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05872" w14:textId="54E7E91E" w:rsidR="00252F10" w:rsidRPr="00AA2E22" w:rsidRDefault="006722CE">
      <w:pPr>
        <w:spacing w:after="0"/>
        <w:jc w:val="center"/>
        <w:rPr>
          <w:rFonts w:ascii="Times New Roman" w:hAnsi="Times New Roman" w:cs="Times New Roman"/>
          <w:sz w:val="24"/>
          <w:szCs w:val="24"/>
        </w:rPr>
      </w:pPr>
      <w:r w:rsidRPr="00AA2E22">
        <w:rPr>
          <w:rFonts w:ascii="Times New Roman" w:eastAsia="Times New Roman" w:hAnsi="Times New Roman" w:cs="Times New Roman"/>
          <w:b/>
          <w:sz w:val="24"/>
          <w:szCs w:val="24"/>
        </w:rPr>
        <w:t>C</w:t>
      </w:r>
      <w:r w:rsidR="00B172B9">
        <w:rPr>
          <w:rFonts w:ascii="Times New Roman" w:eastAsia="Times New Roman" w:hAnsi="Times New Roman" w:cs="Times New Roman"/>
          <w:b/>
          <w:sz w:val="24"/>
          <w:szCs w:val="24"/>
        </w:rPr>
        <w:t>ARLOS HILADO MEMORIAL STATE UNIVERSITY TENANT</w:t>
      </w:r>
      <w:r w:rsidRPr="00AA2E22">
        <w:rPr>
          <w:rFonts w:ascii="Times New Roman" w:eastAsia="Times New Roman" w:hAnsi="Times New Roman" w:cs="Times New Roman"/>
          <w:b/>
          <w:sz w:val="24"/>
          <w:szCs w:val="24"/>
        </w:rPr>
        <w:t xml:space="preserve"> MANAGEMENT SYSTEM</w:t>
      </w:r>
    </w:p>
    <w:p w14:paraId="208DF75D" w14:textId="77777777" w:rsidR="00252F10" w:rsidRPr="00AA2E22" w:rsidRDefault="00252F10">
      <w:pPr>
        <w:spacing w:after="0"/>
        <w:jc w:val="center"/>
        <w:rPr>
          <w:rFonts w:ascii="Times New Roman" w:hAnsi="Times New Roman" w:cs="Times New Roman"/>
          <w:sz w:val="24"/>
          <w:szCs w:val="24"/>
        </w:rPr>
      </w:pPr>
    </w:p>
    <w:p w14:paraId="01577E7C" w14:textId="77777777" w:rsidR="00252F10" w:rsidRPr="00AA2E22" w:rsidRDefault="00252F10">
      <w:pPr>
        <w:spacing w:after="0" w:line="247" w:lineRule="auto"/>
        <w:jc w:val="center"/>
        <w:rPr>
          <w:rFonts w:ascii="Times New Roman" w:hAnsi="Times New Roman" w:cs="Times New Roman"/>
          <w:sz w:val="24"/>
          <w:szCs w:val="24"/>
        </w:rPr>
      </w:pPr>
    </w:p>
    <w:p w14:paraId="149C0A68" w14:textId="77777777" w:rsidR="00252F10" w:rsidRPr="00AA2E22" w:rsidRDefault="006722CE">
      <w:pPr>
        <w:spacing w:after="0" w:line="247" w:lineRule="auto"/>
        <w:jc w:val="center"/>
        <w:rPr>
          <w:rFonts w:ascii="Times New Roman" w:hAnsi="Times New Roman" w:cs="Times New Roman"/>
          <w:sz w:val="24"/>
          <w:szCs w:val="24"/>
        </w:rPr>
      </w:pPr>
      <w:r w:rsidRPr="00AA2E22">
        <w:rPr>
          <w:rFonts w:ascii="Times New Roman" w:hAnsi="Times New Roman" w:cs="Times New Roman"/>
          <w:sz w:val="24"/>
          <w:szCs w:val="24"/>
        </w:rPr>
        <w:t>_______________</w:t>
      </w:r>
    </w:p>
    <w:p w14:paraId="4147E377" w14:textId="77777777" w:rsidR="00252F10" w:rsidRPr="00AA2E22" w:rsidRDefault="00252F10">
      <w:pPr>
        <w:spacing w:after="0"/>
        <w:jc w:val="center"/>
        <w:rPr>
          <w:rFonts w:ascii="Times New Roman" w:hAnsi="Times New Roman" w:cs="Times New Roman"/>
          <w:sz w:val="24"/>
          <w:szCs w:val="24"/>
        </w:rPr>
      </w:pPr>
    </w:p>
    <w:p w14:paraId="7DEE2D99" w14:textId="77777777" w:rsidR="00252F10" w:rsidRPr="00AA2E22" w:rsidRDefault="00252F10">
      <w:pPr>
        <w:spacing w:after="0"/>
        <w:jc w:val="center"/>
        <w:rPr>
          <w:rFonts w:ascii="Times New Roman" w:hAnsi="Times New Roman" w:cs="Times New Roman"/>
          <w:sz w:val="24"/>
          <w:szCs w:val="24"/>
        </w:rPr>
      </w:pPr>
    </w:p>
    <w:p w14:paraId="3558352D" w14:textId="77777777" w:rsidR="00252F10" w:rsidRPr="00AA2E22" w:rsidRDefault="006722CE">
      <w:pPr>
        <w:pStyle w:val="CapstoneBody"/>
        <w:spacing w:line="240" w:lineRule="auto"/>
        <w:jc w:val="center"/>
        <w:rPr>
          <w:rFonts w:cs="Times New Roman"/>
        </w:rPr>
      </w:pPr>
      <w:r w:rsidRPr="00AA2E22">
        <w:rPr>
          <w:rFonts w:cs="Times New Roman"/>
        </w:rPr>
        <w:t>A Capstone Project</w:t>
      </w:r>
    </w:p>
    <w:p w14:paraId="13FCDD16" w14:textId="77777777" w:rsidR="00252F10" w:rsidRPr="00AA2E22" w:rsidRDefault="006722CE">
      <w:pPr>
        <w:spacing w:after="0" w:line="240" w:lineRule="auto"/>
        <w:jc w:val="center"/>
        <w:rPr>
          <w:rFonts w:ascii="Times New Roman" w:hAnsi="Times New Roman" w:cs="Times New Roman"/>
          <w:sz w:val="24"/>
          <w:szCs w:val="24"/>
        </w:rPr>
      </w:pPr>
      <w:r w:rsidRPr="00AA2E22">
        <w:rPr>
          <w:rFonts w:ascii="Times New Roman" w:hAnsi="Times New Roman" w:cs="Times New Roman"/>
          <w:sz w:val="24"/>
          <w:szCs w:val="24"/>
        </w:rPr>
        <w:t xml:space="preserve">Presented to the Faculty of </w:t>
      </w:r>
    </w:p>
    <w:p w14:paraId="66BA5162" w14:textId="77777777" w:rsidR="00252F10" w:rsidRPr="00AA2E22" w:rsidRDefault="006722CE">
      <w:pPr>
        <w:spacing w:after="0" w:line="240" w:lineRule="auto"/>
        <w:jc w:val="center"/>
        <w:rPr>
          <w:rFonts w:ascii="Times New Roman" w:hAnsi="Times New Roman" w:cs="Times New Roman"/>
          <w:sz w:val="24"/>
          <w:szCs w:val="24"/>
        </w:rPr>
      </w:pPr>
      <w:r w:rsidRPr="00AA2E22">
        <w:rPr>
          <w:rFonts w:ascii="Times New Roman" w:hAnsi="Times New Roman" w:cs="Times New Roman"/>
          <w:sz w:val="24"/>
          <w:szCs w:val="24"/>
        </w:rPr>
        <w:t>College of Business Management and Accountancy</w:t>
      </w:r>
    </w:p>
    <w:p w14:paraId="14D105E1" w14:textId="77777777" w:rsidR="00252F10" w:rsidRPr="00AA2E22" w:rsidRDefault="006722CE">
      <w:pPr>
        <w:spacing w:after="0" w:line="240" w:lineRule="auto"/>
        <w:jc w:val="center"/>
        <w:rPr>
          <w:rFonts w:ascii="Times New Roman" w:hAnsi="Times New Roman" w:cs="Times New Roman"/>
          <w:sz w:val="24"/>
          <w:szCs w:val="24"/>
        </w:rPr>
      </w:pPr>
      <w:r w:rsidRPr="00AA2E22">
        <w:rPr>
          <w:rFonts w:ascii="Times New Roman" w:hAnsi="Times New Roman" w:cs="Times New Roman"/>
          <w:sz w:val="24"/>
          <w:szCs w:val="24"/>
        </w:rPr>
        <w:t>Carlos Hilado Memorial State College,</w:t>
      </w:r>
    </w:p>
    <w:p w14:paraId="31DB4415" w14:textId="77777777" w:rsidR="00252F10" w:rsidRPr="00AA2E22" w:rsidRDefault="006722CE">
      <w:pPr>
        <w:spacing w:after="0" w:line="240" w:lineRule="auto"/>
        <w:jc w:val="center"/>
        <w:rPr>
          <w:rFonts w:ascii="Times New Roman" w:hAnsi="Times New Roman" w:cs="Times New Roman"/>
        </w:rPr>
      </w:pPr>
      <w:r w:rsidRPr="00AA2E22">
        <w:rPr>
          <w:rFonts w:ascii="Times New Roman" w:hAnsi="Times New Roman" w:cs="Times New Roman"/>
          <w:sz w:val="24"/>
          <w:szCs w:val="24"/>
        </w:rPr>
        <w:t>Bacolod City</w:t>
      </w:r>
    </w:p>
    <w:p w14:paraId="43CFAE13" w14:textId="77777777" w:rsidR="00252F10" w:rsidRPr="00AA2E22" w:rsidRDefault="00252F10">
      <w:pPr>
        <w:spacing w:after="0" w:line="247" w:lineRule="auto"/>
        <w:rPr>
          <w:rFonts w:ascii="Times New Roman" w:hAnsi="Times New Roman" w:cs="Times New Roman"/>
          <w:sz w:val="24"/>
          <w:szCs w:val="24"/>
        </w:rPr>
      </w:pPr>
    </w:p>
    <w:p w14:paraId="1155DD95" w14:textId="77777777" w:rsidR="00252F10" w:rsidRPr="00AA2E22" w:rsidRDefault="00252F10">
      <w:pPr>
        <w:spacing w:after="0"/>
        <w:jc w:val="center"/>
        <w:rPr>
          <w:rFonts w:ascii="Times New Roman" w:hAnsi="Times New Roman" w:cs="Times New Roman"/>
          <w:sz w:val="24"/>
          <w:szCs w:val="24"/>
        </w:rPr>
      </w:pPr>
    </w:p>
    <w:p w14:paraId="262245F7" w14:textId="77777777" w:rsidR="00252F10" w:rsidRPr="00AA2E22" w:rsidRDefault="006722CE">
      <w:pPr>
        <w:spacing w:after="0" w:line="247" w:lineRule="auto"/>
        <w:jc w:val="center"/>
        <w:rPr>
          <w:rFonts w:ascii="Times New Roman" w:hAnsi="Times New Roman" w:cs="Times New Roman"/>
          <w:sz w:val="24"/>
          <w:szCs w:val="24"/>
        </w:rPr>
      </w:pPr>
      <w:r w:rsidRPr="00AA2E22">
        <w:rPr>
          <w:rFonts w:ascii="Times New Roman" w:hAnsi="Times New Roman" w:cs="Times New Roman"/>
          <w:sz w:val="24"/>
          <w:szCs w:val="24"/>
        </w:rPr>
        <w:t>_______________</w:t>
      </w:r>
    </w:p>
    <w:p w14:paraId="0BE2EE59" w14:textId="77777777" w:rsidR="00252F10" w:rsidRPr="00AA2E22" w:rsidRDefault="00252F10">
      <w:pPr>
        <w:spacing w:after="0"/>
        <w:jc w:val="center"/>
        <w:rPr>
          <w:rFonts w:ascii="Times New Roman" w:hAnsi="Times New Roman" w:cs="Times New Roman"/>
          <w:sz w:val="24"/>
          <w:szCs w:val="24"/>
        </w:rPr>
      </w:pPr>
    </w:p>
    <w:p w14:paraId="1BDE891A" w14:textId="77777777" w:rsidR="00252F10" w:rsidRPr="00AA2E22" w:rsidRDefault="00252F10">
      <w:pPr>
        <w:spacing w:after="0"/>
        <w:jc w:val="center"/>
        <w:rPr>
          <w:rFonts w:ascii="Times New Roman" w:hAnsi="Times New Roman" w:cs="Times New Roman"/>
          <w:sz w:val="24"/>
          <w:szCs w:val="24"/>
        </w:rPr>
      </w:pPr>
    </w:p>
    <w:p w14:paraId="433E69D6" w14:textId="77777777" w:rsidR="00252F10" w:rsidRPr="00AA2E22" w:rsidRDefault="006722CE">
      <w:pPr>
        <w:pStyle w:val="CoverSubheader"/>
        <w:spacing w:after="0"/>
        <w:jc w:val="center"/>
        <w:rPr>
          <w:rFonts w:cs="Times New Roman"/>
          <w:sz w:val="24"/>
          <w:szCs w:val="24"/>
        </w:rPr>
      </w:pPr>
      <w:r w:rsidRPr="00AA2E22">
        <w:rPr>
          <w:rFonts w:cs="Times New Roman"/>
          <w:sz w:val="24"/>
          <w:szCs w:val="24"/>
        </w:rPr>
        <w:t>In Partial Fulfillment</w:t>
      </w:r>
    </w:p>
    <w:p w14:paraId="4C6F03D8" w14:textId="77777777" w:rsidR="00252F10" w:rsidRPr="00AA2E22" w:rsidRDefault="006722CE">
      <w:pPr>
        <w:pStyle w:val="CoverSubheader"/>
        <w:spacing w:after="0"/>
        <w:jc w:val="center"/>
        <w:rPr>
          <w:rFonts w:cs="Times New Roman"/>
          <w:sz w:val="24"/>
          <w:szCs w:val="24"/>
        </w:rPr>
      </w:pPr>
      <w:r w:rsidRPr="00AA2E22">
        <w:rPr>
          <w:rFonts w:cs="Times New Roman"/>
          <w:sz w:val="24"/>
          <w:szCs w:val="24"/>
        </w:rPr>
        <w:t>of the Requirement for the Degree</w:t>
      </w:r>
    </w:p>
    <w:p w14:paraId="59F34BC9" w14:textId="77777777" w:rsidR="00252F10" w:rsidRPr="00AA2E22" w:rsidRDefault="006722CE">
      <w:pPr>
        <w:pStyle w:val="CoverSubheader"/>
        <w:spacing w:after="0"/>
        <w:jc w:val="center"/>
        <w:rPr>
          <w:rFonts w:cs="Times New Roman"/>
          <w:sz w:val="24"/>
          <w:szCs w:val="24"/>
        </w:rPr>
      </w:pPr>
      <w:r w:rsidRPr="00AA2E22">
        <w:rPr>
          <w:rFonts w:cs="Times New Roman"/>
          <w:sz w:val="24"/>
          <w:szCs w:val="24"/>
        </w:rPr>
        <w:t>Bachelor of Science in Information System</w:t>
      </w:r>
    </w:p>
    <w:p w14:paraId="65AF4173" w14:textId="77777777" w:rsidR="00252F10" w:rsidRPr="00AA2E22" w:rsidRDefault="00252F10">
      <w:pPr>
        <w:pStyle w:val="CoverSubheader"/>
        <w:spacing w:after="0"/>
        <w:jc w:val="center"/>
        <w:rPr>
          <w:rFonts w:cs="Times New Roman"/>
          <w:sz w:val="24"/>
          <w:szCs w:val="24"/>
        </w:rPr>
      </w:pPr>
    </w:p>
    <w:p w14:paraId="0F6EB40B" w14:textId="77777777" w:rsidR="00252F10" w:rsidRPr="00AA2E22" w:rsidRDefault="00252F10">
      <w:pPr>
        <w:spacing w:after="0"/>
        <w:jc w:val="center"/>
        <w:rPr>
          <w:rFonts w:ascii="Times New Roman" w:hAnsi="Times New Roman" w:cs="Times New Roman"/>
          <w:sz w:val="24"/>
          <w:szCs w:val="24"/>
        </w:rPr>
      </w:pPr>
    </w:p>
    <w:p w14:paraId="24FDC69D" w14:textId="77777777" w:rsidR="00252F10" w:rsidRPr="00AA2E22" w:rsidRDefault="006722CE">
      <w:pPr>
        <w:spacing w:after="0" w:line="247" w:lineRule="auto"/>
        <w:jc w:val="center"/>
        <w:rPr>
          <w:rFonts w:ascii="Times New Roman" w:hAnsi="Times New Roman" w:cs="Times New Roman"/>
          <w:sz w:val="24"/>
          <w:szCs w:val="24"/>
        </w:rPr>
      </w:pPr>
      <w:r w:rsidRPr="00AA2E22">
        <w:rPr>
          <w:rFonts w:ascii="Times New Roman" w:hAnsi="Times New Roman" w:cs="Times New Roman"/>
          <w:sz w:val="24"/>
          <w:szCs w:val="24"/>
        </w:rPr>
        <w:t>_______________</w:t>
      </w:r>
    </w:p>
    <w:p w14:paraId="36B94CDA" w14:textId="77777777" w:rsidR="00252F10" w:rsidRPr="00AA2E22" w:rsidRDefault="00252F10">
      <w:pPr>
        <w:spacing w:after="0"/>
        <w:jc w:val="center"/>
        <w:rPr>
          <w:rFonts w:ascii="Times New Roman" w:hAnsi="Times New Roman" w:cs="Times New Roman"/>
          <w:sz w:val="24"/>
          <w:szCs w:val="24"/>
        </w:rPr>
      </w:pPr>
    </w:p>
    <w:p w14:paraId="7DC61C89" w14:textId="77777777" w:rsidR="00252F10" w:rsidRPr="00AA2E22" w:rsidRDefault="00252F10">
      <w:pPr>
        <w:spacing w:after="0"/>
        <w:jc w:val="center"/>
        <w:rPr>
          <w:rFonts w:ascii="Times New Roman" w:hAnsi="Times New Roman" w:cs="Times New Roman"/>
          <w:sz w:val="24"/>
          <w:szCs w:val="24"/>
        </w:rPr>
      </w:pPr>
    </w:p>
    <w:p w14:paraId="3441AFB4" w14:textId="77777777" w:rsidR="00252F10" w:rsidRPr="00AA2E22" w:rsidRDefault="006722CE">
      <w:pPr>
        <w:spacing w:after="0" w:line="247" w:lineRule="auto"/>
        <w:jc w:val="center"/>
        <w:rPr>
          <w:rFonts w:ascii="Times New Roman" w:hAnsi="Times New Roman" w:cs="Times New Roman"/>
          <w:sz w:val="24"/>
          <w:szCs w:val="24"/>
        </w:rPr>
      </w:pPr>
      <w:r w:rsidRPr="00AA2E22">
        <w:rPr>
          <w:rFonts w:ascii="Times New Roman" w:hAnsi="Times New Roman" w:cs="Times New Roman"/>
          <w:sz w:val="24"/>
          <w:szCs w:val="24"/>
        </w:rPr>
        <w:t>by:</w:t>
      </w:r>
    </w:p>
    <w:p w14:paraId="56FE50A6" w14:textId="77777777" w:rsidR="00252F10" w:rsidRPr="00AA2E22" w:rsidRDefault="00252F10">
      <w:pPr>
        <w:spacing w:after="0"/>
        <w:jc w:val="center"/>
        <w:rPr>
          <w:rFonts w:ascii="Times New Roman" w:hAnsi="Times New Roman" w:cs="Times New Roman"/>
          <w:sz w:val="24"/>
          <w:szCs w:val="24"/>
        </w:rPr>
      </w:pPr>
    </w:p>
    <w:p w14:paraId="7568DC59" w14:textId="194AB260" w:rsidR="00252F10" w:rsidRPr="00AA2E22" w:rsidRDefault="006722CE">
      <w:pPr>
        <w:spacing w:after="0"/>
        <w:jc w:val="center"/>
        <w:rPr>
          <w:rFonts w:ascii="Times New Roman" w:hAnsi="Times New Roman" w:cs="Times New Roman"/>
          <w:sz w:val="24"/>
          <w:szCs w:val="24"/>
        </w:rPr>
      </w:pPr>
      <w:r w:rsidRPr="00AA2E22">
        <w:rPr>
          <w:rFonts w:ascii="Times New Roman" w:hAnsi="Times New Roman" w:cs="Times New Roman"/>
          <w:sz w:val="24"/>
          <w:szCs w:val="24"/>
        </w:rPr>
        <w:t>B</w:t>
      </w:r>
      <w:r w:rsidR="00B172B9">
        <w:rPr>
          <w:rFonts w:ascii="Times New Roman" w:hAnsi="Times New Roman" w:cs="Times New Roman"/>
          <w:sz w:val="24"/>
          <w:szCs w:val="24"/>
        </w:rPr>
        <w:t>alansa Joshua D</w:t>
      </w:r>
      <w:r w:rsidRPr="00AA2E22">
        <w:rPr>
          <w:rFonts w:ascii="Times New Roman" w:hAnsi="Times New Roman" w:cs="Times New Roman"/>
          <w:sz w:val="24"/>
          <w:szCs w:val="24"/>
        </w:rPr>
        <w:t>.</w:t>
      </w:r>
    </w:p>
    <w:p w14:paraId="52DA3FB0" w14:textId="3E2AF21E" w:rsidR="00252F10" w:rsidRPr="00AA2E22" w:rsidRDefault="00657AD7">
      <w:pPr>
        <w:spacing w:after="0"/>
        <w:jc w:val="center"/>
        <w:rPr>
          <w:rFonts w:ascii="Times New Roman" w:hAnsi="Times New Roman" w:cs="Times New Roman"/>
          <w:sz w:val="24"/>
          <w:szCs w:val="24"/>
        </w:rPr>
      </w:pPr>
      <w:r>
        <w:rPr>
          <w:rFonts w:ascii="Times New Roman" w:hAnsi="Times New Roman" w:cs="Times New Roman"/>
          <w:sz w:val="24"/>
          <w:szCs w:val="24"/>
        </w:rPr>
        <w:t>Lagos James O</w:t>
      </w:r>
      <w:r w:rsidR="006722CE" w:rsidRPr="00AA2E22">
        <w:rPr>
          <w:rFonts w:ascii="Times New Roman" w:hAnsi="Times New Roman" w:cs="Times New Roman"/>
          <w:sz w:val="24"/>
          <w:szCs w:val="24"/>
        </w:rPr>
        <w:t>.</w:t>
      </w:r>
    </w:p>
    <w:p w14:paraId="19CA186F" w14:textId="28D10EF2" w:rsidR="00252F10" w:rsidRPr="00AA2E22" w:rsidRDefault="00BF3F01">
      <w:pPr>
        <w:spacing w:after="0"/>
        <w:jc w:val="center"/>
        <w:rPr>
          <w:rFonts w:ascii="Times New Roman" w:hAnsi="Times New Roman" w:cs="Times New Roman"/>
          <w:sz w:val="24"/>
          <w:szCs w:val="24"/>
        </w:rPr>
      </w:pPr>
      <w:r>
        <w:rPr>
          <w:rFonts w:ascii="Times New Roman" w:hAnsi="Times New Roman" w:cs="Times New Roman"/>
          <w:sz w:val="24"/>
          <w:szCs w:val="24"/>
        </w:rPr>
        <w:t>Ibabao Carl E</w:t>
      </w:r>
      <w:r w:rsidR="006722CE" w:rsidRPr="00AA2E22">
        <w:rPr>
          <w:rFonts w:ascii="Times New Roman" w:hAnsi="Times New Roman" w:cs="Times New Roman"/>
          <w:sz w:val="24"/>
          <w:szCs w:val="24"/>
        </w:rPr>
        <w:t>.</w:t>
      </w:r>
    </w:p>
    <w:p w14:paraId="79181776" w14:textId="77777777" w:rsidR="00252F10" w:rsidRPr="00AA2E22" w:rsidRDefault="00252F10">
      <w:pPr>
        <w:spacing w:after="0"/>
        <w:jc w:val="center"/>
        <w:rPr>
          <w:rFonts w:ascii="Times New Roman" w:hAnsi="Times New Roman" w:cs="Times New Roman"/>
          <w:sz w:val="24"/>
          <w:szCs w:val="24"/>
        </w:rPr>
      </w:pPr>
    </w:p>
    <w:p w14:paraId="2C491277" w14:textId="77777777" w:rsidR="00252F10" w:rsidRPr="00AA2E22" w:rsidRDefault="00252F10">
      <w:pPr>
        <w:spacing w:after="0"/>
        <w:jc w:val="center"/>
        <w:rPr>
          <w:rFonts w:ascii="Times New Roman" w:hAnsi="Times New Roman" w:cs="Times New Roman"/>
          <w:sz w:val="24"/>
          <w:szCs w:val="24"/>
        </w:rPr>
      </w:pPr>
    </w:p>
    <w:p w14:paraId="0A5617CE" w14:textId="77777777" w:rsidR="00252F10" w:rsidRPr="00AA2E22" w:rsidRDefault="00252F10">
      <w:pPr>
        <w:spacing w:after="0"/>
        <w:jc w:val="center"/>
        <w:rPr>
          <w:rFonts w:ascii="Times New Roman" w:hAnsi="Times New Roman" w:cs="Times New Roman"/>
          <w:sz w:val="24"/>
          <w:szCs w:val="24"/>
        </w:rPr>
      </w:pPr>
    </w:p>
    <w:p w14:paraId="47F7FE8D" w14:textId="7457E3ED" w:rsidR="00252F10" w:rsidRDefault="000A5976">
      <w:pPr>
        <w:spacing w:line="240" w:lineRule="auto"/>
        <w:jc w:val="center"/>
        <w:rPr>
          <w:rFonts w:eastAsia="Times New Roman" w:cs="Times New Roman"/>
          <w:b/>
          <w:sz w:val="24"/>
          <w:szCs w:val="24"/>
          <w:u w:val="single"/>
        </w:rPr>
        <w:sectPr w:rsidR="00252F10">
          <w:headerReference w:type="default" r:id="rId9"/>
          <w:footerReference w:type="default" r:id="rId10"/>
          <w:headerReference w:type="first" r:id="rId11"/>
          <w:footerReference w:type="first" r:id="rId12"/>
          <w:pgSz w:w="12240" w:h="15840"/>
          <w:pgMar w:top="1440" w:right="1440" w:bottom="1440" w:left="2160" w:header="720" w:footer="720" w:gutter="0"/>
          <w:pgNumType w:start="1"/>
          <w:cols w:space="720"/>
          <w:titlePg/>
          <w:docGrid w:linePitch="360"/>
        </w:sectPr>
      </w:pPr>
      <w:r w:rsidRPr="00AA2E22">
        <w:rPr>
          <w:rFonts w:ascii="Times New Roman" w:hAnsi="Times New Roman" w:cs="Times New Roman"/>
          <w:sz w:val="24"/>
          <w:szCs w:val="24"/>
        </w:rPr>
        <w:t>January 202</w:t>
      </w:r>
      <w:r w:rsidR="00CF0DDD">
        <w:rPr>
          <w:rFonts w:ascii="Times New Roman" w:hAnsi="Times New Roman" w:cs="Times New Roman"/>
          <w:sz w:val="24"/>
          <w:szCs w:val="24"/>
        </w:rPr>
        <w:t>3</w:t>
      </w:r>
    </w:p>
    <w:p w14:paraId="0FED4EED" w14:textId="77777777" w:rsidR="00252F10" w:rsidRDefault="00252F10">
      <w:pPr>
        <w:spacing w:line="240" w:lineRule="auto"/>
        <w:rPr>
          <w:rFonts w:eastAsia="Times New Roman" w:cs="Times New Roman"/>
          <w:b/>
          <w:sz w:val="24"/>
          <w:szCs w:val="24"/>
          <w:u w:val="single"/>
        </w:rPr>
      </w:pPr>
    </w:p>
    <w:p w14:paraId="1DF99C90" w14:textId="77777777" w:rsidR="00252F10" w:rsidRPr="00AA2E22" w:rsidRDefault="006722CE">
      <w:pPr>
        <w:spacing w:line="240" w:lineRule="auto"/>
        <w:jc w:val="center"/>
        <w:rPr>
          <w:rFonts w:ascii="Times New Roman" w:eastAsia="Times New Roman" w:hAnsi="Times New Roman" w:cs="Times New Roman"/>
          <w:b/>
          <w:sz w:val="24"/>
          <w:szCs w:val="24"/>
          <w:u w:val="single"/>
        </w:rPr>
      </w:pPr>
      <w:r w:rsidRPr="00AA2E22">
        <w:rPr>
          <w:rFonts w:ascii="Times New Roman" w:eastAsia="Times New Roman" w:hAnsi="Times New Roman" w:cs="Times New Roman"/>
          <w:b/>
          <w:sz w:val="24"/>
          <w:szCs w:val="24"/>
          <w:u w:val="single"/>
        </w:rPr>
        <w:t>TECHNICAL EDITOR</w:t>
      </w:r>
      <w:r w:rsidRPr="00AA2E22">
        <w:rPr>
          <w:rFonts w:ascii="Times New Roman" w:eastAsia="Times New Roman" w:hAnsi="Times New Roman" w:cs="Times New Roman"/>
          <w:b/>
          <w:sz w:val="24"/>
          <w:szCs w:val="24"/>
          <w:u w:val="single"/>
        </w:rPr>
        <w:br/>
      </w:r>
    </w:p>
    <w:p w14:paraId="0BF7F836" w14:textId="77777777" w:rsidR="00252F10" w:rsidRPr="00AA2E22" w:rsidRDefault="00252F10">
      <w:pPr>
        <w:spacing w:line="240" w:lineRule="auto"/>
        <w:ind w:left="630" w:firstLine="720"/>
        <w:jc w:val="both"/>
        <w:rPr>
          <w:rFonts w:ascii="Times New Roman" w:eastAsia="Times New Roman" w:hAnsi="Times New Roman" w:cs="Times New Roman"/>
          <w:sz w:val="24"/>
          <w:szCs w:val="24"/>
        </w:rPr>
      </w:pPr>
    </w:p>
    <w:p w14:paraId="42F9F66D" w14:textId="799A7B25" w:rsidR="00252F10" w:rsidRPr="00AA2E22" w:rsidRDefault="006722CE">
      <w:pPr>
        <w:spacing w:after="0"/>
        <w:jc w:val="center"/>
        <w:rPr>
          <w:rFonts w:ascii="Times New Roman" w:hAnsi="Times New Roman" w:cs="Times New Roman"/>
          <w:sz w:val="24"/>
          <w:szCs w:val="24"/>
        </w:rPr>
      </w:pPr>
      <w:r w:rsidRPr="00AA2E22">
        <w:rPr>
          <w:rFonts w:ascii="Times New Roman" w:eastAsia="Times New Roman" w:hAnsi="Times New Roman" w:cs="Times New Roman"/>
          <w:sz w:val="24"/>
          <w:szCs w:val="24"/>
        </w:rPr>
        <w:t xml:space="preserve">This is to certify that the undersigned has reviewed and went through all the pages of the CAPSTONE PROJECT </w:t>
      </w:r>
      <w:r w:rsidR="00D02A99">
        <w:rPr>
          <w:rFonts w:ascii="Times New Roman" w:eastAsia="Times New Roman" w:hAnsi="Times New Roman" w:cs="Times New Roman"/>
          <w:b/>
          <w:sz w:val="24"/>
          <w:szCs w:val="24"/>
        </w:rPr>
        <w:t>CARLOS HILADO MEMORIAL STATE UNIVERSITYTENANT</w:t>
      </w:r>
      <w:r w:rsidRPr="00AA2E22">
        <w:rPr>
          <w:rFonts w:ascii="Times New Roman" w:eastAsia="Times New Roman" w:hAnsi="Times New Roman" w:cs="Times New Roman"/>
          <w:b/>
          <w:sz w:val="24"/>
          <w:szCs w:val="24"/>
        </w:rPr>
        <w:t xml:space="preserve"> MANAGEMENT SYSTEM</w:t>
      </w:r>
      <w:r w:rsidRPr="00AA2E22">
        <w:rPr>
          <w:rFonts w:ascii="Times New Roman" w:hAnsi="Times New Roman" w:cs="Times New Roman"/>
          <w:b/>
          <w:sz w:val="24"/>
          <w:szCs w:val="24"/>
        </w:rPr>
        <w:t xml:space="preserve">, </w:t>
      </w:r>
      <w:r w:rsidRPr="00AA2E22">
        <w:rPr>
          <w:rFonts w:ascii="Times New Roman" w:eastAsia="Times New Roman" w:hAnsi="Times New Roman" w:cs="Times New Roman"/>
          <w:sz w:val="24"/>
          <w:szCs w:val="24"/>
        </w:rPr>
        <w:t>as in conformity with the set of rules that govern the composition of writing research.</w:t>
      </w:r>
    </w:p>
    <w:p w14:paraId="0A6F8007" w14:textId="77777777" w:rsidR="00252F10" w:rsidRPr="00AA2E22" w:rsidRDefault="00252F10">
      <w:pPr>
        <w:spacing w:after="0" w:line="240" w:lineRule="auto"/>
        <w:ind w:firstLine="720"/>
        <w:jc w:val="both"/>
        <w:rPr>
          <w:rFonts w:ascii="Times New Roman" w:eastAsia="Times New Roman" w:hAnsi="Times New Roman" w:cs="Times New Roman"/>
          <w:sz w:val="24"/>
          <w:szCs w:val="24"/>
        </w:rPr>
      </w:pPr>
    </w:p>
    <w:p w14:paraId="728F4A82" w14:textId="77777777" w:rsidR="00252F10" w:rsidRPr="00AA2E22" w:rsidRDefault="00252F10">
      <w:pPr>
        <w:spacing w:after="0" w:line="240" w:lineRule="auto"/>
        <w:jc w:val="center"/>
        <w:rPr>
          <w:rFonts w:ascii="Times New Roman" w:eastAsia="Times New Roman" w:hAnsi="Times New Roman" w:cs="Times New Roman"/>
          <w:sz w:val="24"/>
          <w:szCs w:val="24"/>
        </w:rPr>
      </w:pPr>
    </w:p>
    <w:p w14:paraId="7E2A3F61" w14:textId="77777777" w:rsidR="00252F10" w:rsidRPr="00AA2E22" w:rsidRDefault="00252F10">
      <w:pPr>
        <w:spacing w:after="0" w:line="240" w:lineRule="auto"/>
        <w:jc w:val="center"/>
        <w:rPr>
          <w:rFonts w:ascii="Times New Roman" w:eastAsia="Times New Roman" w:hAnsi="Times New Roman" w:cs="Times New Roman"/>
          <w:sz w:val="24"/>
          <w:szCs w:val="24"/>
        </w:rPr>
      </w:pPr>
    </w:p>
    <w:p w14:paraId="45D87F81" w14:textId="77777777" w:rsidR="00D81E7C" w:rsidRDefault="00D81E7C">
      <w:pPr>
        <w:spacing w:after="0" w:line="240" w:lineRule="auto"/>
        <w:jc w:val="center"/>
        <w:rPr>
          <w:rFonts w:ascii="Times New Roman" w:eastAsia="Times New Roman" w:hAnsi="Times New Roman" w:cs="Times New Roman"/>
          <w:sz w:val="24"/>
          <w:szCs w:val="24"/>
        </w:rPr>
      </w:pPr>
    </w:p>
    <w:p w14:paraId="2C794066" w14:textId="77777777" w:rsidR="00D81E7C" w:rsidRDefault="00D81E7C">
      <w:pPr>
        <w:spacing w:after="0" w:line="240" w:lineRule="auto"/>
        <w:jc w:val="center"/>
        <w:rPr>
          <w:rFonts w:ascii="Times New Roman" w:eastAsia="Times New Roman" w:hAnsi="Times New Roman" w:cs="Times New Roman"/>
          <w:sz w:val="24"/>
          <w:szCs w:val="24"/>
        </w:rPr>
      </w:pPr>
    </w:p>
    <w:p w14:paraId="4D0CC939" w14:textId="77777777" w:rsidR="00D81E7C" w:rsidRDefault="00D81E7C">
      <w:pPr>
        <w:spacing w:after="0" w:line="240" w:lineRule="auto"/>
        <w:jc w:val="center"/>
        <w:rPr>
          <w:rFonts w:ascii="Times New Roman" w:eastAsia="Times New Roman" w:hAnsi="Times New Roman" w:cs="Times New Roman"/>
          <w:sz w:val="24"/>
          <w:szCs w:val="24"/>
        </w:rPr>
      </w:pPr>
    </w:p>
    <w:p w14:paraId="742F86D4" w14:textId="42A84932" w:rsidR="00252F10" w:rsidRPr="00AA2E22" w:rsidRDefault="006722CE">
      <w:pPr>
        <w:spacing w:after="0" w:line="240" w:lineRule="auto"/>
        <w:jc w:val="center"/>
        <w:rPr>
          <w:rFonts w:ascii="Times New Roman" w:eastAsia="Times New Roman" w:hAnsi="Times New Roman" w:cs="Times New Roman"/>
          <w:sz w:val="24"/>
          <w:szCs w:val="24"/>
        </w:rPr>
      </w:pPr>
      <w:r w:rsidRPr="00AA2E22">
        <w:rPr>
          <w:rFonts w:ascii="Times New Roman" w:eastAsia="Times New Roman" w:hAnsi="Times New Roman" w:cs="Times New Roman"/>
          <w:sz w:val="24"/>
          <w:szCs w:val="24"/>
        </w:rPr>
        <w:br/>
      </w:r>
      <w:r w:rsidRPr="00AA2E22">
        <w:rPr>
          <w:rFonts w:ascii="Times New Roman" w:eastAsia="Times New Roman" w:hAnsi="Times New Roman" w:cs="Times New Roman"/>
          <w:sz w:val="24"/>
          <w:szCs w:val="24"/>
        </w:rPr>
        <w:br/>
      </w:r>
    </w:p>
    <w:p w14:paraId="5E546D4C" w14:textId="77777777" w:rsidR="00252F10" w:rsidRPr="00AA2E22" w:rsidRDefault="00252F10">
      <w:pPr>
        <w:spacing w:after="0" w:line="240" w:lineRule="auto"/>
        <w:jc w:val="center"/>
        <w:rPr>
          <w:rFonts w:ascii="Times New Roman" w:eastAsia="Times New Roman" w:hAnsi="Times New Roman" w:cs="Times New Roman"/>
          <w:sz w:val="24"/>
          <w:szCs w:val="24"/>
        </w:rPr>
      </w:pPr>
    </w:p>
    <w:p w14:paraId="67F1E73B" w14:textId="77777777" w:rsidR="00252F10" w:rsidRPr="00AA2E22" w:rsidRDefault="00252F10">
      <w:pPr>
        <w:spacing w:after="0" w:line="240" w:lineRule="auto"/>
        <w:jc w:val="center"/>
        <w:rPr>
          <w:rFonts w:ascii="Times New Roman" w:eastAsia="Times New Roman" w:hAnsi="Times New Roman" w:cs="Times New Roman"/>
          <w:sz w:val="24"/>
          <w:szCs w:val="24"/>
        </w:rPr>
      </w:pPr>
    </w:p>
    <w:p w14:paraId="4640AE7B" w14:textId="77777777" w:rsidR="00252F10" w:rsidRPr="00AA2E22" w:rsidRDefault="006722CE">
      <w:pPr>
        <w:spacing w:after="0" w:line="240" w:lineRule="auto"/>
        <w:jc w:val="center"/>
        <w:rPr>
          <w:rFonts w:ascii="Times New Roman" w:eastAsia="Times New Roman" w:hAnsi="Times New Roman" w:cs="Times New Roman"/>
          <w:sz w:val="24"/>
          <w:szCs w:val="24"/>
        </w:rPr>
      </w:pPr>
      <w:proofErr w:type="spellStart"/>
      <w:r w:rsidRPr="00AA2E22">
        <w:rPr>
          <w:rFonts w:ascii="Times New Roman" w:eastAsia="Times New Roman" w:hAnsi="Times New Roman" w:cs="Times New Roman"/>
          <w:sz w:val="24"/>
          <w:szCs w:val="24"/>
        </w:rPr>
        <w:t>Conforme</w:t>
      </w:r>
      <w:proofErr w:type="spellEnd"/>
      <w:r w:rsidRPr="00AA2E22">
        <w:rPr>
          <w:rFonts w:ascii="Times New Roman" w:eastAsia="Times New Roman" w:hAnsi="Times New Roman" w:cs="Times New Roman"/>
          <w:sz w:val="24"/>
          <w:szCs w:val="24"/>
        </w:rPr>
        <w:t xml:space="preserve">: </w:t>
      </w:r>
      <w:r w:rsidRPr="00AA2E22">
        <w:rPr>
          <w:rFonts w:ascii="Times New Roman" w:eastAsia="Times New Roman" w:hAnsi="Times New Roman" w:cs="Times New Roman"/>
          <w:sz w:val="24"/>
          <w:szCs w:val="24"/>
        </w:rPr>
        <w:br/>
      </w:r>
    </w:p>
    <w:p w14:paraId="3A727BAD" w14:textId="77777777" w:rsidR="00252F10" w:rsidRPr="00AA2E22" w:rsidRDefault="00252F10">
      <w:pPr>
        <w:spacing w:after="0" w:line="240" w:lineRule="auto"/>
        <w:jc w:val="center"/>
        <w:rPr>
          <w:rFonts w:ascii="Times New Roman" w:eastAsia="Times New Roman" w:hAnsi="Times New Roman" w:cs="Times New Roman"/>
          <w:sz w:val="24"/>
          <w:szCs w:val="24"/>
        </w:rPr>
      </w:pPr>
    </w:p>
    <w:p w14:paraId="54FF7144" w14:textId="5F75114D" w:rsidR="00252F10" w:rsidRPr="00AA2E22" w:rsidRDefault="006722CE">
      <w:pPr>
        <w:spacing w:after="0" w:line="240" w:lineRule="auto"/>
        <w:jc w:val="center"/>
        <w:rPr>
          <w:rFonts w:ascii="Times New Roman" w:eastAsia="Times New Roman" w:hAnsi="Times New Roman" w:cs="Times New Roman"/>
          <w:b/>
          <w:bCs/>
          <w:sz w:val="24"/>
          <w:szCs w:val="24"/>
        </w:rPr>
      </w:pPr>
      <w:r w:rsidRPr="00AA2E22">
        <w:rPr>
          <w:rFonts w:ascii="Times New Roman" w:eastAsia="Times New Roman" w:hAnsi="Times New Roman" w:cs="Times New Roman"/>
          <w:sz w:val="24"/>
          <w:szCs w:val="24"/>
        </w:rPr>
        <w:t xml:space="preserve">________________________________ </w:t>
      </w:r>
      <w:r w:rsidRPr="00AA2E22">
        <w:rPr>
          <w:rFonts w:ascii="Times New Roman" w:eastAsia="Times New Roman" w:hAnsi="Times New Roman" w:cs="Times New Roman"/>
          <w:sz w:val="24"/>
          <w:szCs w:val="24"/>
        </w:rPr>
        <w:br/>
      </w:r>
      <w:r w:rsidR="0018023B">
        <w:rPr>
          <w:rFonts w:ascii="Times New Roman" w:eastAsia="Times New Roman" w:hAnsi="Times New Roman" w:cs="Times New Roman"/>
          <w:b/>
          <w:bCs/>
          <w:sz w:val="24"/>
          <w:szCs w:val="24"/>
        </w:rPr>
        <w:t>James O. Lagos</w:t>
      </w:r>
    </w:p>
    <w:p w14:paraId="66A91A3D" w14:textId="77777777" w:rsidR="00252F10" w:rsidRPr="00AA2E22" w:rsidRDefault="006722CE">
      <w:pPr>
        <w:spacing w:after="0" w:line="240" w:lineRule="auto"/>
        <w:jc w:val="center"/>
        <w:rPr>
          <w:rFonts w:ascii="Times New Roman" w:eastAsia="Times New Roman" w:hAnsi="Times New Roman" w:cs="Times New Roman"/>
          <w:sz w:val="24"/>
          <w:szCs w:val="24"/>
        </w:rPr>
      </w:pPr>
      <w:r w:rsidRPr="00AA2E22">
        <w:rPr>
          <w:rFonts w:ascii="Times New Roman" w:eastAsia="Times New Roman" w:hAnsi="Times New Roman" w:cs="Times New Roman"/>
          <w:bCs/>
          <w:sz w:val="24"/>
          <w:szCs w:val="24"/>
        </w:rPr>
        <w:t xml:space="preserve">Project Team Leader </w:t>
      </w:r>
    </w:p>
    <w:p w14:paraId="00607C84" w14:textId="77777777" w:rsidR="00252F10" w:rsidRDefault="00252F10">
      <w:pPr>
        <w:shd w:val="clear" w:color="auto" w:fill="FFFFFF"/>
        <w:spacing w:line="240" w:lineRule="auto"/>
        <w:jc w:val="center"/>
        <w:rPr>
          <w:rFonts w:eastAsia="Times New Roman" w:cs="Times New Roman"/>
          <w:b/>
          <w:bCs/>
          <w:color w:val="000000"/>
          <w:sz w:val="24"/>
          <w:szCs w:val="24"/>
          <w:u w:val="single"/>
        </w:rPr>
      </w:pPr>
    </w:p>
    <w:p w14:paraId="10958C14" w14:textId="77777777" w:rsidR="00252F10" w:rsidRDefault="00252F10">
      <w:pPr>
        <w:shd w:val="clear" w:color="auto" w:fill="FFFFFF"/>
        <w:spacing w:line="240" w:lineRule="auto"/>
        <w:rPr>
          <w:rFonts w:eastAsia="Times New Roman" w:cs="Times New Roman"/>
          <w:b/>
          <w:bCs/>
          <w:color w:val="000000"/>
          <w:sz w:val="24"/>
          <w:szCs w:val="24"/>
          <w:u w:val="single"/>
        </w:rPr>
      </w:pPr>
    </w:p>
    <w:p w14:paraId="542B909D" w14:textId="77777777" w:rsidR="00252F10" w:rsidRDefault="00252F10">
      <w:pPr>
        <w:shd w:val="clear" w:color="auto" w:fill="FFFFFF"/>
        <w:spacing w:line="240" w:lineRule="auto"/>
        <w:jc w:val="center"/>
        <w:rPr>
          <w:rFonts w:eastAsia="Times New Roman" w:cs="Times New Roman"/>
          <w:b/>
          <w:bCs/>
          <w:color w:val="000000"/>
          <w:sz w:val="24"/>
          <w:szCs w:val="24"/>
          <w:u w:val="single"/>
        </w:rPr>
      </w:pPr>
    </w:p>
    <w:p w14:paraId="2657CBD5" w14:textId="77777777" w:rsidR="00252F10" w:rsidRDefault="00252F10">
      <w:pPr>
        <w:shd w:val="clear" w:color="auto" w:fill="FFFFFF"/>
        <w:spacing w:line="240" w:lineRule="auto"/>
        <w:jc w:val="center"/>
        <w:rPr>
          <w:rFonts w:eastAsia="Times New Roman" w:cs="Times New Roman"/>
          <w:b/>
          <w:bCs/>
          <w:color w:val="000000"/>
          <w:sz w:val="24"/>
          <w:szCs w:val="24"/>
          <w:u w:val="single"/>
        </w:rPr>
      </w:pPr>
    </w:p>
    <w:p w14:paraId="11336C8B" w14:textId="77777777" w:rsidR="00252F10" w:rsidRDefault="00252F10">
      <w:pPr>
        <w:shd w:val="clear" w:color="auto" w:fill="FFFFFF"/>
        <w:spacing w:line="240" w:lineRule="auto"/>
        <w:jc w:val="center"/>
        <w:rPr>
          <w:rFonts w:eastAsia="Times New Roman" w:cs="Times New Roman"/>
          <w:b/>
          <w:bCs/>
          <w:color w:val="000000"/>
          <w:sz w:val="24"/>
          <w:szCs w:val="24"/>
          <w:u w:val="single"/>
        </w:rPr>
      </w:pPr>
    </w:p>
    <w:p w14:paraId="7CD7D2E1" w14:textId="77777777" w:rsidR="00252F10" w:rsidRDefault="00252F10">
      <w:pPr>
        <w:shd w:val="clear" w:color="auto" w:fill="FFFFFF"/>
        <w:spacing w:line="240" w:lineRule="auto"/>
        <w:jc w:val="center"/>
        <w:rPr>
          <w:rFonts w:eastAsia="Times New Roman" w:cs="Times New Roman"/>
          <w:b/>
          <w:bCs/>
          <w:color w:val="000000"/>
          <w:sz w:val="24"/>
          <w:szCs w:val="24"/>
          <w:u w:val="single"/>
        </w:rPr>
        <w:sectPr w:rsidR="00252F10">
          <w:pgSz w:w="12240" w:h="15840"/>
          <w:pgMar w:top="1440" w:right="1440" w:bottom="1440" w:left="2160" w:header="720" w:footer="720" w:gutter="0"/>
          <w:pgNumType w:start="1"/>
          <w:cols w:space="720"/>
          <w:titlePg/>
          <w:docGrid w:linePitch="360"/>
        </w:sectPr>
      </w:pPr>
    </w:p>
    <w:p w14:paraId="50BCD033" w14:textId="122960F5" w:rsidR="00162DDD" w:rsidRDefault="00162DDD" w:rsidP="00162DDD">
      <w:pPr>
        <w:pStyle w:val="H1"/>
      </w:pPr>
      <w:bookmarkStart w:id="0" w:name="_Toc114553003"/>
      <w:r>
        <w:lastRenderedPageBreak/>
        <w:t>APPROVAL SHEET</w:t>
      </w:r>
      <w:bookmarkEnd w:id="0"/>
    </w:p>
    <w:p w14:paraId="58794E73" w14:textId="77777777" w:rsidR="00162DDD" w:rsidRDefault="00162DDD" w:rsidP="00162DDD">
      <w:pPr>
        <w:pStyle w:val="H1"/>
        <w:spacing w:line="240" w:lineRule="auto"/>
      </w:pPr>
    </w:p>
    <w:p w14:paraId="768C17A8" w14:textId="23ABB225" w:rsidR="00162DDD" w:rsidRDefault="00162DDD" w:rsidP="00162DDD">
      <w:pPr>
        <w:pStyle w:val="MainBody"/>
        <w:spacing w:line="240" w:lineRule="auto"/>
      </w:pPr>
      <w:r>
        <w:t xml:space="preserve">This Capstone Project entitled, </w:t>
      </w:r>
      <w:r w:rsidRPr="00F318B9">
        <w:rPr>
          <w:b/>
          <w:bCs/>
        </w:rPr>
        <w:t>C</w:t>
      </w:r>
      <w:r w:rsidR="0056137F">
        <w:rPr>
          <w:b/>
          <w:bCs/>
        </w:rPr>
        <w:t>ARLOS HILADO MEMORIAL STATE UNIVERSITY TENANT MANAGEMENT SYSTEM</w:t>
      </w:r>
      <w:r>
        <w:t xml:space="preserve"> prepared and submitted by </w:t>
      </w:r>
      <w:r w:rsidR="00C061C8">
        <w:rPr>
          <w:b/>
          <w:bCs/>
        </w:rPr>
        <w:t>Joshua D. Balansa, James O. Lagos, Carl E. Ibabao</w:t>
      </w:r>
      <w:r>
        <w:t xml:space="preserve"> in partial fulfillment of the requirements for the degree Bachelor of Science in Information Systems, has been examined and approved for Oral Examination.</w:t>
      </w:r>
    </w:p>
    <w:p w14:paraId="77746DC8" w14:textId="77777777" w:rsidR="00162DDD" w:rsidRDefault="00162DDD" w:rsidP="00162DDD">
      <w:pPr>
        <w:pStyle w:val="MainBody"/>
      </w:pPr>
    </w:p>
    <w:tbl>
      <w:tblPr>
        <w:tblStyle w:val="TableGrid"/>
        <w:tblW w:w="0" w:type="auto"/>
        <w:tblLook w:val="04A0" w:firstRow="1" w:lastRow="0" w:firstColumn="1" w:lastColumn="0" w:noHBand="0" w:noVBand="1"/>
      </w:tblPr>
      <w:tblGrid>
        <w:gridCol w:w="4314"/>
        <w:gridCol w:w="4316"/>
      </w:tblGrid>
      <w:tr w:rsidR="00162DDD" w14:paraId="1FABE0DA" w14:textId="77777777" w:rsidTr="006B1F54">
        <w:tc>
          <w:tcPr>
            <w:tcW w:w="4320" w:type="dxa"/>
          </w:tcPr>
          <w:p w14:paraId="48A48545" w14:textId="77777777" w:rsidR="00162DDD" w:rsidRDefault="00162DDD" w:rsidP="006B1F54">
            <w:pPr>
              <w:pStyle w:val="MainBody"/>
              <w:spacing w:line="276" w:lineRule="auto"/>
              <w:jc w:val="center"/>
              <w:rPr>
                <w:b/>
                <w:bCs/>
                <w:u w:val="single"/>
              </w:rPr>
            </w:pPr>
          </w:p>
        </w:tc>
        <w:tc>
          <w:tcPr>
            <w:tcW w:w="4320" w:type="dxa"/>
          </w:tcPr>
          <w:p w14:paraId="6A998C65" w14:textId="775BB98A" w:rsidR="00162DDD" w:rsidRDefault="00276156" w:rsidP="006B1F54">
            <w:pPr>
              <w:pStyle w:val="MainBody"/>
              <w:spacing w:line="276" w:lineRule="auto"/>
              <w:jc w:val="center"/>
              <w:rPr>
                <w:b/>
                <w:bCs/>
                <w:u w:val="single"/>
              </w:rPr>
            </w:pPr>
            <w:r w:rsidRPr="009D5022">
              <w:rPr>
                <w:b/>
                <w:bCs/>
                <w:u w:val="single"/>
              </w:rPr>
              <w:t>ISAGANI M. AGUDO</w:t>
            </w:r>
            <w:r>
              <w:rPr>
                <w:b/>
                <w:bCs/>
                <w:u w:val="single"/>
              </w:rPr>
              <w:t>, PhD</w:t>
            </w:r>
          </w:p>
        </w:tc>
      </w:tr>
      <w:tr w:rsidR="00162DDD" w:rsidRPr="00400AFD" w14:paraId="7BE17CC3" w14:textId="77777777" w:rsidTr="006B1F54">
        <w:tc>
          <w:tcPr>
            <w:tcW w:w="4320" w:type="dxa"/>
          </w:tcPr>
          <w:p w14:paraId="1FDDBCBA" w14:textId="77777777" w:rsidR="00162DDD" w:rsidRPr="00400AFD" w:rsidRDefault="00162DDD" w:rsidP="006B1F54">
            <w:pPr>
              <w:pStyle w:val="MainBody"/>
              <w:spacing w:line="276" w:lineRule="auto"/>
              <w:jc w:val="center"/>
            </w:pPr>
          </w:p>
        </w:tc>
        <w:tc>
          <w:tcPr>
            <w:tcW w:w="4320" w:type="dxa"/>
          </w:tcPr>
          <w:p w14:paraId="189DE185" w14:textId="77777777" w:rsidR="00162DDD" w:rsidRPr="00400AFD" w:rsidRDefault="00162DDD" w:rsidP="006B1F54">
            <w:pPr>
              <w:pStyle w:val="MainBody"/>
              <w:spacing w:line="276" w:lineRule="auto"/>
              <w:jc w:val="center"/>
            </w:pPr>
            <w:r>
              <w:t>Capstone Adviser</w:t>
            </w:r>
          </w:p>
        </w:tc>
      </w:tr>
    </w:tbl>
    <w:p w14:paraId="147C2FB1" w14:textId="77777777" w:rsidR="00162DDD" w:rsidRDefault="00162DDD" w:rsidP="00162DDD">
      <w:pPr>
        <w:pStyle w:val="MainBody"/>
        <w:pBdr>
          <w:bottom w:val="single" w:sz="12" w:space="1" w:color="auto"/>
        </w:pBdr>
        <w:jc w:val="center"/>
      </w:pPr>
    </w:p>
    <w:p w14:paraId="7B3E4DAC" w14:textId="77777777" w:rsidR="00162DDD" w:rsidRDefault="00162DDD" w:rsidP="00162DDD">
      <w:pPr>
        <w:pStyle w:val="MainBody"/>
      </w:pPr>
    </w:p>
    <w:p w14:paraId="2036BE6A" w14:textId="77777777" w:rsidR="00162DDD" w:rsidRPr="00C03508" w:rsidRDefault="00162DDD" w:rsidP="00162DDD">
      <w:pPr>
        <w:pStyle w:val="MainBody"/>
        <w:jc w:val="center"/>
        <w:rPr>
          <w:b/>
          <w:bCs/>
        </w:rPr>
      </w:pPr>
      <w:r w:rsidRPr="00C03508">
        <w:rPr>
          <w:b/>
          <w:bCs/>
        </w:rPr>
        <w:t>PANEL OF EXAMINERS</w:t>
      </w:r>
    </w:p>
    <w:p w14:paraId="6F33B6F5" w14:textId="77777777" w:rsidR="00162DDD" w:rsidRDefault="00162DDD" w:rsidP="00162DDD">
      <w:pPr>
        <w:pStyle w:val="MainBody"/>
        <w:spacing w:line="360" w:lineRule="auto"/>
        <w:jc w:val="center"/>
      </w:pPr>
      <w:r>
        <w:t xml:space="preserve">Approved by the Committee on Oral Examination with a grade of </w:t>
      </w:r>
      <w:r w:rsidRPr="00C03508">
        <w:rPr>
          <w:b/>
          <w:bCs/>
          <w:u w:val="single"/>
        </w:rPr>
        <w:t>PASSED</w:t>
      </w:r>
      <w:r>
        <w:t xml:space="preserve"> on </w:t>
      </w:r>
    </w:p>
    <w:p w14:paraId="2DFEB5AA" w14:textId="212E4AC7" w:rsidR="00162DDD" w:rsidRDefault="00162DDD" w:rsidP="00162DDD">
      <w:pPr>
        <w:pStyle w:val="MainBody"/>
        <w:spacing w:line="360" w:lineRule="auto"/>
        <w:jc w:val="center"/>
      </w:pPr>
      <w:r>
        <w:t>J</w:t>
      </w:r>
      <w:r w:rsidR="00F96827">
        <w:t>anuary</w:t>
      </w:r>
      <w:r w:rsidRPr="00704230">
        <w:t xml:space="preserve"> 2021</w:t>
      </w:r>
    </w:p>
    <w:p w14:paraId="1F8BFA86" w14:textId="77777777" w:rsidR="00162DDD" w:rsidRDefault="00162DDD" w:rsidP="00162DDD">
      <w:pPr>
        <w:pStyle w:val="MainBody"/>
      </w:pPr>
    </w:p>
    <w:p w14:paraId="233EA3DB" w14:textId="0F4F7C2E" w:rsidR="00276156" w:rsidRDefault="00276156" w:rsidP="00276156">
      <w:pPr>
        <w:pStyle w:val="MainBody"/>
        <w:spacing w:line="276" w:lineRule="auto"/>
        <w:jc w:val="center"/>
        <w:rPr>
          <w:b/>
          <w:bCs/>
          <w:u w:val="single"/>
        </w:rPr>
      </w:pPr>
      <w:r>
        <w:rPr>
          <w:b/>
          <w:bCs/>
          <w:u w:val="single"/>
        </w:rPr>
        <w:t>ARNEL C. MAGHINAY, PhD</w:t>
      </w:r>
    </w:p>
    <w:p w14:paraId="7974BC0C" w14:textId="77777777" w:rsidR="00162DDD" w:rsidRDefault="00162DDD" w:rsidP="00162DDD">
      <w:pPr>
        <w:pStyle w:val="MainBody"/>
        <w:spacing w:line="276" w:lineRule="auto"/>
        <w:jc w:val="center"/>
      </w:pPr>
      <w:r>
        <w:t>Chairman</w:t>
      </w:r>
    </w:p>
    <w:p w14:paraId="0E5F2407" w14:textId="77777777" w:rsidR="00162DDD" w:rsidRDefault="00162DDD" w:rsidP="00162DDD">
      <w:pPr>
        <w:pStyle w:val="MainBody"/>
      </w:pPr>
    </w:p>
    <w:tbl>
      <w:tblPr>
        <w:tblStyle w:val="TableGrid"/>
        <w:tblW w:w="0" w:type="auto"/>
        <w:tblLook w:val="04A0" w:firstRow="1" w:lastRow="0" w:firstColumn="1" w:lastColumn="0" w:noHBand="0" w:noVBand="1"/>
      </w:tblPr>
      <w:tblGrid>
        <w:gridCol w:w="4405"/>
        <w:gridCol w:w="4225"/>
      </w:tblGrid>
      <w:tr w:rsidR="00162DDD" w14:paraId="60852596" w14:textId="77777777" w:rsidTr="00276156">
        <w:tc>
          <w:tcPr>
            <w:tcW w:w="4405" w:type="dxa"/>
          </w:tcPr>
          <w:p w14:paraId="72F5EA32" w14:textId="667771A4" w:rsidR="00162DDD" w:rsidRDefault="00276156" w:rsidP="006B1F54">
            <w:pPr>
              <w:pStyle w:val="MainBody"/>
              <w:spacing w:line="276" w:lineRule="auto"/>
              <w:jc w:val="center"/>
              <w:rPr>
                <w:b/>
                <w:bCs/>
                <w:u w:val="single"/>
              </w:rPr>
            </w:pPr>
            <w:r>
              <w:rPr>
                <w:b/>
                <w:bCs/>
                <w:u w:val="single"/>
              </w:rPr>
              <w:t>ALFONSO D. SALES, JR., PhD</w:t>
            </w:r>
          </w:p>
        </w:tc>
        <w:tc>
          <w:tcPr>
            <w:tcW w:w="4225" w:type="dxa"/>
          </w:tcPr>
          <w:p w14:paraId="5F266F35" w14:textId="14E9D241" w:rsidR="00162DDD" w:rsidRDefault="00B93069" w:rsidP="006B1F54">
            <w:pPr>
              <w:pStyle w:val="MainBody"/>
              <w:spacing w:line="276" w:lineRule="auto"/>
              <w:jc w:val="center"/>
              <w:rPr>
                <w:b/>
                <w:bCs/>
                <w:u w:val="single"/>
              </w:rPr>
            </w:pPr>
            <w:r>
              <w:rPr>
                <w:b/>
                <w:bCs/>
                <w:u w:val="single"/>
              </w:rPr>
              <w:t>RYAN J. DELA GENTE, PhD</w:t>
            </w:r>
          </w:p>
        </w:tc>
      </w:tr>
      <w:tr w:rsidR="00162DDD" w14:paraId="6FE0E66B" w14:textId="77777777" w:rsidTr="00276156">
        <w:tc>
          <w:tcPr>
            <w:tcW w:w="4405" w:type="dxa"/>
          </w:tcPr>
          <w:p w14:paraId="6EFFC375" w14:textId="77777777" w:rsidR="00162DDD" w:rsidRPr="00400AFD" w:rsidRDefault="00162DDD" w:rsidP="006B1F54">
            <w:pPr>
              <w:pStyle w:val="MainBody"/>
              <w:spacing w:line="276" w:lineRule="auto"/>
              <w:jc w:val="center"/>
            </w:pPr>
            <w:r w:rsidRPr="00400AFD">
              <w:t>Member</w:t>
            </w:r>
          </w:p>
        </w:tc>
        <w:tc>
          <w:tcPr>
            <w:tcW w:w="4225" w:type="dxa"/>
          </w:tcPr>
          <w:p w14:paraId="64FA42C8" w14:textId="77777777" w:rsidR="00162DDD" w:rsidRPr="00400AFD" w:rsidRDefault="00162DDD" w:rsidP="006B1F54">
            <w:pPr>
              <w:pStyle w:val="MainBody"/>
              <w:spacing w:line="276" w:lineRule="auto"/>
              <w:jc w:val="center"/>
            </w:pPr>
            <w:r w:rsidRPr="00400AFD">
              <w:t>Member</w:t>
            </w:r>
          </w:p>
        </w:tc>
      </w:tr>
    </w:tbl>
    <w:p w14:paraId="21F48910" w14:textId="77777777" w:rsidR="00162DDD" w:rsidRDefault="00162DDD" w:rsidP="00162DDD">
      <w:pPr>
        <w:pStyle w:val="MainBody"/>
        <w:spacing w:line="276" w:lineRule="auto"/>
        <w:rPr>
          <w:b/>
          <w:bCs/>
          <w:u w:val="single"/>
        </w:rPr>
      </w:pPr>
    </w:p>
    <w:p w14:paraId="3D3AFDC2" w14:textId="77777777" w:rsidR="00162DDD" w:rsidRDefault="00162DDD" w:rsidP="00162DDD">
      <w:pPr>
        <w:pStyle w:val="MainBody"/>
        <w:spacing w:line="240" w:lineRule="auto"/>
      </w:pPr>
    </w:p>
    <w:p w14:paraId="1B25D83E" w14:textId="77777777" w:rsidR="00162DDD" w:rsidRDefault="00162DDD" w:rsidP="00162DDD">
      <w:pPr>
        <w:pStyle w:val="MainBody"/>
        <w:spacing w:line="240" w:lineRule="auto"/>
        <w:jc w:val="center"/>
      </w:pPr>
      <w:r>
        <w:t>Accepted and approved in partial fulfillment of the requirements for the Degree Bachelor of Science in Information Systems.</w:t>
      </w:r>
    </w:p>
    <w:p w14:paraId="15E5710F" w14:textId="77777777" w:rsidR="00162DDD" w:rsidRDefault="00162DDD" w:rsidP="00162DDD">
      <w:pPr>
        <w:pStyle w:val="MainBody"/>
      </w:pPr>
    </w:p>
    <w:p w14:paraId="1E2EF836" w14:textId="77777777" w:rsidR="00162DDD" w:rsidRDefault="00162DDD" w:rsidP="00162DDD">
      <w:pPr>
        <w:pStyle w:val="MainBody"/>
        <w:spacing w:line="240" w:lineRule="auto"/>
      </w:pPr>
    </w:p>
    <w:p w14:paraId="0AF4E618" w14:textId="792255CE" w:rsidR="00162DDD" w:rsidRPr="00C03508" w:rsidRDefault="00511731" w:rsidP="00511731">
      <w:pPr>
        <w:pStyle w:val="MainBody"/>
        <w:spacing w:line="360" w:lineRule="auto"/>
        <w:jc w:val="center"/>
        <w:rPr>
          <w:b/>
          <w:bCs/>
          <w:u w:val="single"/>
        </w:rPr>
      </w:pPr>
      <w:r>
        <w:rPr>
          <w:b/>
          <w:bCs/>
          <w:u w:val="single"/>
        </w:rPr>
        <w:t>KENROSE S. LAGUYO, CPA, MBA</w:t>
      </w:r>
    </w:p>
    <w:p w14:paraId="7B6A0BB3" w14:textId="6619C025" w:rsidR="00252F10" w:rsidRPr="007759B2" w:rsidRDefault="007759B2" w:rsidP="007759B2">
      <w:pPr>
        <w:shd w:val="clear" w:color="auto" w:fill="FFFFFF"/>
        <w:spacing w:line="240" w:lineRule="auto"/>
        <w:jc w:val="center"/>
      </w:pPr>
      <w:r>
        <w:t>Officer in-Charge, College of Business Management and Accountancy</w:t>
      </w:r>
    </w:p>
    <w:p w14:paraId="2E4FB95B" w14:textId="77777777" w:rsidR="00252F10" w:rsidRDefault="00252F10">
      <w:pPr>
        <w:shd w:val="clear" w:color="auto" w:fill="FFFFFF"/>
        <w:spacing w:line="240" w:lineRule="auto"/>
        <w:jc w:val="center"/>
        <w:rPr>
          <w:rFonts w:eastAsia="Times New Roman" w:cs="Times New Roman"/>
          <w:b/>
          <w:sz w:val="24"/>
          <w:szCs w:val="24"/>
          <w:u w:val="single"/>
        </w:rPr>
        <w:sectPr w:rsidR="00252F10">
          <w:pgSz w:w="12240" w:h="15840"/>
          <w:pgMar w:top="1440" w:right="1440" w:bottom="1440" w:left="2160" w:header="720" w:footer="720" w:gutter="0"/>
          <w:pgNumType w:start="1"/>
          <w:cols w:space="720"/>
          <w:titlePg/>
          <w:docGrid w:linePitch="360"/>
        </w:sectPr>
      </w:pPr>
    </w:p>
    <w:p w14:paraId="43869E1E" w14:textId="4D860B29" w:rsidR="00252F10" w:rsidRPr="006909C4" w:rsidRDefault="006722CE">
      <w:pPr>
        <w:shd w:val="clear" w:color="auto" w:fill="FFFFFF"/>
        <w:spacing w:line="240" w:lineRule="auto"/>
        <w:jc w:val="center"/>
        <w:rPr>
          <w:rFonts w:ascii="Times New Roman" w:eastAsia="Times New Roman" w:hAnsi="Times New Roman" w:cs="Times New Roman"/>
          <w:b/>
          <w:sz w:val="24"/>
          <w:szCs w:val="24"/>
          <w:u w:val="single"/>
        </w:rPr>
      </w:pPr>
      <w:r w:rsidRPr="006909C4">
        <w:rPr>
          <w:rFonts w:ascii="Times New Roman" w:eastAsia="Times New Roman" w:hAnsi="Times New Roman" w:cs="Times New Roman"/>
          <w:b/>
          <w:sz w:val="24"/>
          <w:szCs w:val="24"/>
          <w:u w:val="single"/>
        </w:rPr>
        <w:lastRenderedPageBreak/>
        <w:t>COORDINATOR</w:t>
      </w:r>
      <w:r w:rsidR="00F549E4" w:rsidRPr="006909C4">
        <w:rPr>
          <w:rFonts w:ascii="Times New Roman" w:eastAsia="Times New Roman" w:hAnsi="Times New Roman" w:cs="Times New Roman"/>
          <w:b/>
          <w:sz w:val="24"/>
          <w:szCs w:val="24"/>
          <w:u w:val="single"/>
        </w:rPr>
        <w:t>'</w:t>
      </w:r>
      <w:r w:rsidRPr="006909C4">
        <w:rPr>
          <w:rFonts w:ascii="Times New Roman" w:eastAsia="Times New Roman" w:hAnsi="Times New Roman" w:cs="Times New Roman"/>
          <w:b/>
          <w:sz w:val="24"/>
          <w:szCs w:val="24"/>
          <w:u w:val="single"/>
        </w:rPr>
        <w:t>S ACCEPTANCE SHEET</w:t>
      </w:r>
    </w:p>
    <w:p w14:paraId="1E6CB85F"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4BE9D553" w14:textId="77777777" w:rsidR="00252F10" w:rsidRPr="006909C4" w:rsidRDefault="006722CE">
      <w:pPr>
        <w:shd w:val="clear" w:color="auto" w:fill="FFFFFF"/>
        <w:spacing w:line="240" w:lineRule="auto"/>
        <w:jc w:val="center"/>
        <w:rPr>
          <w:rFonts w:ascii="Times New Roman" w:eastAsia="Times New Roman" w:hAnsi="Times New Roman" w:cs="Times New Roman"/>
          <w:sz w:val="24"/>
          <w:szCs w:val="24"/>
        </w:rPr>
      </w:pPr>
      <w:r w:rsidRPr="006909C4">
        <w:rPr>
          <w:rFonts w:ascii="Times New Roman" w:eastAsia="Times New Roman" w:hAnsi="Times New Roman" w:cs="Times New Roman"/>
          <w:sz w:val="24"/>
          <w:szCs w:val="24"/>
        </w:rPr>
        <w:t>The Capstone Project</w:t>
      </w:r>
    </w:p>
    <w:p w14:paraId="64A9AF8F"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72928FA2" w14:textId="0388CEF9" w:rsidR="00252F10" w:rsidRPr="00112653" w:rsidRDefault="00112653" w:rsidP="00112653">
      <w:pPr>
        <w:spacing w:after="0"/>
        <w:jc w:val="center"/>
        <w:rPr>
          <w:rFonts w:ascii="Times New Roman" w:hAnsi="Times New Roman" w:cs="Times New Roman"/>
          <w:sz w:val="24"/>
          <w:szCs w:val="24"/>
        </w:rPr>
      </w:pPr>
      <w:r w:rsidRPr="00636EBE">
        <w:rPr>
          <w:rFonts w:ascii="Times New Roman" w:eastAsia="Times New Roman" w:hAnsi="Times New Roman" w:cs="Times New Roman"/>
          <w:b/>
          <w:sz w:val="24"/>
          <w:szCs w:val="24"/>
        </w:rPr>
        <w:t>CARLOS HILADO MEMORIAL STATE UNIVERSITY</w:t>
      </w:r>
      <w:r>
        <w:rPr>
          <w:rFonts w:ascii="Times New Roman" w:eastAsia="Times New Roman" w:hAnsi="Times New Roman" w:cs="Times New Roman"/>
          <w:b/>
          <w:sz w:val="24"/>
          <w:szCs w:val="24"/>
        </w:rPr>
        <w:t xml:space="preserve"> TENANT MANAGEMENT SYSTEM</w:t>
      </w:r>
    </w:p>
    <w:p w14:paraId="7B9D1EED"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55B86BA6" w14:textId="69D4106D" w:rsidR="00252F10" w:rsidRDefault="00252F10">
      <w:pPr>
        <w:shd w:val="clear" w:color="auto" w:fill="FFFFFF"/>
        <w:spacing w:line="240" w:lineRule="auto"/>
        <w:jc w:val="center"/>
        <w:rPr>
          <w:rFonts w:ascii="Times New Roman" w:eastAsia="Times New Roman" w:hAnsi="Times New Roman" w:cs="Times New Roman"/>
          <w:sz w:val="24"/>
          <w:szCs w:val="24"/>
        </w:rPr>
      </w:pPr>
    </w:p>
    <w:p w14:paraId="078725E1" w14:textId="77777777" w:rsidR="00F76A83" w:rsidRPr="006909C4" w:rsidRDefault="00F76A83">
      <w:pPr>
        <w:shd w:val="clear" w:color="auto" w:fill="FFFFFF"/>
        <w:spacing w:line="240" w:lineRule="auto"/>
        <w:jc w:val="center"/>
        <w:rPr>
          <w:rFonts w:ascii="Times New Roman" w:eastAsia="Times New Roman" w:hAnsi="Times New Roman" w:cs="Times New Roman"/>
          <w:sz w:val="24"/>
          <w:szCs w:val="24"/>
        </w:rPr>
      </w:pPr>
    </w:p>
    <w:p w14:paraId="1F069B65" w14:textId="77777777" w:rsidR="00252F10" w:rsidRPr="006909C4" w:rsidRDefault="006722CE">
      <w:pPr>
        <w:pStyle w:val="CoverSubheader"/>
        <w:jc w:val="center"/>
        <w:rPr>
          <w:rFonts w:cs="Times New Roman"/>
          <w:sz w:val="24"/>
          <w:szCs w:val="24"/>
        </w:rPr>
      </w:pPr>
      <w:r w:rsidRPr="006909C4">
        <w:rPr>
          <w:rFonts w:eastAsia="Times New Roman" w:cs="Times New Roman"/>
          <w:sz w:val="24"/>
          <w:szCs w:val="24"/>
        </w:rPr>
        <w:t xml:space="preserve">After having been recommended and approved by the panel of evaluators, is hereby accepted by the </w:t>
      </w:r>
      <w:r w:rsidRPr="006909C4">
        <w:rPr>
          <w:rFonts w:cs="Times New Roman"/>
          <w:sz w:val="24"/>
          <w:szCs w:val="24"/>
        </w:rPr>
        <w:t>College of Business Management and Accountancy</w:t>
      </w:r>
    </w:p>
    <w:p w14:paraId="5B842E3B"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78EE84A4" w14:textId="77777777" w:rsidR="00252F10" w:rsidRPr="006909C4" w:rsidRDefault="00252F10">
      <w:pPr>
        <w:shd w:val="clear" w:color="auto" w:fill="FFFFFF"/>
        <w:spacing w:line="240" w:lineRule="auto"/>
        <w:jc w:val="both"/>
        <w:rPr>
          <w:rFonts w:ascii="Times New Roman" w:eastAsia="Times New Roman" w:hAnsi="Times New Roman" w:cs="Times New Roman"/>
          <w:sz w:val="24"/>
          <w:szCs w:val="24"/>
        </w:rPr>
      </w:pPr>
    </w:p>
    <w:p w14:paraId="71638767"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124E7621" w14:textId="06E5A7F5" w:rsidR="00252F10" w:rsidRPr="006909C4" w:rsidRDefault="00C84AF0" w:rsidP="00C84AF0">
      <w:pPr>
        <w:shd w:val="clear" w:color="auto" w:fill="FFFFFF"/>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NIT GEORGE B. CORDOVA, PhD.</w:t>
      </w:r>
    </w:p>
    <w:p w14:paraId="67167F44" w14:textId="77777777" w:rsidR="00252F10" w:rsidRPr="006909C4" w:rsidRDefault="006722CE">
      <w:pPr>
        <w:shd w:val="clear" w:color="auto" w:fill="FFFFFF"/>
        <w:spacing w:after="0" w:line="240" w:lineRule="auto"/>
        <w:jc w:val="center"/>
        <w:rPr>
          <w:rFonts w:ascii="Times New Roman" w:eastAsia="Times New Roman" w:hAnsi="Times New Roman" w:cs="Times New Roman"/>
          <w:sz w:val="24"/>
          <w:szCs w:val="24"/>
        </w:rPr>
      </w:pPr>
      <w:r w:rsidRPr="006909C4">
        <w:rPr>
          <w:rFonts w:ascii="Times New Roman" w:eastAsia="Times New Roman" w:hAnsi="Times New Roman" w:cs="Times New Roman"/>
          <w:sz w:val="24"/>
          <w:szCs w:val="24"/>
        </w:rPr>
        <w:t>Capstone Coordinator</w:t>
      </w:r>
    </w:p>
    <w:p w14:paraId="651D4525" w14:textId="77777777" w:rsidR="00252F10" w:rsidRPr="006909C4" w:rsidRDefault="00252F10">
      <w:pPr>
        <w:spacing w:line="240" w:lineRule="auto"/>
        <w:jc w:val="center"/>
        <w:rPr>
          <w:rFonts w:ascii="Times New Roman" w:eastAsia="Times New Roman" w:hAnsi="Times New Roman" w:cs="Times New Roman"/>
          <w:sz w:val="24"/>
          <w:szCs w:val="24"/>
        </w:rPr>
      </w:pPr>
    </w:p>
    <w:p w14:paraId="2EF2766F" w14:textId="77777777" w:rsidR="00252F10" w:rsidRPr="006909C4" w:rsidRDefault="00252F10">
      <w:pPr>
        <w:spacing w:line="240" w:lineRule="auto"/>
        <w:jc w:val="center"/>
        <w:rPr>
          <w:rFonts w:ascii="Times New Roman" w:eastAsia="Times New Roman" w:hAnsi="Times New Roman" w:cs="Times New Roman"/>
          <w:sz w:val="24"/>
          <w:szCs w:val="24"/>
        </w:rPr>
      </w:pPr>
    </w:p>
    <w:p w14:paraId="26B63992" w14:textId="6923E6DA" w:rsidR="00252F10" w:rsidRPr="006909C4" w:rsidRDefault="003843E9">
      <w:pPr>
        <w:shd w:val="clear" w:color="auto" w:fill="FFFFFF"/>
        <w:spacing w:line="240" w:lineRule="auto"/>
        <w:jc w:val="center"/>
        <w:rPr>
          <w:rFonts w:ascii="Times New Roman" w:eastAsia="Times New Roman" w:hAnsi="Times New Roman" w:cs="Times New Roman"/>
          <w:sz w:val="24"/>
          <w:szCs w:val="24"/>
        </w:rPr>
      </w:pPr>
      <w:r w:rsidRPr="006909C4">
        <w:rPr>
          <w:rFonts w:ascii="Times New Roman" w:eastAsia="Times New Roman" w:hAnsi="Times New Roman" w:cs="Times New Roman"/>
          <w:sz w:val="24"/>
          <w:szCs w:val="24"/>
        </w:rPr>
        <w:t>January 202</w:t>
      </w:r>
      <w:r w:rsidR="00122CF2">
        <w:rPr>
          <w:rFonts w:ascii="Times New Roman" w:eastAsia="Times New Roman" w:hAnsi="Times New Roman" w:cs="Times New Roman"/>
          <w:sz w:val="24"/>
          <w:szCs w:val="24"/>
        </w:rPr>
        <w:t>3</w:t>
      </w:r>
    </w:p>
    <w:p w14:paraId="37CB6730" w14:textId="77777777" w:rsidR="00252F10" w:rsidRDefault="00252F10">
      <w:pPr>
        <w:shd w:val="clear" w:color="auto" w:fill="FFFFFF"/>
        <w:spacing w:line="240" w:lineRule="auto"/>
        <w:jc w:val="center"/>
        <w:rPr>
          <w:rFonts w:eastAsia="Times New Roman" w:cs="Times New Roman"/>
          <w:sz w:val="24"/>
          <w:szCs w:val="24"/>
        </w:rPr>
      </w:pPr>
    </w:p>
    <w:p w14:paraId="11426B6A" w14:textId="77777777" w:rsidR="00252F10" w:rsidRDefault="00252F10">
      <w:pPr>
        <w:shd w:val="clear" w:color="auto" w:fill="FFFFFF"/>
        <w:spacing w:line="240" w:lineRule="auto"/>
        <w:jc w:val="center"/>
        <w:rPr>
          <w:rFonts w:eastAsia="Times New Roman" w:cs="Times New Roman"/>
          <w:sz w:val="24"/>
          <w:szCs w:val="24"/>
        </w:rPr>
      </w:pPr>
    </w:p>
    <w:p w14:paraId="3C1F8638" w14:textId="77777777" w:rsidR="00252F10" w:rsidRDefault="00252F10">
      <w:pPr>
        <w:shd w:val="clear" w:color="auto" w:fill="FFFFFF"/>
        <w:spacing w:line="240" w:lineRule="auto"/>
        <w:jc w:val="center"/>
        <w:rPr>
          <w:rFonts w:eastAsia="Times New Roman" w:cs="Times New Roman"/>
          <w:sz w:val="24"/>
          <w:szCs w:val="24"/>
        </w:rPr>
      </w:pPr>
    </w:p>
    <w:p w14:paraId="206CDB7A" w14:textId="77777777" w:rsidR="00252F10" w:rsidRDefault="00252F10">
      <w:pPr>
        <w:shd w:val="clear" w:color="auto" w:fill="FFFFFF"/>
        <w:spacing w:line="240" w:lineRule="auto"/>
        <w:jc w:val="center"/>
        <w:rPr>
          <w:rFonts w:eastAsia="Times New Roman" w:cs="Times New Roman"/>
          <w:sz w:val="24"/>
          <w:szCs w:val="24"/>
        </w:rPr>
      </w:pPr>
    </w:p>
    <w:p w14:paraId="0B2C9597" w14:textId="77777777" w:rsidR="00252F10" w:rsidRDefault="00252F10">
      <w:pPr>
        <w:shd w:val="clear" w:color="auto" w:fill="FFFFFF"/>
        <w:spacing w:line="240" w:lineRule="auto"/>
        <w:jc w:val="center"/>
        <w:rPr>
          <w:rFonts w:eastAsia="Times New Roman" w:cs="Times New Roman"/>
          <w:sz w:val="24"/>
          <w:szCs w:val="24"/>
        </w:rPr>
      </w:pPr>
    </w:p>
    <w:p w14:paraId="48737328" w14:textId="77777777" w:rsidR="00252F10" w:rsidRDefault="00252F10">
      <w:pPr>
        <w:shd w:val="clear" w:color="auto" w:fill="FFFFFF"/>
        <w:spacing w:line="240" w:lineRule="auto"/>
        <w:jc w:val="center"/>
        <w:rPr>
          <w:rFonts w:eastAsia="Times New Roman" w:cs="Times New Roman"/>
          <w:sz w:val="24"/>
          <w:szCs w:val="24"/>
        </w:rPr>
      </w:pPr>
    </w:p>
    <w:p w14:paraId="1015B34E" w14:textId="77777777" w:rsidR="00252F10" w:rsidRDefault="00252F10">
      <w:pPr>
        <w:shd w:val="clear" w:color="auto" w:fill="FFFFFF"/>
        <w:spacing w:line="240" w:lineRule="auto"/>
        <w:jc w:val="center"/>
        <w:rPr>
          <w:rFonts w:eastAsia="Times New Roman" w:cs="Times New Roman"/>
          <w:b/>
          <w:sz w:val="24"/>
          <w:szCs w:val="24"/>
          <w:u w:val="single"/>
        </w:rPr>
        <w:sectPr w:rsidR="00252F10">
          <w:pgSz w:w="12240" w:h="15840"/>
          <w:pgMar w:top="1440" w:right="1440" w:bottom="1440" w:left="2160" w:header="720" w:footer="720" w:gutter="0"/>
          <w:pgNumType w:start="1"/>
          <w:cols w:space="720"/>
          <w:titlePg/>
          <w:docGrid w:linePitch="360"/>
        </w:sectPr>
      </w:pPr>
    </w:p>
    <w:p w14:paraId="2B8C6EC9" w14:textId="4B7A2E78" w:rsidR="00252F10" w:rsidRPr="006909C4" w:rsidRDefault="006722CE">
      <w:pPr>
        <w:shd w:val="clear" w:color="auto" w:fill="FFFFFF"/>
        <w:spacing w:line="240" w:lineRule="auto"/>
        <w:jc w:val="center"/>
        <w:rPr>
          <w:rFonts w:ascii="Times New Roman" w:eastAsia="Times New Roman" w:hAnsi="Times New Roman" w:cs="Times New Roman"/>
          <w:b/>
          <w:sz w:val="24"/>
          <w:szCs w:val="24"/>
          <w:u w:val="single"/>
        </w:rPr>
      </w:pPr>
      <w:r w:rsidRPr="006909C4">
        <w:rPr>
          <w:rFonts w:ascii="Times New Roman" w:eastAsia="Times New Roman" w:hAnsi="Times New Roman" w:cs="Times New Roman"/>
          <w:b/>
          <w:sz w:val="24"/>
          <w:szCs w:val="24"/>
          <w:u w:val="single"/>
        </w:rPr>
        <w:lastRenderedPageBreak/>
        <w:t>DEAN</w:t>
      </w:r>
      <w:r w:rsidR="00F549E4" w:rsidRPr="006909C4">
        <w:rPr>
          <w:rFonts w:ascii="Times New Roman" w:eastAsia="Times New Roman" w:hAnsi="Times New Roman" w:cs="Times New Roman"/>
          <w:b/>
          <w:sz w:val="24"/>
          <w:szCs w:val="24"/>
          <w:u w:val="single"/>
        </w:rPr>
        <w:t>'</w:t>
      </w:r>
      <w:r w:rsidRPr="006909C4">
        <w:rPr>
          <w:rFonts w:ascii="Times New Roman" w:eastAsia="Times New Roman" w:hAnsi="Times New Roman" w:cs="Times New Roman"/>
          <w:b/>
          <w:sz w:val="24"/>
          <w:szCs w:val="24"/>
          <w:u w:val="single"/>
        </w:rPr>
        <w:t>S ACCEPTANCE SHEET</w:t>
      </w:r>
    </w:p>
    <w:p w14:paraId="4582D861"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47B3E664"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5B9A6C68" w14:textId="77777777" w:rsidR="00252F10" w:rsidRPr="006909C4" w:rsidRDefault="006722CE">
      <w:pPr>
        <w:shd w:val="clear" w:color="auto" w:fill="FFFFFF"/>
        <w:spacing w:line="240" w:lineRule="auto"/>
        <w:jc w:val="center"/>
        <w:rPr>
          <w:rFonts w:ascii="Times New Roman" w:eastAsia="Times New Roman" w:hAnsi="Times New Roman" w:cs="Times New Roman"/>
          <w:sz w:val="24"/>
          <w:szCs w:val="24"/>
        </w:rPr>
      </w:pPr>
      <w:r w:rsidRPr="006909C4">
        <w:rPr>
          <w:rFonts w:ascii="Times New Roman" w:eastAsia="Times New Roman" w:hAnsi="Times New Roman" w:cs="Times New Roman"/>
          <w:sz w:val="24"/>
          <w:szCs w:val="24"/>
        </w:rPr>
        <w:t>The Capstone Project</w:t>
      </w:r>
    </w:p>
    <w:p w14:paraId="4E3DC911"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3357719C" w14:textId="77777777" w:rsidR="00252F10" w:rsidRPr="006909C4" w:rsidRDefault="00252F10">
      <w:pPr>
        <w:shd w:val="clear" w:color="auto" w:fill="FFFFFF"/>
        <w:spacing w:line="240" w:lineRule="auto"/>
        <w:jc w:val="center"/>
        <w:rPr>
          <w:rFonts w:ascii="Times New Roman" w:eastAsia="Times New Roman" w:hAnsi="Times New Roman" w:cs="Times New Roman"/>
          <w:b/>
          <w:color w:val="000000"/>
          <w:sz w:val="24"/>
          <w:szCs w:val="24"/>
          <w:u w:val="single"/>
        </w:rPr>
      </w:pPr>
    </w:p>
    <w:p w14:paraId="3CAE3EBF" w14:textId="57673959" w:rsidR="00252F10" w:rsidRPr="006909C4" w:rsidRDefault="00C06DC2">
      <w:pPr>
        <w:spacing w:after="0"/>
        <w:jc w:val="center"/>
        <w:rPr>
          <w:rFonts w:ascii="Times New Roman" w:hAnsi="Times New Roman" w:cs="Times New Roman"/>
          <w:sz w:val="24"/>
          <w:szCs w:val="24"/>
        </w:rPr>
      </w:pPr>
      <w:r w:rsidRPr="008C4630">
        <w:rPr>
          <w:rFonts w:ascii="Times New Roman" w:eastAsia="Times New Roman" w:hAnsi="Times New Roman" w:cs="Times New Roman"/>
          <w:b/>
          <w:sz w:val="24"/>
          <w:szCs w:val="24"/>
        </w:rPr>
        <w:t>CARLOS HILADO MEMORIAL STATE UNIVERSITY</w:t>
      </w:r>
      <w:r>
        <w:rPr>
          <w:rFonts w:ascii="Times New Roman" w:eastAsia="Times New Roman" w:hAnsi="Times New Roman" w:cs="Times New Roman"/>
          <w:b/>
          <w:sz w:val="24"/>
          <w:szCs w:val="24"/>
        </w:rPr>
        <w:t xml:space="preserve"> TENANT MANAGEMENT SYSTEM</w:t>
      </w:r>
    </w:p>
    <w:p w14:paraId="03A9ED66"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29050486" w14:textId="77777777" w:rsidR="00252F10" w:rsidRPr="006909C4" w:rsidRDefault="00252F10">
      <w:pPr>
        <w:shd w:val="clear" w:color="auto" w:fill="FFFFFF"/>
        <w:spacing w:line="240" w:lineRule="auto"/>
        <w:jc w:val="center"/>
        <w:rPr>
          <w:rFonts w:ascii="Times New Roman" w:eastAsia="Times New Roman" w:hAnsi="Times New Roman" w:cs="Times New Roman"/>
          <w:sz w:val="24"/>
          <w:szCs w:val="24"/>
        </w:rPr>
      </w:pPr>
    </w:p>
    <w:p w14:paraId="408B516F" w14:textId="77777777" w:rsidR="00252F10" w:rsidRPr="006909C4" w:rsidRDefault="006722CE">
      <w:pPr>
        <w:pStyle w:val="CoverSubheader"/>
        <w:jc w:val="center"/>
        <w:rPr>
          <w:rFonts w:cs="Times New Roman"/>
          <w:sz w:val="24"/>
          <w:szCs w:val="24"/>
        </w:rPr>
      </w:pPr>
      <w:r w:rsidRPr="006909C4">
        <w:rPr>
          <w:rFonts w:eastAsia="Times New Roman" w:cs="Times New Roman"/>
          <w:sz w:val="24"/>
          <w:szCs w:val="24"/>
        </w:rPr>
        <w:t xml:space="preserve">After having been recommended and approved by the panel of evaluators, is hereby accepted by the </w:t>
      </w:r>
      <w:r w:rsidRPr="006909C4">
        <w:rPr>
          <w:rFonts w:cs="Times New Roman"/>
          <w:sz w:val="24"/>
          <w:szCs w:val="24"/>
        </w:rPr>
        <w:t>College of Business Management and Accountancy.</w:t>
      </w:r>
    </w:p>
    <w:p w14:paraId="3BBFF77A" w14:textId="77777777" w:rsidR="00252F10" w:rsidRPr="006909C4" w:rsidRDefault="00252F10">
      <w:pPr>
        <w:shd w:val="clear" w:color="auto" w:fill="FFFFFF"/>
        <w:spacing w:line="240" w:lineRule="auto"/>
        <w:jc w:val="both"/>
        <w:rPr>
          <w:rFonts w:ascii="Times New Roman" w:eastAsia="Times New Roman" w:hAnsi="Times New Roman" w:cs="Times New Roman"/>
          <w:sz w:val="24"/>
          <w:szCs w:val="24"/>
        </w:rPr>
      </w:pPr>
    </w:p>
    <w:p w14:paraId="4E85C93A" w14:textId="77777777" w:rsidR="00252F10" w:rsidRPr="006909C4" w:rsidRDefault="00252F10">
      <w:pPr>
        <w:shd w:val="clear" w:color="auto" w:fill="FFFFFF"/>
        <w:spacing w:line="240" w:lineRule="auto"/>
        <w:jc w:val="both"/>
        <w:rPr>
          <w:rFonts w:ascii="Times New Roman" w:eastAsia="Times New Roman" w:hAnsi="Times New Roman" w:cs="Times New Roman"/>
          <w:sz w:val="24"/>
          <w:szCs w:val="24"/>
        </w:rPr>
      </w:pPr>
    </w:p>
    <w:p w14:paraId="7D85A1F7" w14:textId="4B891525" w:rsidR="00252F10" w:rsidRPr="002C1B64" w:rsidRDefault="002C1B64" w:rsidP="002C1B64">
      <w:pPr>
        <w:shd w:val="clear" w:color="auto" w:fill="FFFFFF"/>
        <w:spacing w:after="0" w:line="240" w:lineRule="auto"/>
        <w:jc w:val="center"/>
        <w:rPr>
          <w:rFonts w:ascii="Times New Roman" w:eastAsia="Times New Roman" w:hAnsi="Times New Roman" w:cs="Times New Roman"/>
          <w:sz w:val="24"/>
          <w:szCs w:val="24"/>
          <w:u w:val="single"/>
        </w:rPr>
      </w:pPr>
      <w:r w:rsidRPr="00B458D3">
        <w:rPr>
          <w:rFonts w:ascii="Times New Roman" w:eastAsia="Times New Roman" w:hAnsi="Times New Roman" w:cs="Times New Roman"/>
          <w:b/>
          <w:sz w:val="24"/>
          <w:szCs w:val="24"/>
          <w:u w:val="single"/>
        </w:rPr>
        <w:t>KENROSE S. LAGUYO, CPA, MBA</w:t>
      </w:r>
    </w:p>
    <w:p w14:paraId="0AA37027" w14:textId="011BB3DD" w:rsidR="00252F10" w:rsidRPr="006909C4" w:rsidRDefault="002C1B64" w:rsidP="002C1B64">
      <w:pPr>
        <w:shd w:val="clear" w:color="auto" w:fill="FFFFFF"/>
        <w:spacing w:after="0" w:line="240" w:lineRule="auto"/>
        <w:jc w:val="center"/>
        <w:rPr>
          <w:rFonts w:ascii="Times New Roman" w:eastAsia="Times New Roman" w:hAnsi="Times New Roman" w:cs="Times New Roman"/>
          <w:sz w:val="24"/>
          <w:szCs w:val="24"/>
        </w:rPr>
      </w:pPr>
      <w:r w:rsidRPr="000562F9">
        <w:rPr>
          <w:rFonts w:ascii="Times New Roman" w:eastAsia="Times New Roman" w:hAnsi="Times New Roman" w:cs="Times New Roman"/>
          <w:sz w:val="24"/>
          <w:szCs w:val="24"/>
        </w:rPr>
        <w:t>Officer in-Charge, College of Business Management and Accountancy</w:t>
      </w:r>
      <w:r w:rsidR="00FD7AD1">
        <w:rPr>
          <w:rFonts w:ascii="Times New Roman" w:eastAsia="Times New Roman" w:hAnsi="Times New Roman" w:cs="Times New Roman"/>
          <w:sz w:val="24"/>
          <w:szCs w:val="24"/>
        </w:rPr>
        <w:t xml:space="preserve"> </w:t>
      </w:r>
    </w:p>
    <w:p w14:paraId="3B123F8A" w14:textId="77777777" w:rsidR="00252F10" w:rsidRPr="006909C4" w:rsidRDefault="00252F10">
      <w:pPr>
        <w:spacing w:line="240" w:lineRule="auto"/>
        <w:jc w:val="center"/>
        <w:rPr>
          <w:rFonts w:ascii="Times New Roman" w:eastAsia="Times New Roman" w:hAnsi="Times New Roman" w:cs="Times New Roman"/>
          <w:sz w:val="24"/>
          <w:szCs w:val="24"/>
        </w:rPr>
      </w:pPr>
    </w:p>
    <w:p w14:paraId="461C73E3" w14:textId="77777777" w:rsidR="00252F10" w:rsidRPr="006909C4" w:rsidRDefault="00252F10">
      <w:pPr>
        <w:spacing w:line="240" w:lineRule="auto"/>
        <w:jc w:val="center"/>
        <w:rPr>
          <w:rFonts w:ascii="Times New Roman" w:eastAsia="Times New Roman" w:hAnsi="Times New Roman" w:cs="Times New Roman"/>
          <w:sz w:val="24"/>
          <w:szCs w:val="24"/>
        </w:rPr>
      </w:pPr>
    </w:p>
    <w:p w14:paraId="4C96B4BD" w14:textId="77777777" w:rsidR="00252F10" w:rsidRPr="006909C4" w:rsidRDefault="00252F10">
      <w:pPr>
        <w:spacing w:line="240" w:lineRule="auto"/>
        <w:jc w:val="center"/>
        <w:rPr>
          <w:rFonts w:ascii="Times New Roman" w:eastAsia="Times New Roman" w:hAnsi="Times New Roman" w:cs="Times New Roman"/>
          <w:sz w:val="24"/>
          <w:szCs w:val="24"/>
        </w:rPr>
      </w:pPr>
    </w:p>
    <w:p w14:paraId="4CA0985E" w14:textId="447052C2" w:rsidR="00252F10" w:rsidRPr="006909C4" w:rsidRDefault="005F2327">
      <w:pPr>
        <w:shd w:val="clear" w:color="auto" w:fill="FFFFFF"/>
        <w:spacing w:line="240" w:lineRule="auto"/>
        <w:jc w:val="center"/>
        <w:rPr>
          <w:rFonts w:ascii="Times New Roman" w:hAnsi="Times New Roman" w:cs="Times New Roman"/>
          <w:b/>
          <w:sz w:val="24"/>
          <w:szCs w:val="24"/>
        </w:rPr>
      </w:pPr>
      <w:r w:rsidRPr="006909C4">
        <w:rPr>
          <w:rFonts w:ascii="Times New Roman" w:eastAsia="Times New Roman" w:hAnsi="Times New Roman" w:cs="Times New Roman"/>
          <w:sz w:val="24"/>
          <w:szCs w:val="24"/>
        </w:rPr>
        <w:t>January 202</w:t>
      </w:r>
      <w:r w:rsidR="00CF0DDD">
        <w:rPr>
          <w:rFonts w:ascii="Times New Roman" w:eastAsia="Times New Roman" w:hAnsi="Times New Roman" w:cs="Times New Roman"/>
          <w:sz w:val="24"/>
          <w:szCs w:val="24"/>
        </w:rPr>
        <w:t>3</w:t>
      </w:r>
    </w:p>
    <w:p w14:paraId="48022298" w14:textId="77777777" w:rsidR="00252F10" w:rsidRDefault="00252F10">
      <w:pPr>
        <w:spacing w:line="480" w:lineRule="auto"/>
        <w:jc w:val="center"/>
        <w:rPr>
          <w:rFonts w:cs="Times New Roman"/>
          <w:b/>
          <w:sz w:val="24"/>
          <w:szCs w:val="24"/>
        </w:rPr>
      </w:pPr>
    </w:p>
    <w:p w14:paraId="14F5EFE5" w14:textId="77777777" w:rsidR="00252F10" w:rsidRDefault="00252F10">
      <w:pPr>
        <w:spacing w:line="480" w:lineRule="auto"/>
        <w:jc w:val="center"/>
        <w:rPr>
          <w:rFonts w:cs="Times New Roman"/>
          <w:b/>
          <w:sz w:val="24"/>
          <w:szCs w:val="24"/>
        </w:rPr>
      </w:pPr>
    </w:p>
    <w:p w14:paraId="3A00F364" w14:textId="77777777" w:rsidR="00252F10" w:rsidRDefault="00252F10">
      <w:pPr>
        <w:spacing w:line="480" w:lineRule="auto"/>
        <w:jc w:val="center"/>
        <w:rPr>
          <w:rFonts w:cs="Times New Roman"/>
          <w:b/>
          <w:sz w:val="24"/>
          <w:szCs w:val="24"/>
        </w:rPr>
      </w:pPr>
    </w:p>
    <w:p w14:paraId="51861CF1" w14:textId="77777777" w:rsidR="00252F10" w:rsidRDefault="00252F10">
      <w:pPr>
        <w:spacing w:line="480" w:lineRule="auto"/>
        <w:jc w:val="center"/>
        <w:rPr>
          <w:rFonts w:cs="Times New Roman"/>
          <w:b/>
          <w:sz w:val="24"/>
          <w:szCs w:val="24"/>
        </w:rPr>
        <w:sectPr w:rsidR="00252F10">
          <w:pgSz w:w="12240" w:h="15840"/>
          <w:pgMar w:top="1440" w:right="1440" w:bottom="1440" w:left="2160" w:header="720" w:footer="720" w:gutter="0"/>
          <w:pgNumType w:start="1"/>
          <w:cols w:space="720"/>
          <w:titlePg/>
          <w:docGrid w:linePitch="360"/>
        </w:sectPr>
      </w:pPr>
    </w:p>
    <w:p w14:paraId="21112CAF" w14:textId="77777777" w:rsidR="00252F10" w:rsidRDefault="006722CE">
      <w:pPr>
        <w:pStyle w:val="TITLE1"/>
      </w:pPr>
      <w:bookmarkStart w:id="1" w:name="_Toc130288571"/>
      <w:r>
        <w:rPr>
          <w:caps w:val="0"/>
        </w:rPr>
        <w:lastRenderedPageBreak/>
        <w:t>ACKNOWLEDGMENT</w:t>
      </w:r>
      <w:bookmarkEnd w:id="1"/>
    </w:p>
    <w:p w14:paraId="2AEBF4F7" w14:textId="20DD5F90" w:rsidR="00252F10" w:rsidRDefault="00FD7AD1" w:rsidP="00FD7AD1">
      <w:pPr>
        <w:pStyle w:val="MainBody"/>
      </w:pPr>
      <w:r w:rsidRPr="00FD7AD1">
        <w:t xml:space="preserve">We extend our sincere gratitude to our capstone adviser, Dr. </w:t>
      </w:r>
      <w:proofErr w:type="spellStart"/>
      <w:r w:rsidRPr="00FD7AD1">
        <w:t>Isagani</w:t>
      </w:r>
      <w:proofErr w:type="spellEnd"/>
      <w:r w:rsidRPr="00FD7AD1">
        <w:t xml:space="preserve"> M. </w:t>
      </w:r>
      <w:proofErr w:type="spellStart"/>
      <w:r w:rsidRPr="00FD7AD1">
        <w:t>Agudo</w:t>
      </w:r>
      <w:proofErr w:type="spellEnd"/>
      <w:r w:rsidRPr="00FD7AD1">
        <w:t xml:space="preserve">, for his invaluable guidance and unwavering support throughout the entirety of our capstone project. We are truly grateful for his insightful advice, which has been instrumental in helping us achieve our academic goals. We would also like to express our heartfelt appreciation to our panelist Dr. </w:t>
      </w:r>
      <w:proofErr w:type="spellStart"/>
      <w:r w:rsidRPr="00FD7AD1">
        <w:t>Arnel</w:t>
      </w:r>
      <w:proofErr w:type="spellEnd"/>
      <w:r w:rsidRPr="00FD7AD1">
        <w:t xml:space="preserve"> C. </w:t>
      </w:r>
      <w:proofErr w:type="spellStart"/>
      <w:r w:rsidRPr="00FD7AD1">
        <w:t>Maghinay</w:t>
      </w:r>
      <w:proofErr w:type="spellEnd"/>
      <w:r w:rsidRPr="00FD7AD1">
        <w:t xml:space="preserve">, Dr. Alfonso D. Sales Jr., Dr. Ryan J. Dela </w:t>
      </w:r>
      <w:proofErr w:type="spellStart"/>
      <w:r w:rsidRPr="00FD7AD1">
        <w:t>Gente</w:t>
      </w:r>
      <w:proofErr w:type="spellEnd"/>
      <w:r w:rsidRPr="00FD7AD1">
        <w:t xml:space="preserve"> and our capstone coordinator, Dr. </w:t>
      </w:r>
      <w:proofErr w:type="spellStart"/>
      <w:r w:rsidRPr="00FD7AD1">
        <w:t>Carnit</w:t>
      </w:r>
      <w:proofErr w:type="spellEnd"/>
      <w:r w:rsidRPr="00FD7AD1">
        <w:t xml:space="preserve"> George Cordova, for their unwavering passion, enthusiasm, and persistent efforts in ensuring that we work collaboratively and effectively towards fulfilling our project. They have gone above and beyond to help us complete our project, and for that, we are deeply grateful. To our parents and guardians, we extend our utmost thanks for their unwavering support, encouragement, and resources, which have enabled us to pursue and accomplish our academic goals. Their guidance and counsel have been invaluable in shaping our academic journey. We would also like to acknowledge and express our gratitude to our fellow participants, friends, and classmates who have been a constant source of support, encouragement, and motivation throughout our capstone project. Their unwavering support has been instrumental in helping us overcome the various difficulties, issues, and challenges that we encountered during the development of the system. Finally, we would like to express our gratitude to the Almighty God, who has been our guiding light throughout this entire journey.</w:t>
      </w:r>
    </w:p>
    <w:p w14:paraId="465F60AA" w14:textId="540C3D30" w:rsidR="00872B6D" w:rsidRDefault="00872B6D" w:rsidP="00896830">
      <w:pPr>
        <w:pStyle w:val="MainBody"/>
      </w:pPr>
    </w:p>
    <w:p w14:paraId="538BE5B2" w14:textId="77777777" w:rsidR="00252F10" w:rsidRDefault="00252F10" w:rsidP="00FD7AD1">
      <w:pPr>
        <w:pStyle w:val="MainBody"/>
        <w:ind w:firstLine="0"/>
        <w:sectPr w:rsidR="00252F10">
          <w:pgSz w:w="12240" w:h="15840"/>
          <w:pgMar w:top="1440" w:right="1440" w:bottom="1440" w:left="2160" w:header="720" w:footer="720" w:gutter="0"/>
          <w:pgNumType w:fmt="lowerRoman" w:start="1"/>
          <w:cols w:space="720"/>
          <w:docGrid w:linePitch="360"/>
        </w:sectPr>
      </w:pPr>
    </w:p>
    <w:p w14:paraId="38F7C118" w14:textId="77777777" w:rsidR="00252F10" w:rsidRPr="007C4177" w:rsidRDefault="006722CE">
      <w:pPr>
        <w:pStyle w:val="TITLE1"/>
        <w:rPr>
          <w:rFonts w:cs="Times New Roman"/>
          <w:szCs w:val="24"/>
        </w:rPr>
      </w:pPr>
      <w:bookmarkStart w:id="2" w:name="_Toc130288572"/>
      <w:r w:rsidRPr="007C4177">
        <w:rPr>
          <w:rFonts w:cs="Times New Roman"/>
          <w:szCs w:val="24"/>
        </w:rPr>
        <w:lastRenderedPageBreak/>
        <w:t>TABLE OF CONTENT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212"/>
      </w:tblGrid>
      <w:tr w:rsidR="00252F10" w:rsidRPr="007C4177" w14:paraId="6BDBB312" w14:textId="77777777">
        <w:tc>
          <w:tcPr>
            <w:tcW w:w="4428" w:type="dxa"/>
          </w:tcPr>
          <w:p w14:paraId="13B790FC" w14:textId="77777777" w:rsidR="00252F10" w:rsidRPr="007C4177" w:rsidRDefault="006722CE">
            <w:pPr>
              <w:rPr>
                <w:rFonts w:ascii="Times New Roman" w:hAnsi="Times New Roman" w:cs="Times New Roman"/>
                <w:b/>
                <w:sz w:val="24"/>
                <w:szCs w:val="24"/>
              </w:rPr>
            </w:pPr>
            <w:r w:rsidRPr="007C4177">
              <w:rPr>
                <w:rFonts w:ascii="Times New Roman" w:hAnsi="Times New Roman" w:cs="Times New Roman"/>
                <w:b/>
                <w:sz w:val="24"/>
                <w:szCs w:val="24"/>
              </w:rPr>
              <w:t>Title</w:t>
            </w:r>
          </w:p>
        </w:tc>
        <w:tc>
          <w:tcPr>
            <w:tcW w:w="4428" w:type="dxa"/>
          </w:tcPr>
          <w:p w14:paraId="0441D02B" w14:textId="77777777" w:rsidR="00252F10" w:rsidRPr="007C4177" w:rsidRDefault="006722CE">
            <w:pPr>
              <w:jc w:val="right"/>
              <w:rPr>
                <w:rFonts w:ascii="Times New Roman" w:hAnsi="Times New Roman" w:cs="Times New Roman"/>
                <w:b/>
                <w:sz w:val="24"/>
                <w:szCs w:val="24"/>
              </w:rPr>
            </w:pPr>
            <w:r w:rsidRPr="007C4177">
              <w:rPr>
                <w:rFonts w:ascii="Times New Roman" w:hAnsi="Times New Roman" w:cs="Times New Roman"/>
                <w:b/>
                <w:sz w:val="24"/>
                <w:szCs w:val="24"/>
              </w:rPr>
              <w:t>Page</w:t>
            </w:r>
          </w:p>
        </w:tc>
      </w:tr>
      <w:tr w:rsidR="00252F10" w:rsidRPr="007C4177" w14:paraId="64F26646" w14:textId="77777777">
        <w:tc>
          <w:tcPr>
            <w:tcW w:w="8856" w:type="dxa"/>
            <w:gridSpan w:val="2"/>
          </w:tcPr>
          <w:p w14:paraId="09B15E9F" w14:textId="3EEFFBD3" w:rsidR="00132DB9" w:rsidRDefault="00302536">
            <w:pPr>
              <w:pStyle w:val="TOC1"/>
              <w:rPr>
                <w:rFonts w:asciiTheme="minorHAnsi" w:eastAsiaTheme="minorEastAsia" w:hAnsiTheme="minorHAnsi" w:cstheme="minorBidi"/>
                <w:b w:val="0"/>
                <w:noProof/>
                <w:sz w:val="22"/>
                <w:szCs w:val="22"/>
              </w:rPr>
            </w:pPr>
            <w:r>
              <w:rPr>
                <w:rFonts w:cs="Times New Roman"/>
                <w:b w:val="0"/>
                <w:szCs w:val="24"/>
              </w:rPr>
              <w:fldChar w:fldCharType="begin"/>
            </w:r>
            <w:r>
              <w:rPr>
                <w:rFonts w:cs="Times New Roman"/>
                <w:b w:val="0"/>
                <w:szCs w:val="24"/>
              </w:rPr>
              <w:instrText xml:space="preserve"> TOC \h \z \t "TITLE1,1,TITLE2,2,TITLE3,3,TITLE4,4" </w:instrText>
            </w:r>
            <w:r>
              <w:rPr>
                <w:rFonts w:cs="Times New Roman"/>
                <w:b w:val="0"/>
                <w:szCs w:val="24"/>
              </w:rPr>
              <w:fldChar w:fldCharType="separate"/>
            </w:r>
            <w:hyperlink w:anchor="_Toc130288571" w:history="1">
              <w:r w:rsidR="00132DB9" w:rsidRPr="00A855C2">
                <w:rPr>
                  <w:rStyle w:val="Hyperlink"/>
                  <w:noProof/>
                </w:rPr>
                <w:t>ACKNOWLEDGMENT</w:t>
              </w:r>
              <w:r w:rsidR="00132DB9">
                <w:rPr>
                  <w:noProof/>
                  <w:webHidden/>
                </w:rPr>
                <w:tab/>
              </w:r>
              <w:r w:rsidR="00132DB9">
                <w:rPr>
                  <w:noProof/>
                  <w:webHidden/>
                </w:rPr>
                <w:fldChar w:fldCharType="begin"/>
              </w:r>
              <w:r w:rsidR="00132DB9">
                <w:rPr>
                  <w:noProof/>
                  <w:webHidden/>
                </w:rPr>
                <w:instrText xml:space="preserve"> PAGEREF _Toc130288571 \h </w:instrText>
              </w:r>
              <w:r w:rsidR="00132DB9">
                <w:rPr>
                  <w:noProof/>
                  <w:webHidden/>
                </w:rPr>
              </w:r>
              <w:r w:rsidR="00132DB9">
                <w:rPr>
                  <w:noProof/>
                  <w:webHidden/>
                </w:rPr>
                <w:fldChar w:fldCharType="separate"/>
              </w:r>
              <w:r w:rsidR="00132DB9">
                <w:rPr>
                  <w:noProof/>
                  <w:webHidden/>
                </w:rPr>
                <w:t>i</w:t>
              </w:r>
              <w:r w:rsidR="00132DB9">
                <w:rPr>
                  <w:noProof/>
                  <w:webHidden/>
                </w:rPr>
                <w:fldChar w:fldCharType="end"/>
              </w:r>
            </w:hyperlink>
          </w:p>
          <w:p w14:paraId="7487B999" w14:textId="66012548" w:rsidR="00132DB9" w:rsidRDefault="00132DB9">
            <w:pPr>
              <w:pStyle w:val="TOC1"/>
              <w:rPr>
                <w:rFonts w:asciiTheme="minorHAnsi" w:eastAsiaTheme="minorEastAsia" w:hAnsiTheme="minorHAnsi" w:cstheme="minorBidi"/>
                <w:b w:val="0"/>
                <w:noProof/>
                <w:sz w:val="22"/>
                <w:szCs w:val="22"/>
              </w:rPr>
            </w:pPr>
            <w:hyperlink w:anchor="_Toc130288572" w:history="1">
              <w:r w:rsidRPr="00A855C2">
                <w:rPr>
                  <w:rStyle w:val="Hyperlink"/>
                  <w:rFonts w:cs="Times New Roman"/>
                  <w:noProof/>
                </w:rPr>
                <w:t>TABLE OF CONTENTS</w:t>
              </w:r>
              <w:r>
                <w:rPr>
                  <w:noProof/>
                  <w:webHidden/>
                </w:rPr>
                <w:tab/>
              </w:r>
              <w:r>
                <w:rPr>
                  <w:noProof/>
                  <w:webHidden/>
                </w:rPr>
                <w:fldChar w:fldCharType="begin"/>
              </w:r>
              <w:r>
                <w:rPr>
                  <w:noProof/>
                  <w:webHidden/>
                </w:rPr>
                <w:instrText xml:space="preserve"> PAGEREF _Toc130288572 \h </w:instrText>
              </w:r>
              <w:r>
                <w:rPr>
                  <w:noProof/>
                  <w:webHidden/>
                </w:rPr>
              </w:r>
              <w:r>
                <w:rPr>
                  <w:noProof/>
                  <w:webHidden/>
                </w:rPr>
                <w:fldChar w:fldCharType="separate"/>
              </w:r>
              <w:r>
                <w:rPr>
                  <w:noProof/>
                  <w:webHidden/>
                </w:rPr>
                <w:t>ii</w:t>
              </w:r>
              <w:r>
                <w:rPr>
                  <w:noProof/>
                  <w:webHidden/>
                </w:rPr>
                <w:fldChar w:fldCharType="end"/>
              </w:r>
            </w:hyperlink>
          </w:p>
          <w:p w14:paraId="15E8197F" w14:textId="77E71418" w:rsidR="00132DB9" w:rsidRDefault="00132DB9">
            <w:pPr>
              <w:pStyle w:val="TOC1"/>
              <w:rPr>
                <w:rFonts w:asciiTheme="minorHAnsi" w:eastAsiaTheme="minorEastAsia" w:hAnsiTheme="minorHAnsi" w:cstheme="minorBidi"/>
                <w:b w:val="0"/>
                <w:noProof/>
                <w:sz w:val="22"/>
                <w:szCs w:val="22"/>
              </w:rPr>
            </w:pPr>
            <w:hyperlink w:anchor="_Toc130288573" w:history="1">
              <w:r w:rsidRPr="00A855C2">
                <w:rPr>
                  <w:rStyle w:val="Hyperlink"/>
                  <w:rFonts w:cs="Times New Roman"/>
                  <w:noProof/>
                </w:rPr>
                <w:t>LIST OF TABLES</w:t>
              </w:r>
              <w:r>
                <w:rPr>
                  <w:noProof/>
                  <w:webHidden/>
                </w:rPr>
                <w:tab/>
              </w:r>
              <w:r>
                <w:rPr>
                  <w:noProof/>
                  <w:webHidden/>
                </w:rPr>
                <w:fldChar w:fldCharType="begin"/>
              </w:r>
              <w:r>
                <w:rPr>
                  <w:noProof/>
                  <w:webHidden/>
                </w:rPr>
                <w:instrText xml:space="preserve"> PAGEREF _Toc130288573 \h </w:instrText>
              </w:r>
              <w:r>
                <w:rPr>
                  <w:noProof/>
                  <w:webHidden/>
                </w:rPr>
              </w:r>
              <w:r>
                <w:rPr>
                  <w:noProof/>
                  <w:webHidden/>
                </w:rPr>
                <w:fldChar w:fldCharType="separate"/>
              </w:r>
              <w:r>
                <w:rPr>
                  <w:noProof/>
                  <w:webHidden/>
                </w:rPr>
                <w:t>v</w:t>
              </w:r>
              <w:r>
                <w:rPr>
                  <w:noProof/>
                  <w:webHidden/>
                </w:rPr>
                <w:fldChar w:fldCharType="end"/>
              </w:r>
            </w:hyperlink>
          </w:p>
          <w:p w14:paraId="0426DACF" w14:textId="021BD6DB" w:rsidR="00132DB9" w:rsidRDefault="00132DB9">
            <w:pPr>
              <w:pStyle w:val="TOC1"/>
              <w:rPr>
                <w:rFonts w:asciiTheme="minorHAnsi" w:eastAsiaTheme="minorEastAsia" w:hAnsiTheme="minorHAnsi" w:cstheme="minorBidi"/>
                <w:b w:val="0"/>
                <w:noProof/>
                <w:sz w:val="22"/>
                <w:szCs w:val="22"/>
              </w:rPr>
            </w:pPr>
            <w:hyperlink w:anchor="_Toc130288574" w:history="1">
              <w:r w:rsidRPr="00A855C2">
                <w:rPr>
                  <w:rStyle w:val="Hyperlink"/>
                  <w:rFonts w:cs="Times New Roman"/>
                  <w:noProof/>
                </w:rPr>
                <w:t>LIST OF FIGURES</w:t>
              </w:r>
              <w:r>
                <w:rPr>
                  <w:noProof/>
                  <w:webHidden/>
                </w:rPr>
                <w:tab/>
              </w:r>
              <w:r>
                <w:rPr>
                  <w:noProof/>
                  <w:webHidden/>
                </w:rPr>
                <w:fldChar w:fldCharType="begin"/>
              </w:r>
              <w:r>
                <w:rPr>
                  <w:noProof/>
                  <w:webHidden/>
                </w:rPr>
                <w:instrText xml:space="preserve"> PAGEREF _Toc130288574 \h </w:instrText>
              </w:r>
              <w:r>
                <w:rPr>
                  <w:noProof/>
                  <w:webHidden/>
                </w:rPr>
              </w:r>
              <w:r>
                <w:rPr>
                  <w:noProof/>
                  <w:webHidden/>
                </w:rPr>
                <w:fldChar w:fldCharType="separate"/>
              </w:r>
              <w:r>
                <w:rPr>
                  <w:noProof/>
                  <w:webHidden/>
                </w:rPr>
                <w:t>vi</w:t>
              </w:r>
              <w:r>
                <w:rPr>
                  <w:noProof/>
                  <w:webHidden/>
                </w:rPr>
                <w:fldChar w:fldCharType="end"/>
              </w:r>
            </w:hyperlink>
          </w:p>
          <w:p w14:paraId="61A4D71E" w14:textId="53197FF6" w:rsidR="00132DB9" w:rsidRDefault="00132DB9">
            <w:pPr>
              <w:pStyle w:val="TOC1"/>
              <w:rPr>
                <w:rFonts w:asciiTheme="minorHAnsi" w:eastAsiaTheme="minorEastAsia" w:hAnsiTheme="minorHAnsi" w:cstheme="minorBidi"/>
                <w:b w:val="0"/>
                <w:noProof/>
                <w:sz w:val="22"/>
                <w:szCs w:val="22"/>
              </w:rPr>
            </w:pPr>
            <w:hyperlink w:anchor="_Toc130288575" w:history="1">
              <w:r w:rsidRPr="00A855C2">
                <w:rPr>
                  <w:rStyle w:val="Hyperlink"/>
                  <w:noProof/>
                </w:rPr>
                <w:t>ABSTRACT</w:t>
              </w:r>
              <w:r>
                <w:rPr>
                  <w:noProof/>
                  <w:webHidden/>
                </w:rPr>
                <w:tab/>
              </w:r>
              <w:r>
                <w:rPr>
                  <w:noProof/>
                  <w:webHidden/>
                </w:rPr>
                <w:fldChar w:fldCharType="begin"/>
              </w:r>
              <w:r>
                <w:rPr>
                  <w:noProof/>
                  <w:webHidden/>
                </w:rPr>
                <w:instrText xml:space="preserve"> PAGEREF _Toc130288575 \h </w:instrText>
              </w:r>
              <w:r>
                <w:rPr>
                  <w:noProof/>
                  <w:webHidden/>
                </w:rPr>
              </w:r>
              <w:r>
                <w:rPr>
                  <w:noProof/>
                  <w:webHidden/>
                </w:rPr>
                <w:fldChar w:fldCharType="separate"/>
              </w:r>
              <w:r>
                <w:rPr>
                  <w:noProof/>
                  <w:webHidden/>
                </w:rPr>
                <w:t>vii</w:t>
              </w:r>
              <w:r>
                <w:rPr>
                  <w:noProof/>
                  <w:webHidden/>
                </w:rPr>
                <w:fldChar w:fldCharType="end"/>
              </w:r>
            </w:hyperlink>
          </w:p>
          <w:p w14:paraId="0BDD8247" w14:textId="0970AEF4" w:rsidR="00132DB9" w:rsidRDefault="00132DB9">
            <w:pPr>
              <w:pStyle w:val="TOC1"/>
              <w:rPr>
                <w:rFonts w:asciiTheme="minorHAnsi" w:eastAsiaTheme="minorEastAsia" w:hAnsiTheme="minorHAnsi" w:cstheme="minorBidi"/>
                <w:b w:val="0"/>
                <w:noProof/>
                <w:sz w:val="22"/>
                <w:szCs w:val="22"/>
              </w:rPr>
            </w:pPr>
            <w:hyperlink w:anchor="_Toc130288576" w:history="1">
              <w:r w:rsidRPr="00A855C2">
                <w:rPr>
                  <w:rStyle w:val="Hyperlink"/>
                  <w:noProof/>
                </w:rPr>
                <w:t>CHAPTER I</w:t>
              </w:r>
              <w:r>
                <w:rPr>
                  <w:noProof/>
                  <w:webHidden/>
                </w:rPr>
                <w:tab/>
              </w:r>
              <w:r>
                <w:rPr>
                  <w:noProof/>
                  <w:webHidden/>
                </w:rPr>
                <w:fldChar w:fldCharType="begin"/>
              </w:r>
              <w:r>
                <w:rPr>
                  <w:noProof/>
                  <w:webHidden/>
                </w:rPr>
                <w:instrText xml:space="preserve"> PAGEREF _Toc130288576 \h </w:instrText>
              </w:r>
              <w:r>
                <w:rPr>
                  <w:noProof/>
                  <w:webHidden/>
                </w:rPr>
              </w:r>
              <w:r>
                <w:rPr>
                  <w:noProof/>
                  <w:webHidden/>
                </w:rPr>
                <w:fldChar w:fldCharType="separate"/>
              </w:r>
              <w:r>
                <w:rPr>
                  <w:noProof/>
                  <w:webHidden/>
                </w:rPr>
                <w:t>1</w:t>
              </w:r>
              <w:r>
                <w:rPr>
                  <w:noProof/>
                  <w:webHidden/>
                </w:rPr>
                <w:fldChar w:fldCharType="end"/>
              </w:r>
            </w:hyperlink>
          </w:p>
          <w:p w14:paraId="4BDB923E" w14:textId="53D150C1" w:rsidR="00132DB9" w:rsidRDefault="00132DB9">
            <w:pPr>
              <w:pStyle w:val="TOC2"/>
              <w:tabs>
                <w:tab w:val="right" w:leader="dot" w:pos="8630"/>
              </w:tabs>
              <w:rPr>
                <w:rFonts w:asciiTheme="minorHAnsi" w:eastAsiaTheme="minorEastAsia" w:hAnsiTheme="minorHAnsi" w:cstheme="minorBidi"/>
                <w:b w:val="0"/>
                <w:caps w:val="0"/>
                <w:noProof/>
                <w:sz w:val="22"/>
                <w:szCs w:val="22"/>
              </w:rPr>
            </w:pPr>
            <w:hyperlink w:anchor="_Toc130288577" w:history="1">
              <w:r w:rsidRPr="00A855C2">
                <w:rPr>
                  <w:rStyle w:val="Hyperlink"/>
                  <w:noProof/>
                </w:rPr>
                <w:t>INTRODUCTION</w:t>
              </w:r>
              <w:r>
                <w:rPr>
                  <w:noProof/>
                  <w:webHidden/>
                </w:rPr>
                <w:tab/>
              </w:r>
              <w:r>
                <w:rPr>
                  <w:noProof/>
                  <w:webHidden/>
                </w:rPr>
                <w:fldChar w:fldCharType="begin"/>
              </w:r>
              <w:r>
                <w:rPr>
                  <w:noProof/>
                  <w:webHidden/>
                </w:rPr>
                <w:instrText xml:space="preserve"> PAGEREF _Toc130288577 \h </w:instrText>
              </w:r>
              <w:r>
                <w:rPr>
                  <w:noProof/>
                  <w:webHidden/>
                </w:rPr>
              </w:r>
              <w:r>
                <w:rPr>
                  <w:noProof/>
                  <w:webHidden/>
                </w:rPr>
                <w:fldChar w:fldCharType="separate"/>
              </w:r>
              <w:r>
                <w:rPr>
                  <w:noProof/>
                  <w:webHidden/>
                </w:rPr>
                <w:t>1</w:t>
              </w:r>
              <w:r>
                <w:rPr>
                  <w:noProof/>
                  <w:webHidden/>
                </w:rPr>
                <w:fldChar w:fldCharType="end"/>
              </w:r>
            </w:hyperlink>
          </w:p>
          <w:p w14:paraId="4186340F" w14:textId="65BA5F7C"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78" w:history="1">
              <w:r w:rsidRPr="00A855C2">
                <w:rPr>
                  <w:rStyle w:val="Hyperlink"/>
                  <w:noProof/>
                </w:rPr>
                <w:t>Background of the Study</w:t>
              </w:r>
              <w:r>
                <w:rPr>
                  <w:noProof/>
                  <w:webHidden/>
                </w:rPr>
                <w:tab/>
              </w:r>
              <w:r>
                <w:rPr>
                  <w:noProof/>
                  <w:webHidden/>
                </w:rPr>
                <w:fldChar w:fldCharType="begin"/>
              </w:r>
              <w:r>
                <w:rPr>
                  <w:noProof/>
                  <w:webHidden/>
                </w:rPr>
                <w:instrText xml:space="preserve"> PAGEREF _Toc130288578 \h </w:instrText>
              </w:r>
              <w:r>
                <w:rPr>
                  <w:noProof/>
                  <w:webHidden/>
                </w:rPr>
              </w:r>
              <w:r>
                <w:rPr>
                  <w:noProof/>
                  <w:webHidden/>
                </w:rPr>
                <w:fldChar w:fldCharType="separate"/>
              </w:r>
              <w:r>
                <w:rPr>
                  <w:noProof/>
                  <w:webHidden/>
                </w:rPr>
                <w:t>2</w:t>
              </w:r>
              <w:r>
                <w:rPr>
                  <w:noProof/>
                  <w:webHidden/>
                </w:rPr>
                <w:fldChar w:fldCharType="end"/>
              </w:r>
            </w:hyperlink>
          </w:p>
          <w:p w14:paraId="5487EDA1" w14:textId="52390C1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79" w:history="1">
              <w:r w:rsidRPr="00A855C2">
                <w:rPr>
                  <w:rStyle w:val="Hyperlink"/>
                  <w:noProof/>
                </w:rPr>
                <w:t>Statement of the Objective</w:t>
              </w:r>
              <w:r>
                <w:rPr>
                  <w:noProof/>
                  <w:webHidden/>
                </w:rPr>
                <w:tab/>
              </w:r>
              <w:r>
                <w:rPr>
                  <w:noProof/>
                  <w:webHidden/>
                </w:rPr>
                <w:fldChar w:fldCharType="begin"/>
              </w:r>
              <w:r>
                <w:rPr>
                  <w:noProof/>
                  <w:webHidden/>
                </w:rPr>
                <w:instrText xml:space="preserve"> PAGEREF _Toc130288579 \h </w:instrText>
              </w:r>
              <w:r>
                <w:rPr>
                  <w:noProof/>
                  <w:webHidden/>
                </w:rPr>
              </w:r>
              <w:r>
                <w:rPr>
                  <w:noProof/>
                  <w:webHidden/>
                </w:rPr>
                <w:fldChar w:fldCharType="separate"/>
              </w:r>
              <w:r>
                <w:rPr>
                  <w:noProof/>
                  <w:webHidden/>
                </w:rPr>
                <w:t>3</w:t>
              </w:r>
              <w:r>
                <w:rPr>
                  <w:noProof/>
                  <w:webHidden/>
                </w:rPr>
                <w:fldChar w:fldCharType="end"/>
              </w:r>
            </w:hyperlink>
          </w:p>
          <w:p w14:paraId="7DB40C95" w14:textId="6DB4B584"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80" w:history="1">
              <w:r w:rsidRPr="00A855C2">
                <w:rPr>
                  <w:rStyle w:val="Hyperlink"/>
                  <w:noProof/>
                </w:rPr>
                <w:t>General Objective</w:t>
              </w:r>
              <w:r>
                <w:rPr>
                  <w:noProof/>
                  <w:webHidden/>
                </w:rPr>
                <w:tab/>
              </w:r>
              <w:r>
                <w:rPr>
                  <w:noProof/>
                  <w:webHidden/>
                </w:rPr>
                <w:fldChar w:fldCharType="begin"/>
              </w:r>
              <w:r>
                <w:rPr>
                  <w:noProof/>
                  <w:webHidden/>
                </w:rPr>
                <w:instrText xml:space="preserve"> PAGEREF _Toc130288580 \h </w:instrText>
              </w:r>
              <w:r>
                <w:rPr>
                  <w:noProof/>
                  <w:webHidden/>
                </w:rPr>
              </w:r>
              <w:r>
                <w:rPr>
                  <w:noProof/>
                  <w:webHidden/>
                </w:rPr>
                <w:fldChar w:fldCharType="separate"/>
              </w:r>
              <w:r>
                <w:rPr>
                  <w:noProof/>
                  <w:webHidden/>
                </w:rPr>
                <w:t>3</w:t>
              </w:r>
              <w:r>
                <w:rPr>
                  <w:noProof/>
                  <w:webHidden/>
                </w:rPr>
                <w:fldChar w:fldCharType="end"/>
              </w:r>
            </w:hyperlink>
          </w:p>
          <w:p w14:paraId="7F539AD3" w14:textId="4157E977"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81" w:history="1">
              <w:r w:rsidRPr="00A855C2">
                <w:rPr>
                  <w:rStyle w:val="Hyperlink"/>
                  <w:noProof/>
                </w:rPr>
                <w:t>Specific Objectives</w:t>
              </w:r>
              <w:r>
                <w:rPr>
                  <w:noProof/>
                  <w:webHidden/>
                </w:rPr>
                <w:tab/>
              </w:r>
              <w:r>
                <w:rPr>
                  <w:noProof/>
                  <w:webHidden/>
                </w:rPr>
                <w:fldChar w:fldCharType="begin"/>
              </w:r>
              <w:r>
                <w:rPr>
                  <w:noProof/>
                  <w:webHidden/>
                </w:rPr>
                <w:instrText xml:space="preserve"> PAGEREF _Toc130288581 \h </w:instrText>
              </w:r>
              <w:r>
                <w:rPr>
                  <w:noProof/>
                  <w:webHidden/>
                </w:rPr>
              </w:r>
              <w:r>
                <w:rPr>
                  <w:noProof/>
                  <w:webHidden/>
                </w:rPr>
                <w:fldChar w:fldCharType="separate"/>
              </w:r>
              <w:r>
                <w:rPr>
                  <w:noProof/>
                  <w:webHidden/>
                </w:rPr>
                <w:t>3</w:t>
              </w:r>
              <w:r>
                <w:rPr>
                  <w:noProof/>
                  <w:webHidden/>
                </w:rPr>
                <w:fldChar w:fldCharType="end"/>
              </w:r>
            </w:hyperlink>
          </w:p>
          <w:p w14:paraId="456783AB" w14:textId="73FBDE9F"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82" w:history="1">
              <w:r w:rsidRPr="00A855C2">
                <w:rPr>
                  <w:rStyle w:val="Hyperlink"/>
                  <w:noProof/>
                </w:rPr>
                <w:t>Framework of the Study</w:t>
              </w:r>
              <w:r>
                <w:rPr>
                  <w:noProof/>
                  <w:webHidden/>
                </w:rPr>
                <w:tab/>
              </w:r>
              <w:r>
                <w:rPr>
                  <w:noProof/>
                  <w:webHidden/>
                </w:rPr>
                <w:fldChar w:fldCharType="begin"/>
              </w:r>
              <w:r>
                <w:rPr>
                  <w:noProof/>
                  <w:webHidden/>
                </w:rPr>
                <w:instrText xml:space="preserve"> PAGEREF _Toc130288582 \h </w:instrText>
              </w:r>
              <w:r>
                <w:rPr>
                  <w:noProof/>
                  <w:webHidden/>
                </w:rPr>
              </w:r>
              <w:r>
                <w:rPr>
                  <w:noProof/>
                  <w:webHidden/>
                </w:rPr>
                <w:fldChar w:fldCharType="separate"/>
              </w:r>
              <w:r>
                <w:rPr>
                  <w:noProof/>
                  <w:webHidden/>
                </w:rPr>
                <w:t>4</w:t>
              </w:r>
              <w:r>
                <w:rPr>
                  <w:noProof/>
                  <w:webHidden/>
                </w:rPr>
                <w:fldChar w:fldCharType="end"/>
              </w:r>
            </w:hyperlink>
          </w:p>
          <w:p w14:paraId="2F330A11" w14:textId="085F75E5"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83" w:history="1">
              <w:r w:rsidRPr="00A855C2">
                <w:rPr>
                  <w:rStyle w:val="Hyperlink"/>
                  <w:noProof/>
                </w:rPr>
                <w:t>Scope and Delimitation of the Study</w:t>
              </w:r>
              <w:r>
                <w:rPr>
                  <w:noProof/>
                  <w:webHidden/>
                </w:rPr>
                <w:tab/>
              </w:r>
              <w:r>
                <w:rPr>
                  <w:noProof/>
                  <w:webHidden/>
                </w:rPr>
                <w:fldChar w:fldCharType="begin"/>
              </w:r>
              <w:r>
                <w:rPr>
                  <w:noProof/>
                  <w:webHidden/>
                </w:rPr>
                <w:instrText xml:space="preserve"> PAGEREF _Toc130288583 \h </w:instrText>
              </w:r>
              <w:r>
                <w:rPr>
                  <w:noProof/>
                  <w:webHidden/>
                </w:rPr>
              </w:r>
              <w:r>
                <w:rPr>
                  <w:noProof/>
                  <w:webHidden/>
                </w:rPr>
                <w:fldChar w:fldCharType="separate"/>
              </w:r>
              <w:r>
                <w:rPr>
                  <w:noProof/>
                  <w:webHidden/>
                </w:rPr>
                <w:t>5</w:t>
              </w:r>
              <w:r>
                <w:rPr>
                  <w:noProof/>
                  <w:webHidden/>
                </w:rPr>
                <w:fldChar w:fldCharType="end"/>
              </w:r>
            </w:hyperlink>
          </w:p>
          <w:p w14:paraId="54160AF0" w14:textId="1721B575"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84" w:history="1">
              <w:r w:rsidRPr="00A855C2">
                <w:rPr>
                  <w:rStyle w:val="Hyperlink"/>
                  <w:noProof/>
                </w:rPr>
                <w:t>Scope</w:t>
              </w:r>
              <w:r>
                <w:rPr>
                  <w:noProof/>
                  <w:webHidden/>
                </w:rPr>
                <w:tab/>
              </w:r>
              <w:r>
                <w:rPr>
                  <w:noProof/>
                  <w:webHidden/>
                </w:rPr>
                <w:fldChar w:fldCharType="begin"/>
              </w:r>
              <w:r>
                <w:rPr>
                  <w:noProof/>
                  <w:webHidden/>
                </w:rPr>
                <w:instrText xml:space="preserve"> PAGEREF _Toc130288584 \h </w:instrText>
              </w:r>
              <w:r>
                <w:rPr>
                  <w:noProof/>
                  <w:webHidden/>
                </w:rPr>
              </w:r>
              <w:r>
                <w:rPr>
                  <w:noProof/>
                  <w:webHidden/>
                </w:rPr>
                <w:fldChar w:fldCharType="separate"/>
              </w:r>
              <w:r>
                <w:rPr>
                  <w:noProof/>
                  <w:webHidden/>
                </w:rPr>
                <w:t>5</w:t>
              </w:r>
              <w:r>
                <w:rPr>
                  <w:noProof/>
                  <w:webHidden/>
                </w:rPr>
                <w:fldChar w:fldCharType="end"/>
              </w:r>
            </w:hyperlink>
          </w:p>
          <w:p w14:paraId="6CAE6E14" w14:textId="47413E57"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85" w:history="1">
              <w:r w:rsidRPr="00A855C2">
                <w:rPr>
                  <w:rStyle w:val="Hyperlink"/>
                  <w:noProof/>
                </w:rPr>
                <w:t>Delimitation</w:t>
              </w:r>
              <w:r>
                <w:rPr>
                  <w:noProof/>
                  <w:webHidden/>
                </w:rPr>
                <w:tab/>
              </w:r>
              <w:r>
                <w:rPr>
                  <w:noProof/>
                  <w:webHidden/>
                </w:rPr>
                <w:fldChar w:fldCharType="begin"/>
              </w:r>
              <w:r>
                <w:rPr>
                  <w:noProof/>
                  <w:webHidden/>
                </w:rPr>
                <w:instrText xml:space="preserve"> PAGEREF _Toc130288585 \h </w:instrText>
              </w:r>
              <w:r>
                <w:rPr>
                  <w:noProof/>
                  <w:webHidden/>
                </w:rPr>
              </w:r>
              <w:r>
                <w:rPr>
                  <w:noProof/>
                  <w:webHidden/>
                </w:rPr>
                <w:fldChar w:fldCharType="separate"/>
              </w:r>
              <w:r>
                <w:rPr>
                  <w:noProof/>
                  <w:webHidden/>
                </w:rPr>
                <w:t>5</w:t>
              </w:r>
              <w:r>
                <w:rPr>
                  <w:noProof/>
                  <w:webHidden/>
                </w:rPr>
                <w:fldChar w:fldCharType="end"/>
              </w:r>
            </w:hyperlink>
          </w:p>
          <w:p w14:paraId="7AC1EDBF" w14:textId="358E265A"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86" w:history="1">
              <w:r w:rsidRPr="00A855C2">
                <w:rPr>
                  <w:rStyle w:val="Hyperlink"/>
                  <w:noProof/>
                </w:rPr>
                <w:t>Significance of the Study</w:t>
              </w:r>
              <w:r>
                <w:rPr>
                  <w:noProof/>
                  <w:webHidden/>
                </w:rPr>
                <w:tab/>
              </w:r>
              <w:r>
                <w:rPr>
                  <w:noProof/>
                  <w:webHidden/>
                </w:rPr>
                <w:fldChar w:fldCharType="begin"/>
              </w:r>
              <w:r>
                <w:rPr>
                  <w:noProof/>
                  <w:webHidden/>
                </w:rPr>
                <w:instrText xml:space="preserve"> PAGEREF _Toc130288586 \h </w:instrText>
              </w:r>
              <w:r>
                <w:rPr>
                  <w:noProof/>
                  <w:webHidden/>
                </w:rPr>
              </w:r>
              <w:r>
                <w:rPr>
                  <w:noProof/>
                  <w:webHidden/>
                </w:rPr>
                <w:fldChar w:fldCharType="separate"/>
              </w:r>
              <w:r>
                <w:rPr>
                  <w:noProof/>
                  <w:webHidden/>
                </w:rPr>
                <w:t>6</w:t>
              </w:r>
              <w:r>
                <w:rPr>
                  <w:noProof/>
                  <w:webHidden/>
                </w:rPr>
                <w:fldChar w:fldCharType="end"/>
              </w:r>
            </w:hyperlink>
          </w:p>
          <w:p w14:paraId="7CCABB95" w14:textId="78D318AB"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87" w:history="1">
              <w:r w:rsidRPr="00A855C2">
                <w:rPr>
                  <w:rStyle w:val="Hyperlink"/>
                  <w:noProof/>
                </w:rPr>
                <w:t>Operational Definition of Terms</w:t>
              </w:r>
              <w:r>
                <w:rPr>
                  <w:noProof/>
                  <w:webHidden/>
                </w:rPr>
                <w:tab/>
              </w:r>
              <w:r>
                <w:rPr>
                  <w:noProof/>
                  <w:webHidden/>
                </w:rPr>
                <w:fldChar w:fldCharType="begin"/>
              </w:r>
              <w:r>
                <w:rPr>
                  <w:noProof/>
                  <w:webHidden/>
                </w:rPr>
                <w:instrText xml:space="preserve"> PAGEREF _Toc130288587 \h </w:instrText>
              </w:r>
              <w:r>
                <w:rPr>
                  <w:noProof/>
                  <w:webHidden/>
                </w:rPr>
              </w:r>
              <w:r>
                <w:rPr>
                  <w:noProof/>
                  <w:webHidden/>
                </w:rPr>
                <w:fldChar w:fldCharType="separate"/>
              </w:r>
              <w:r>
                <w:rPr>
                  <w:noProof/>
                  <w:webHidden/>
                </w:rPr>
                <w:t>7</w:t>
              </w:r>
              <w:r>
                <w:rPr>
                  <w:noProof/>
                  <w:webHidden/>
                </w:rPr>
                <w:fldChar w:fldCharType="end"/>
              </w:r>
            </w:hyperlink>
          </w:p>
          <w:p w14:paraId="088B456F" w14:textId="69519494" w:rsidR="00132DB9" w:rsidRDefault="00132DB9">
            <w:pPr>
              <w:pStyle w:val="TOC1"/>
              <w:rPr>
                <w:rFonts w:asciiTheme="minorHAnsi" w:eastAsiaTheme="minorEastAsia" w:hAnsiTheme="minorHAnsi" w:cstheme="minorBidi"/>
                <w:b w:val="0"/>
                <w:noProof/>
                <w:sz w:val="22"/>
                <w:szCs w:val="22"/>
              </w:rPr>
            </w:pPr>
            <w:hyperlink w:anchor="_Toc130288588" w:history="1">
              <w:r w:rsidRPr="00A855C2">
                <w:rPr>
                  <w:rStyle w:val="Hyperlink"/>
                  <w:noProof/>
                </w:rPr>
                <w:t>CHAPTER II</w:t>
              </w:r>
              <w:r>
                <w:rPr>
                  <w:noProof/>
                  <w:webHidden/>
                </w:rPr>
                <w:tab/>
              </w:r>
              <w:r>
                <w:rPr>
                  <w:noProof/>
                  <w:webHidden/>
                </w:rPr>
                <w:fldChar w:fldCharType="begin"/>
              </w:r>
              <w:r>
                <w:rPr>
                  <w:noProof/>
                  <w:webHidden/>
                </w:rPr>
                <w:instrText xml:space="preserve"> PAGEREF _Toc130288588 \h </w:instrText>
              </w:r>
              <w:r>
                <w:rPr>
                  <w:noProof/>
                  <w:webHidden/>
                </w:rPr>
              </w:r>
              <w:r>
                <w:rPr>
                  <w:noProof/>
                  <w:webHidden/>
                </w:rPr>
                <w:fldChar w:fldCharType="separate"/>
              </w:r>
              <w:r>
                <w:rPr>
                  <w:noProof/>
                  <w:webHidden/>
                </w:rPr>
                <w:t>9</w:t>
              </w:r>
              <w:r>
                <w:rPr>
                  <w:noProof/>
                  <w:webHidden/>
                </w:rPr>
                <w:fldChar w:fldCharType="end"/>
              </w:r>
            </w:hyperlink>
          </w:p>
          <w:p w14:paraId="61F36201" w14:textId="10A30D97" w:rsidR="00132DB9" w:rsidRDefault="00132DB9">
            <w:pPr>
              <w:pStyle w:val="TOC2"/>
              <w:tabs>
                <w:tab w:val="right" w:leader="dot" w:pos="8630"/>
              </w:tabs>
              <w:rPr>
                <w:rFonts w:asciiTheme="minorHAnsi" w:eastAsiaTheme="minorEastAsia" w:hAnsiTheme="minorHAnsi" w:cstheme="minorBidi"/>
                <w:b w:val="0"/>
                <w:caps w:val="0"/>
                <w:noProof/>
                <w:sz w:val="22"/>
                <w:szCs w:val="22"/>
              </w:rPr>
            </w:pPr>
            <w:hyperlink w:anchor="_Toc130288589" w:history="1">
              <w:r w:rsidRPr="00A855C2">
                <w:rPr>
                  <w:rStyle w:val="Hyperlink"/>
                  <w:noProof/>
                </w:rPr>
                <w:t>REVIEW OF RELATED LITERATURE</w:t>
              </w:r>
              <w:r>
                <w:rPr>
                  <w:noProof/>
                  <w:webHidden/>
                </w:rPr>
                <w:tab/>
              </w:r>
              <w:r>
                <w:rPr>
                  <w:noProof/>
                  <w:webHidden/>
                </w:rPr>
                <w:fldChar w:fldCharType="begin"/>
              </w:r>
              <w:r>
                <w:rPr>
                  <w:noProof/>
                  <w:webHidden/>
                </w:rPr>
                <w:instrText xml:space="preserve"> PAGEREF _Toc130288589 \h </w:instrText>
              </w:r>
              <w:r>
                <w:rPr>
                  <w:noProof/>
                  <w:webHidden/>
                </w:rPr>
              </w:r>
              <w:r>
                <w:rPr>
                  <w:noProof/>
                  <w:webHidden/>
                </w:rPr>
                <w:fldChar w:fldCharType="separate"/>
              </w:r>
              <w:r>
                <w:rPr>
                  <w:noProof/>
                  <w:webHidden/>
                </w:rPr>
                <w:t>9</w:t>
              </w:r>
              <w:r>
                <w:rPr>
                  <w:noProof/>
                  <w:webHidden/>
                </w:rPr>
                <w:fldChar w:fldCharType="end"/>
              </w:r>
            </w:hyperlink>
          </w:p>
          <w:p w14:paraId="5103A06C" w14:textId="0A49F7A7"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90" w:history="1">
              <w:r w:rsidRPr="00A855C2">
                <w:rPr>
                  <w:rStyle w:val="Hyperlink"/>
                  <w:noProof/>
                </w:rPr>
                <w:t>Local Studies</w:t>
              </w:r>
              <w:r>
                <w:rPr>
                  <w:noProof/>
                  <w:webHidden/>
                </w:rPr>
                <w:tab/>
              </w:r>
              <w:r>
                <w:rPr>
                  <w:noProof/>
                  <w:webHidden/>
                </w:rPr>
                <w:fldChar w:fldCharType="begin"/>
              </w:r>
              <w:r>
                <w:rPr>
                  <w:noProof/>
                  <w:webHidden/>
                </w:rPr>
                <w:instrText xml:space="preserve"> PAGEREF _Toc130288590 \h </w:instrText>
              </w:r>
              <w:r>
                <w:rPr>
                  <w:noProof/>
                  <w:webHidden/>
                </w:rPr>
              </w:r>
              <w:r>
                <w:rPr>
                  <w:noProof/>
                  <w:webHidden/>
                </w:rPr>
                <w:fldChar w:fldCharType="separate"/>
              </w:r>
              <w:r>
                <w:rPr>
                  <w:noProof/>
                  <w:webHidden/>
                </w:rPr>
                <w:t>9</w:t>
              </w:r>
              <w:r>
                <w:rPr>
                  <w:noProof/>
                  <w:webHidden/>
                </w:rPr>
                <w:fldChar w:fldCharType="end"/>
              </w:r>
            </w:hyperlink>
          </w:p>
          <w:p w14:paraId="132E23D5" w14:textId="6DDEF094"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1" w:history="1">
              <w:r w:rsidRPr="00A855C2">
                <w:rPr>
                  <w:rStyle w:val="Hyperlink"/>
                  <w:noProof/>
                </w:rPr>
                <w:t>Bacolod North Public Market Stall Information System</w:t>
              </w:r>
              <w:r>
                <w:rPr>
                  <w:noProof/>
                  <w:webHidden/>
                </w:rPr>
                <w:tab/>
              </w:r>
              <w:r>
                <w:rPr>
                  <w:noProof/>
                  <w:webHidden/>
                </w:rPr>
                <w:fldChar w:fldCharType="begin"/>
              </w:r>
              <w:r>
                <w:rPr>
                  <w:noProof/>
                  <w:webHidden/>
                </w:rPr>
                <w:instrText xml:space="preserve"> PAGEREF _Toc130288591 \h </w:instrText>
              </w:r>
              <w:r>
                <w:rPr>
                  <w:noProof/>
                  <w:webHidden/>
                </w:rPr>
              </w:r>
              <w:r>
                <w:rPr>
                  <w:noProof/>
                  <w:webHidden/>
                </w:rPr>
                <w:fldChar w:fldCharType="separate"/>
              </w:r>
              <w:r>
                <w:rPr>
                  <w:noProof/>
                  <w:webHidden/>
                </w:rPr>
                <w:t>9</w:t>
              </w:r>
              <w:r>
                <w:rPr>
                  <w:noProof/>
                  <w:webHidden/>
                </w:rPr>
                <w:fldChar w:fldCharType="end"/>
              </w:r>
            </w:hyperlink>
          </w:p>
          <w:p w14:paraId="6C2158A0" w14:textId="47BA7104"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2" w:history="1">
              <w:r w:rsidRPr="00A855C2">
                <w:rPr>
                  <w:rStyle w:val="Hyperlink"/>
                  <w:noProof/>
                </w:rPr>
                <w:t>Florete-Caperonce Realty Corporation University Dorm Management System</w:t>
              </w:r>
              <w:r>
                <w:rPr>
                  <w:noProof/>
                  <w:webHidden/>
                </w:rPr>
                <w:tab/>
              </w:r>
              <w:r>
                <w:rPr>
                  <w:noProof/>
                  <w:webHidden/>
                </w:rPr>
                <w:fldChar w:fldCharType="begin"/>
              </w:r>
              <w:r>
                <w:rPr>
                  <w:noProof/>
                  <w:webHidden/>
                </w:rPr>
                <w:instrText xml:space="preserve"> PAGEREF _Toc130288592 \h </w:instrText>
              </w:r>
              <w:r>
                <w:rPr>
                  <w:noProof/>
                  <w:webHidden/>
                </w:rPr>
              </w:r>
              <w:r>
                <w:rPr>
                  <w:noProof/>
                  <w:webHidden/>
                </w:rPr>
                <w:fldChar w:fldCharType="separate"/>
              </w:r>
              <w:r>
                <w:rPr>
                  <w:noProof/>
                  <w:webHidden/>
                </w:rPr>
                <w:t>9</w:t>
              </w:r>
              <w:r>
                <w:rPr>
                  <w:noProof/>
                  <w:webHidden/>
                </w:rPr>
                <w:fldChar w:fldCharType="end"/>
              </w:r>
            </w:hyperlink>
          </w:p>
          <w:p w14:paraId="5651DF72" w14:textId="2DA0FF1C"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3" w:history="1">
              <w:r w:rsidRPr="00A855C2">
                <w:rPr>
                  <w:rStyle w:val="Hyperlink"/>
                  <w:noProof/>
                </w:rPr>
                <w:t>Iloilo Terminal Market Tenants Rental Monitoring System</w:t>
              </w:r>
              <w:r>
                <w:rPr>
                  <w:noProof/>
                  <w:webHidden/>
                </w:rPr>
                <w:tab/>
              </w:r>
              <w:r>
                <w:rPr>
                  <w:noProof/>
                  <w:webHidden/>
                </w:rPr>
                <w:fldChar w:fldCharType="begin"/>
              </w:r>
              <w:r>
                <w:rPr>
                  <w:noProof/>
                  <w:webHidden/>
                </w:rPr>
                <w:instrText xml:space="preserve"> PAGEREF _Toc130288593 \h </w:instrText>
              </w:r>
              <w:r>
                <w:rPr>
                  <w:noProof/>
                  <w:webHidden/>
                </w:rPr>
              </w:r>
              <w:r>
                <w:rPr>
                  <w:noProof/>
                  <w:webHidden/>
                </w:rPr>
                <w:fldChar w:fldCharType="separate"/>
              </w:r>
              <w:r>
                <w:rPr>
                  <w:noProof/>
                  <w:webHidden/>
                </w:rPr>
                <w:t>10</w:t>
              </w:r>
              <w:r>
                <w:rPr>
                  <w:noProof/>
                  <w:webHidden/>
                </w:rPr>
                <w:fldChar w:fldCharType="end"/>
              </w:r>
            </w:hyperlink>
          </w:p>
          <w:p w14:paraId="1DF5F2DB" w14:textId="26006827"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94" w:history="1">
              <w:r w:rsidRPr="00A855C2">
                <w:rPr>
                  <w:rStyle w:val="Hyperlink"/>
                  <w:noProof/>
                </w:rPr>
                <w:t>Foreign Studies</w:t>
              </w:r>
              <w:r>
                <w:rPr>
                  <w:noProof/>
                  <w:webHidden/>
                </w:rPr>
                <w:tab/>
              </w:r>
              <w:r>
                <w:rPr>
                  <w:noProof/>
                  <w:webHidden/>
                </w:rPr>
                <w:fldChar w:fldCharType="begin"/>
              </w:r>
              <w:r>
                <w:rPr>
                  <w:noProof/>
                  <w:webHidden/>
                </w:rPr>
                <w:instrText xml:space="preserve"> PAGEREF _Toc130288594 \h </w:instrText>
              </w:r>
              <w:r>
                <w:rPr>
                  <w:noProof/>
                  <w:webHidden/>
                </w:rPr>
              </w:r>
              <w:r>
                <w:rPr>
                  <w:noProof/>
                  <w:webHidden/>
                </w:rPr>
                <w:fldChar w:fldCharType="separate"/>
              </w:r>
              <w:r>
                <w:rPr>
                  <w:noProof/>
                  <w:webHidden/>
                </w:rPr>
                <w:t>11</w:t>
              </w:r>
              <w:r>
                <w:rPr>
                  <w:noProof/>
                  <w:webHidden/>
                </w:rPr>
                <w:fldChar w:fldCharType="end"/>
              </w:r>
            </w:hyperlink>
          </w:p>
          <w:p w14:paraId="7F72783F" w14:textId="0DEBCFF6"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5" w:history="1">
              <w:r w:rsidRPr="00A855C2">
                <w:rPr>
                  <w:rStyle w:val="Hyperlink"/>
                  <w:noProof/>
                </w:rPr>
                <w:t>Managing system and managing method for transferring data between tenants</w:t>
              </w:r>
              <w:r>
                <w:rPr>
                  <w:noProof/>
                  <w:webHidden/>
                </w:rPr>
                <w:tab/>
              </w:r>
              <w:r>
                <w:rPr>
                  <w:noProof/>
                  <w:webHidden/>
                </w:rPr>
                <w:fldChar w:fldCharType="begin"/>
              </w:r>
              <w:r>
                <w:rPr>
                  <w:noProof/>
                  <w:webHidden/>
                </w:rPr>
                <w:instrText xml:space="preserve"> PAGEREF _Toc130288595 \h </w:instrText>
              </w:r>
              <w:r>
                <w:rPr>
                  <w:noProof/>
                  <w:webHidden/>
                </w:rPr>
              </w:r>
              <w:r>
                <w:rPr>
                  <w:noProof/>
                  <w:webHidden/>
                </w:rPr>
                <w:fldChar w:fldCharType="separate"/>
              </w:r>
              <w:r>
                <w:rPr>
                  <w:noProof/>
                  <w:webHidden/>
                </w:rPr>
                <w:t>11</w:t>
              </w:r>
              <w:r>
                <w:rPr>
                  <w:noProof/>
                  <w:webHidden/>
                </w:rPr>
                <w:fldChar w:fldCharType="end"/>
              </w:r>
            </w:hyperlink>
          </w:p>
          <w:p w14:paraId="657C0E08" w14:textId="2DE01DC9"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6" w:history="1">
              <w:r w:rsidRPr="00A855C2">
                <w:rPr>
                  <w:rStyle w:val="Hyperlink"/>
                  <w:noProof/>
                </w:rPr>
                <w:t>Rental House Management System</w:t>
              </w:r>
              <w:r>
                <w:rPr>
                  <w:noProof/>
                  <w:webHidden/>
                </w:rPr>
                <w:tab/>
              </w:r>
              <w:r>
                <w:rPr>
                  <w:noProof/>
                  <w:webHidden/>
                </w:rPr>
                <w:fldChar w:fldCharType="begin"/>
              </w:r>
              <w:r>
                <w:rPr>
                  <w:noProof/>
                  <w:webHidden/>
                </w:rPr>
                <w:instrText xml:space="preserve"> PAGEREF _Toc130288596 \h </w:instrText>
              </w:r>
              <w:r>
                <w:rPr>
                  <w:noProof/>
                  <w:webHidden/>
                </w:rPr>
              </w:r>
              <w:r>
                <w:rPr>
                  <w:noProof/>
                  <w:webHidden/>
                </w:rPr>
                <w:fldChar w:fldCharType="separate"/>
              </w:r>
              <w:r>
                <w:rPr>
                  <w:noProof/>
                  <w:webHidden/>
                </w:rPr>
                <w:t>11</w:t>
              </w:r>
              <w:r>
                <w:rPr>
                  <w:noProof/>
                  <w:webHidden/>
                </w:rPr>
                <w:fldChar w:fldCharType="end"/>
              </w:r>
            </w:hyperlink>
          </w:p>
          <w:p w14:paraId="63334091" w14:textId="4D6D75E7"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597" w:history="1">
              <w:r w:rsidRPr="00A855C2">
                <w:rPr>
                  <w:rStyle w:val="Hyperlink"/>
                  <w:noProof/>
                </w:rPr>
                <w:t>House (Individual House/Apartment) Rental Management System</w:t>
              </w:r>
              <w:r>
                <w:rPr>
                  <w:noProof/>
                  <w:webHidden/>
                </w:rPr>
                <w:tab/>
              </w:r>
              <w:r>
                <w:rPr>
                  <w:noProof/>
                  <w:webHidden/>
                </w:rPr>
                <w:fldChar w:fldCharType="begin"/>
              </w:r>
              <w:r>
                <w:rPr>
                  <w:noProof/>
                  <w:webHidden/>
                </w:rPr>
                <w:instrText xml:space="preserve"> PAGEREF _Toc130288597 \h </w:instrText>
              </w:r>
              <w:r>
                <w:rPr>
                  <w:noProof/>
                  <w:webHidden/>
                </w:rPr>
              </w:r>
              <w:r>
                <w:rPr>
                  <w:noProof/>
                  <w:webHidden/>
                </w:rPr>
                <w:fldChar w:fldCharType="separate"/>
              </w:r>
              <w:r>
                <w:rPr>
                  <w:noProof/>
                  <w:webHidden/>
                </w:rPr>
                <w:t>12</w:t>
              </w:r>
              <w:r>
                <w:rPr>
                  <w:noProof/>
                  <w:webHidden/>
                </w:rPr>
                <w:fldChar w:fldCharType="end"/>
              </w:r>
            </w:hyperlink>
          </w:p>
          <w:p w14:paraId="4040D796" w14:textId="2DFC8BC9"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98" w:history="1">
              <w:r w:rsidRPr="00A855C2">
                <w:rPr>
                  <w:rStyle w:val="Hyperlink"/>
                  <w:noProof/>
                </w:rPr>
                <w:t>Related Systems</w:t>
              </w:r>
              <w:r>
                <w:rPr>
                  <w:noProof/>
                  <w:webHidden/>
                </w:rPr>
                <w:tab/>
              </w:r>
              <w:r>
                <w:rPr>
                  <w:noProof/>
                  <w:webHidden/>
                </w:rPr>
                <w:fldChar w:fldCharType="begin"/>
              </w:r>
              <w:r>
                <w:rPr>
                  <w:noProof/>
                  <w:webHidden/>
                </w:rPr>
                <w:instrText xml:space="preserve"> PAGEREF _Toc130288598 \h </w:instrText>
              </w:r>
              <w:r>
                <w:rPr>
                  <w:noProof/>
                  <w:webHidden/>
                </w:rPr>
              </w:r>
              <w:r>
                <w:rPr>
                  <w:noProof/>
                  <w:webHidden/>
                </w:rPr>
                <w:fldChar w:fldCharType="separate"/>
              </w:r>
              <w:r>
                <w:rPr>
                  <w:noProof/>
                  <w:webHidden/>
                </w:rPr>
                <w:t>13</w:t>
              </w:r>
              <w:r>
                <w:rPr>
                  <w:noProof/>
                  <w:webHidden/>
                </w:rPr>
                <w:fldChar w:fldCharType="end"/>
              </w:r>
            </w:hyperlink>
          </w:p>
          <w:p w14:paraId="129B7853" w14:textId="7E823BA3"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599" w:history="1">
              <w:r w:rsidRPr="00A855C2">
                <w:rPr>
                  <w:rStyle w:val="Hyperlink"/>
                  <w:noProof/>
                </w:rPr>
                <w:t>Synthesis</w:t>
              </w:r>
              <w:r>
                <w:rPr>
                  <w:noProof/>
                  <w:webHidden/>
                </w:rPr>
                <w:tab/>
              </w:r>
              <w:r>
                <w:rPr>
                  <w:noProof/>
                  <w:webHidden/>
                </w:rPr>
                <w:fldChar w:fldCharType="begin"/>
              </w:r>
              <w:r>
                <w:rPr>
                  <w:noProof/>
                  <w:webHidden/>
                </w:rPr>
                <w:instrText xml:space="preserve"> PAGEREF _Toc130288599 \h </w:instrText>
              </w:r>
              <w:r>
                <w:rPr>
                  <w:noProof/>
                  <w:webHidden/>
                </w:rPr>
              </w:r>
              <w:r>
                <w:rPr>
                  <w:noProof/>
                  <w:webHidden/>
                </w:rPr>
                <w:fldChar w:fldCharType="separate"/>
              </w:r>
              <w:r>
                <w:rPr>
                  <w:noProof/>
                  <w:webHidden/>
                </w:rPr>
                <w:t>14</w:t>
              </w:r>
              <w:r>
                <w:rPr>
                  <w:noProof/>
                  <w:webHidden/>
                </w:rPr>
                <w:fldChar w:fldCharType="end"/>
              </w:r>
            </w:hyperlink>
          </w:p>
          <w:p w14:paraId="7163D207" w14:textId="57798FCF" w:rsidR="00132DB9" w:rsidRDefault="00132DB9">
            <w:pPr>
              <w:pStyle w:val="TOC1"/>
              <w:rPr>
                <w:rFonts w:asciiTheme="minorHAnsi" w:eastAsiaTheme="minorEastAsia" w:hAnsiTheme="minorHAnsi" w:cstheme="minorBidi"/>
                <w:b w:val="0"/>
                <w:noProof/>
                <w:sz w:val="22"/>
                <w:szCs w:val="22"/>
              </w:rPr>
            </w:pPr>
            <w:hyperlink w:anchor="_Toc130288600" w:history="1">
              <w:r w:rsidRPr="00A855C2">
                <w:rPr>
                  <w:rStyle w:val="Hyperlink"/>
                  <w:noProof/>
                </w:rPr>
                <w:t>CHAPTER III</w:t>
              </w:r>
              <w:r>
                <w:rPr>
                  <w:noProof/>
                  <w:webHidden/>
                </w:rPr>
                <w:tab/>
              </w:r>
              <w:r>
                <w:rPr>
                  <w:noProof/>
                  <w:webHidden/>
                </w:rPr>
                <w:fldChar w:fldCharType="begin"/>
              </w:r>
              <w:r>
                <w:rPr>
                  <w:noProof/>
                  <w:webHidden/>
                </w:rPr>
                <w:instrText xml:space="preserve"> PAGEREF _Toc130288600 \h </w:instrText>
              </w:r>
              <w:r>
                <w:rPr>
                  <w:noProof/>
                  <w:webHidden/>
                </w:rPr>
              </w:r>
              <w:r>
                <w:rPr>
                  <w:noProof/>
                  <w:webHidden/>
                </w:rPr>
                <w:fldChar w:fldCharType="separate"/>
              </w:r>
              <w:r>
                <w:rPr>
                  <w:noProof/>
                  <w:webHidden/>
                </w:rPr>
                <w:t>15</w:t>
              </w:r>
              <w:r>
                <w:rPr>
                  <w:noProof/>
                  <w:webHidden/>
                </w:rPr>
                <w:fldChar w:fldCharType="end"/>
              </w:r>
            </w:hyperlink>
          </w:p>
          <w:p w14:paraId="1D7D5A7E" w14:textId="0E674226" w:rsidR="00132DB9" w:rsidRDefault="00132DB9">
            <w:pPr>
              <w:pStyle w:val="TOC2"/>
              <w:tabs>
                <w:tab w:val="right" w:leader="dot" w:pos="8630"/>
              </w:tabs>
              <w:rPr>
                <w:rFonts w:asciiTheme="minorHAnsi" w:eastAsiaTheme="minorEastAsia" w:hAnsiTheme="minorHAnsi" w:cstheme="minorBidi"/>
                <w:b w:val="0"/>
                <w:caps w:val="0"/>
                <w:noProof/>
                <w:sz w:val="22"/>
                <w:szCs w:val="22"/>
              </w:rPr>
            </w:pPr>
            <w:hyperlink w:anchor="_Toc130288601" w:history="1">
              <w:r w:rsidRPr="00A855C2">
                <w:rPr>
                  <w:rStyle w:val="Hyperlink"/>
                  <w:noProof/>
                </w:rPr>
                <w:t>METHODOLOGY</w:t>
              </w:r>
              <w:r>
                <w:rPr>
                  <w:noProof/>
                  <w:webHidden/>
                </w:rPr>
                <w:tab/>
              </w:r>
              <w:r>
                <w:rPr>
                  <w:noProof/>
                  <w:webHidden/>
                </w:rPr>
                <w:fldChar w:fldCharType="begin"/>
              </w:r>
              <w:r>
                <w:rPr>
                  <w:noProof/>
                  <w:webHidden/>
                </w:rPr>
                <w:instrText xml:space="preserve"> PAGEREF _Toc130288601 \h </w:instrText>
              </w:r>
              <w:r>
                <w:rPr>
                  <w:noProof/>
                  <w:webHidden/>
                </w:rPr>
              </w:r>
              <w:r>
                <w:rPr>
                  <w:noProof/>
                  <w:webHidden/>
                </w:rPr>
                <w:fldChar w:fldCharType="separate"/>
              </w:r>
              <w:r>
                <w:rPr>
                  <w:noProof/>
                  <w:webHidden/>
                </w:rPr>
                <w:t>15</w:t>
              </w:r>
              <w:r>
                <w:rPr>
                  <w:noProof/>
                  <w:webHidden/>
                </w:rPr>
                <w:fldChar w:fldCharType="end"/>
              </w:r>
            </w:hyperlink>
          </w:p>
          <w:p w14:paraId="6D0568AA" w14:textId="01A324EC"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2" w:history="1">
              <w:r w:rsidRPr="00A855C2">
                <w:rPr>
                  <w:rStyle w:val="Hyperlink"/>
                  <w:noProof/>
                </w:rPr>
                <w:t>Requirements Planning</w:t>
              </w:r>
              <w:r>
                <w:rPr>
                  <w:noProof/>
                  <w:webHidden/>
                </w:rPr>
                <w:tab/>
              </w:r>
              <w:r>
                <w:rPr>
                  <w:noProof/>
                  <w:webHidden/>
                </w:rPr>
                <w:fldChar w:fldCharType="begin"/>
              </w:r>
              <w:r>
                <w:rPr>
                  <w:noProof/>
                  <w:webHidden/>
                </w:rPr>
                <w:instrText xml:space="preserve"> PAGEREF _Toc130288602 \h </w:instrText>
              </w:r>
              <w:r>
                <w:rPr>
                  <w:noProof/>
                  <w:webHidden/>
                </w:rPr>
              </w:r>
              <w:r>
                <w:rPr>
                  <w:noProof/>
                  <w:webHidden/>
                </w:rPr>
                <w:fldChar w:fldCharType="separate"/>
              </w:r>
              <w:r>
                <w:rPr>
                  <w:noProof/>
                  <w:webHidden/>
                </w:rPr>
                <w:t>16</w:t>
              </w:r>
              <w:r>
                <w:rPr>
                  <w:noProof/>
                  <w:webHidden/>
                </w:rPr>
                <w:fldChar w:fldCharType="end"/>
              </w:r>
            </w:hyperlink>
          </w:p>
          <w:p w14:paraId="038D3A3F" w14:textId="744E10BB"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3" w:history="1">
              <w:r w:rsidRPr="00A855C2">
                <w:rPr>
                  <w:rStyle w:val="Hyperlink"/>
                  <w:noProof/>
                </w:rPr>
                <w:t>User Design</w:t>
              </w:r>
              <w:r>
                <w:rPr>
                  <w:noProof/>
                  <w:webHidden/>
                </w:rPr>
                <w:tab/>
              </w:r>
              <w:r>
                <w:rPr>
                  <w:noProof/>
                  <w:webHidden/>
                </w:rPr>
                <w:fldChar w:fldCharType="begin"/>
              </w:r>
              <w:r>
                <w:rPr>
                  <w:noProof/>
                  <w:webHidden/>
                </w:rPr>
                <w:instrText xml:space="preserve"> PAGEREF _Toc130288603 \h </w:instrText>
              </w:r>
              <w:r>
                <w:rPr>
                  <w:noProof/>
                  <w:webHidden/>
                </w:rPr>
              </w:r>
              <w:r>
                <w:rPr>
                  <w:noProof/>
                  <w:webHidden/>
                </w:rPr>
                <w:fldChar w:fldCharType="separate"/>
              </w:r>
              <w:r>
                <w:rPr>
                  <w:noProof/>
                  <w:webHidden/>
                </w:rPr>
                <w:t>17</w:t>
              </w:r>
              <w:r>
                <w:rPr>
                  <w:noProof/>
                  <w:webHidden/>
                </w:rPr>
                <w:fldChar w:fldCharType="end"/>
              </w:r>
            </w:hyperlink>
          </w:p>
          <w:p w14:paraId="5C00395C" w14:textId="56DFB58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4" w:history="1">
              <w:r w:rsidRPr="00A855C2">
                <w:rPr>
                  <w:rStyle w:val="Hyperlink"/>
                  <w:noProof/>
                </w:rPr>
                <w:t>Rapid Construction</w:t>
              </w:r>
              <w:r>
                <w:rPr>
                  <w:noProof/>
                  <w:webHidden/>
                </w:rPr>
                <w:tab/>
              </w:r>
              <w:r>
                <w:rPr>
                  <w:noProof/>
                  <w:webHidden/>
                </w:rPr>
                <w:fldChar w:fldCharType="begin"/>
              </w:r>
              <w:r>
                <w:rPr>
                  <w:noProof/>
                  <w:webHidden/>
                </w:rPr>
                <w:instrText xml:space="preserve"> PAGEREF _Toc130288604 \h </w:instrText>
              </w:r>
              <w:r>
                <w:rPr>
                  <w:noProof/>
                  <w:webHidden/>
                </w:rPr>
              </w:r>
              <w:r>
                <w:rPr>
                  <w:noProof/>
                  <w:webHidden/>
                </w:rPr>
                <w:fldChar w:fldCharType="separate"/>
              </w:r>
              <w:r>
                <w:rPr>
                  <w:noProof/>
                  <w:webHidden/>
                </w:rPr>
                <w:t>17</w:t>
              </w:r>
              <w:r>
                <w:rPr>
                  <w:noProof/>
                  <w:webHidden/>
                </w:rPr>
                <w:fldChar w:fldCharType="end"/>
              </w:r>
            </w:hyperlink>
          </w:p>
          <w:p w14:paraId="0FA55A4A" w14:textId="33944E15"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5" w:history="1">
              <w:r w:rsidRPr="00A855C2">
                <w:rPr>
                  <w:rStyle w:val="Hyperlink"/>
                  <w:noProof/>
                </w:rPr>
                <w:t>Cutover</w:t>
              </w:r>
              <w:r>
                <w:rPr>
                  <w:noProof/>
                  <w:webHidden/>
                </w:rPr>
                <w:tab/>
              </w:r>
              <w:r>
                <w:rPr>
                  <w:noProof/>
                  <w:webHidden/>
                </w:rPr>
                <w:fldChar w:fldCharType="begin"/>
              </w:r>
              <w:r>
                <w:rPr>
                  <w:noProof/>
                  <w:webHidden/>
                </w:rPr>
                <w:instrText xml:space="preserve"> PAGEREF _Toc130288605 \h </w:instrText>
              </w:r>
              <w:r>
                <w:rPr>
                  <w:noProof/>
                  <w:webHidden/>
                </w:rPr>
              </w:r>
              <w:r>
                <w:rPr>
                  <w:noProof/>
                  <w:webHidden/>
                </w:rPr>
                <w:fldChar w:fldCharType="separate"/>
              </w:r>
              <w:r>
                <w:rPr>
                  <w:noProof/>
                  <w:webHidden/>
                </w:rPr>
                <w:t>18</w:t>
              </w:r>
              <w:r>
                <w:rPr>
                  <w:noProof/>
                  <w:webHidden/>
                </w:rPr>
                <w:fldChar w:fldCharType="end"/>
              </w:r>
            </w:hyperlink>
          </w:p>
          <w:p w14:paraId="55857085" w14:textId="6D6413A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6" w:history="1">
              <w:r w:rsidRPr="00A855C2">
                <w:rPr>
                  <w:rStyle w:val="Hyperlink"/>
                  <w:noProof/>
                </w:rPr>
                <w:t>User's Acceptance Survey</w:t>
              </w:r>
              <w:r>
                <w:rPr>
                  <w:noProof/>
                  <w:webHidden/>
                </w:rPr>
                <w:tab/>
              </w:r>
              <w:r>
                <w:rPr>
                  <w:noProof/>
                  <w:webHidden/>
                </w:rPr>
                <w:fldChar w:fldCharType="begin"/>
              </w:r>
              <w:r>
                <w:rPr>
                  <w:noProof/>
                  <w:webHidden/>
                </w:rPr>
                <w:instrText xml:space="preserve"> PAGEREF _Toc130288606 \h </w:instrText>
              </w:r>
              <w:r>
                <w:rPr>
                  <w:noProof/>
                  <w:webHidden/>
                </w:rPr>
              </w:r>
              <w:r>
                <w:rPr>
                  <w:noProof/>
                  <w:webHidden/>
                </w:rPr>
                <w:fldChar w:fldCharType="separate"/>
              </w:r>
              <w:r>
                <w:rPr>
                  <w:noProof/>
                  <w:webHidden/>
                </w:rPr>
                <w:t>18</w:t>
              </w:r>
              <w:r>
                <w:rPr>
                  <w:noProof/>
                  <w:webHidden/>
                </w:rPr>
                <w:fldChar w:fldCharType="end"/>
              </w:r>
            </w:hyperlink>
          </w:p>
          <w:p w14:paraId="7B3A7B86" w14:textId="6DC0E981"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07" w:history="1">
              <w:r w:rsidRPr="00A855C2">
                <w:rPr>
                  <w:rStyle w:val="Hyperlink"/>
                  <w:noProof/>
                </w:rPr>
                <w:t>Operational Feasibility</w:t>
              </w:r>
              <w:r>
                <w:rPr>
                  <w:noProof/>
                  <w:webHidden/>
                </w:rPr>
                <w:tab/>
              </w:r>
              <w:r>
                <w:rPr>
                  <w:noProof/>
                  <w:webHidden/>
                </w:rPr>
                <w:fldChar w:fldCharType="begin"/>
              </w:r>
              <w:r>
                <w:rPr>
                  <w:noProof/>
                  <w:webHidden/>
                </w:rPr>
                <w:instrText xml:space="preserve"> PAGEREF _Toc130288607 \h </w:instrText>
              </w:r>
              <w:r>
                <w:rPr>
                  <w:noProof/>
                  <w:webHidden/>
                </w:rPr>
              </w:r>
              <w:r>
                <w:rPr>
                  <w:noProof/>
                  <w:webHidden/>
                </w:rPr>
                <w:fldChar w:fldCharType="separate"/>
              </w:r>
              <w:r>
                <w:rPr>
                  <w:noProof/>
                  <w:webHidden/>
                </w:rPr>
                <w:t>19</w:t>
              </w:r>
              <w:r>
                <w:rPr>
                  <w:noProof/>
                  <w:webHidden/>
                </w:rPr>
                <w:fldChar w:fldCharType="end"/>
              </w:r>
            </w:hyperlink>
          </w:p>
          <w:p w14:paraId="0DA1C263" w14:textId="0398F9C7"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08" w:history="1">
              <w:r w:rsidRPr="00A855C2">
                <w:rPr>
                  <w:rStyle w:val="Hyperlink"/>
                  <w:noProof/>
                </w:rPr>
                <w:t>Front End</w:t>
              </w:r>
              <w:r>
                <w:rPr>
                  <w:noProof/>
                  <w:webHidden/>
                </w:rPr>
                <w:tab/>
              </w:r>
              <w:r>
                <w:rPr>
                  <w:noProof/>
                  <w:webHidden/>
                </w:rPr>
                <w:fldChar w:fldCharType="begin"/>
              </w:r>
              <w:r>
                <w:rPr>
                  <w:noProof/>
                  <w:webHidden/>
                </w:rPr>
                <w:instrText xml:space="preserve"> PAGEREF _Toc130288608 \h </w:instrText>
              </w:r>
              <w:r>
                <w:rPr>
                  <w:noProof/>
                  <w:webHidden/>
                </w:rPr>
              </w:r>
              <w:r>
                <w:rPr>
                  <w:noProof/>
                  <w:webHidden/>
                </w:rPr>
                <w:fldChar w:fldCharType="separate"/>
              </w:r>
              <w:r>
                <w:rPr>
                  <w:noProof/>
                  <w:webHidden/>
                </w:rPr>
                <w:t>19</w:t>
              </w:r>
              <w:r>
                <w:rPr>
                  <w:noProof/>
                  <w:webHidden/>
                </w:rPr>
                <w:fldChar w:fldCharType="end"/>
              </w:r>
            </w:hyperlink>
          </w:p>
          <w:p w14:paraId="11AB0970" w14:textId="18B161B6"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09" w:history="1">
              <w:r w:rsidRPr="00A855C2">
                <w:rPr>
                  <w:rStyle w:val="Hyperlink"/>
                  <w:noProof/>
                </w:rPr>
                <w:t>Back End</w:t>
              </w:r>
              <w:r>
                <w:rPr>
                  <w:noProof/>
                  <w:webHidden/>
                </w:rPr>
                <w:tab/>
              </w:r>
              <w:r>
                <w:rPr>
                  <w:noProof/>
                  <w:webHidden/>
                </w:rPr>
                <w:fldChar w:fldCharType="begin"/>
              </w:r>
              <w:r>
                <w:rPr>
                  <w:noProof/>
                  <w:webHidden/>
                </w:rPr>
                <w:instrText xml:space="preserve"> PAGEREF _Toc130288609 \h </w:instrText>
              </w:r>
              <w:r>
                <w:rPr>
                  <w:noProof/>
                  <w:webHidden/>
                </w:rPr>
              </w:r>
              <w:r>
                <w:rPr>
                  <w:noProof/>
                  <w:webHidden/>
                </w:rPr>
                <w:fldChar w:fldCharType="separate"/>
              </w:r>
              <w:r>
                <w:rPr>
                  <w:noProof/>
                  <w:webHidden/>
                </w:rPr>
                <w:t>20</w:t>
              </w:r>
              <w:r>
                <w:rPr>
                  <w:noProof/>
                  <w:webHidden/>
                </w:rPr>
                <w:fldChar w:fldCharType="end"/>
              </w:r>
            </w:hyperlink>
          </w:p>
          <w:p w14:paraId="6995CD60" w14:textId="7882777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0" w:history="1">
              <w:r w:rsidRPr="00A855C2">
                <w:rPr>
                  <w:rStyle w:val="Hyperlink"/>
                  <w:noProof/>
                </w:rPr>
                <w:t>Technical Feasibility</w:t>
              </w:r>
              <w:r>
                <w:rPr>
                  <w:noProof/>
                  <w:webHidden/>
                </w:rPr>
                <w:tab/>
              </w:r>
              <w:r>
                <w:rPr>
                  <w:noProof/>
                  <w:webHidden/>
                </w:rPr>
                <w:fldChar w:fldCharType="begin"/>
              </w:r>
              <w:r>
                <w:rPr>
                  <w:noProof/>
                  <w:webHidden/>
                </w:rPr>
                <w:instrText xml:space="preserve"> PAGEREF _Toc130288610 \h </w:instrText>
              </w:r>
              <w:r>
                <w:rPr>
                  <w:noProof/>
                  <w:webHidden/>
                </w:rPr>
              </w:r>
              <w:r>
                <w:rPr>
                  <w:noProof/>
                  <w:webHidden/>
                </w:rPr>
                <w:fldChar w:fldCharType="separate"/>
              </w:r>
              <w:r>
                <w:rPr>
                  <w:noProof/>
                  <w:webHidden/>
                </w:rPr>
                <w:t>21</w:t>
              </w:r>
              <w:r>
                <w:rPr>
                  <w:noProof/>
                  <w:webHidden/>
                </w:rPr>
                <w:fldChar w:fldCharType="end"/>
              </w:r>
            </w:hyperlink>
          </w:p>
          <w:p w14:paraId="32F4C4DA" w14:textId="1520A4A0"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11" w:history="1">
              <w:r w:rsidRPr="00A855C2">
                <w:rPr>
                  <w:rStyle w:val="Hyperlink"/>
                  <w:noProof/>
                </w:rPr>
                <w:t>Hardware Specification</w:t>
              </w:r>
              <w:r>
                <w:rPr>
                  <w:noProof/>
                  <w:webHidden/>
                </w:rPr>
                <w:tab/>
              </w:r>
              <w:r>
                <w:rPr>
                  <w:noProof/>
                  <w:webHidden/>
                </w:rPr>
                <w:fldChar w:fldCharType="begin"/>
              </w:r>
              <w:r>
                <w:rPr>
                  <w:noProof/>
                  <w:webHidden/>
                </w:rPr>
                <w:instrText xml:space="preserve"> PAGEREF _Toc130288611 \h </w:instrText>
              </w:r>
              <w:r>
                <w:rPr>
                  <w:noProof/>
                  <w:webHidden/>
                </w:rPr>
              </w:r>
              <w:r>
                <w:rPr>
                  <w:noProof/>
                  <w:webHidden/>
                </w:rPr>
                <w:fldChar w:fldCharType="separate"/>
              </w:r>
              <w:r>
                <w:rPr>
                  <w:noProof/>
                  <w:webHidden/>
                </w:rPr>
                <w:t>21</w:t>
              </w:r>
              <w:r>
                <w:rPr>
                  <w:noProof/>
                  <w:webHidden/>
                </w:rPr>
                <w:fldChar w:fldCharType="end"/>
              </w:r>
            </w:hyperlink>
          </w:p>
          <w:p w14:paraId="7330A507" w14:textId="3E33B3CA"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12" w:history="1">
              <w:r w:rsidRPr="00A855C2">
                <w:rPr>
                  <w:rStyle w:val="Hyperlink"/>
                  <w:noProof/>
                </w:rPr>
                <w:t>Software Specification</w:t>
              </w:r>
              <w:r>
                <w:rPr>
                  <w:noProof/>
                  <w:webHidden/>
                </w:rPr>
                <w:tab/>
              </w:r>
              <w:r>
                <w:rPr>
                  <w:noProof/>
                  <w:webHidden/>
                </w:rPr>
                <w:fldChar w:fldCharType="begin"/>
              </w:r>
              <w:r>
                <w:rPr>
                  <w:noProof/>
                  <w:webHidden/>
                </w:rPr>
                <w:instrText xml:space="preserve"> PAGEREF _Toc130288612 \h </w:instrText>
              </w:r>
              <w:r>
                <w:rPr>
                  <w:noProof/>
                  <w:webHidden/>
                </w:rPr>
              </w:r>
              <w:r>
                <w:rPr>
                  <w:noProof/>
                  <w:webHidden/>
                </w:rPr>
                <w:fldChar w:fldCharType="separate"/>
              </w:r>
              <w:r>
                <w:rPr>
                  <w:noProof/>
                  <w:webHidden/>
                </w:rPr>
                <w:t>21</w:t>
              </w:r>
              <w:r>
                <w:rPr>
                  <w:noProof/>
                  <w:webHidden/>
                </w:rPr>
                <w:fldChar w:fldCharType="end"/>
              </w:r>
            </w:hyperlink>
          </w:p>
          <w:p w14:paraId="2C37E279" w14:textId="508E10CC"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3" w:history="1">
              <w:r w:rsidRPr="00A855C2">
                <w:rPr>
                  <w:rStyle w:val="Hyperlink"/>
                  <w:noProof/>
                </w:rPr>
                <w:t>Architectural Diagram</w:t>
              </w:r>
              <w:r>
                <w:rPr>
                  <w:noProof/>
                  <w:webHidden/>
                </w:rPr>
                <w:tab/>
              </w:r>
              <w:r>
                <w:rPr>
                  <w:noProof/>
                  <w:webHidden/>
                </w:rPr>
                <w:fldChar w:fldCharType="begin"/>
              </w:r>
              <w:r>
                <w:rPr>
                  <w:noProof/>
                  <w:webHidden/>
                </w:rPr>
                <w:instrText xml:space="preserve"> PAGEREF _Toc130288613 \h </w:instrText>
              </w:r>
              <w:r>
                <w:rPr>
                  <w:noProof/>
                  <w:webHidden/>
                </w:rPr>
              </w:r>
              <w:r>
                <w:rPr>
                  <w:noProof/>
                  <w:webHidden/>
                </w:rPr>
                <w:fldChar w:fldCharType="separate"/>
              </w:r>
              <w:r>
                <w:rPr>
                  <w:noProof/>
                  <w:webHidden/>
                </w:rPr>
                <w:t>22</w:t>
              </w:r>
              <w:r>
                <w:rPr>
                  <w:noProof/>
                  <w:webHidden/>
                </w:rPr>
                <w:fldChar w:fldCharType="end"/>
              </w:r>
            </w:hyperlink>
          </w:p>
          <w:p w14:paraId="76F80934" w14:textId="6563DDDF"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4" w:history="1">
              <w:r w:rsidRPr="00A855C2">
                <w:rPr>
                  <w:rStyle w:val="Hyperlink"/>
                  <w:noProof/>
                </w:rPr>
                <w:t>Physical View Diagram</w:t>
              </w:r>
              <w:r>
                <w:rPr>
                  <w:noProof/>
                  <w:webHidden/>
                </w:rPr>
                <w:tab/>
              </w:r>
              <w:r>
                <w:rPr>
                  <w:noProof/>
                  <w:webHidden/>
                </w:rPr>
                <w:fldChar w:fldCharType="begin"/>
              </w:r>
              <w:r>
                <w:rPr>
                  <w:noProof/>
                  <w:webHidden/>
                </w:rPr>
                <w:instrText xml:space="preserve"> PAGEREF _Toc130288614 \h </w:instrText>
              </w:r>
              <w:r>
                <w:rPr>
                  <w:noProof/>
                  <w:webHidden/>
                </w:rPr>
              </w:r>
              <w:r>
                <w:rPr>
                  <w:noProof/>
                  <w:webHidden/>
                </w:rPr>
                <w:fldChar w:fldCharType="separate"/>
              </w:r>
              <w:r>
                <w:rPr>
                  <w:noProof/>
                  <w:webHidden/>
                </w:rPr>
                <w:t>23</w:t>
              </w:r>
              <w:r>
                <w:rPr>
                  <w:noProof/>
                  <w:webHidden/>
                </w:rPr>
                <w:fldChar w:fldCharType="end"/>
              </w:r>
            </w:hyperlink>
          </w:p>
          <w:p w14:paraId="24861A83" w14:textId="1CA8AF87"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5" w:history="1">
              <w:r w:rsidRPr="00A855C2">
                <w:rPr>
                  <w:rStyle w:val="Hyperlink"/>
                  <w:noProof/>
                </w:rPr>
                <w:t>Application Architecture Diagram</w:t>
              </w:r>
              <w:r>
                <w:rPr>
                  <w:noProof/>
                  <w:webHidden/>
                </w:rPr>
                <w:tab/>
              </w:r>
              <w:r>
                <w:rPr>
                  <w:noProof/>
                  <w:webHidden/>
                </w:rPr>
                <w:fldChar w:fldCharType="begin"/>
              </w:r>
              <w:r>
                <w:rPr>
                  <w:noProof/>
                  <w:webHidden/>
                </w:rPr>
                <w:instrText xml:space="preserve"> PAGEREF _Toc130288615 \h </w:instrText>
              </w:r>
              <w:r>
                <w:rPr>
                  <w:noProof/>
                  <w:webHidden/>
                </w:rPr>
              </w:r>
              <w:r>
                <w:rPr>
                  <w:noProof/>
                  <w:webHidden/>
                </w:rPr>
                <w:fldChar w:fldCharType="separate"/>
              </w:r>
              <w:r>
                <w:rPr>
                  <w:noProof/>
                  <w:webHidden/>
                </w:rPr>
                <w:t>24</w:t>
              </w:r>
              <w:r>
                <w:rPr>
                  <w:noProof/>
                  <w:webHidden/>
                </w:rPr>
                <w:fldChar w:fldCharType="end"/>
              </w:r>
            </w:hyperlink>
          </w:p>
          <w:p w14:paraId="47B3C890" w14:textId="4F9002B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6" w:history="1">
              <w:r w:rsidRPr="00A855C2">
                <w:rPr>
                  <w:rStyle w:val="Hyperlink"/>
                  <w:noProof/>
                </w:rPr>
                <w:t>Feasibility Schedule</w:t>
              </w:r>
              <w:r>
                <w:rPr>
                  <w:noProof/>
                  <w:webHidden/>
                </w:rPr>
                <w:tab/>
              </w:r>
              <w:r>
                <w:rPr>
                  <w:noProof/>
                  <w:webHidden/>
                </w:rPr>
                <w:fldChar w:fldCharType="begin"/>
              </w:r>
              <w:r>
                <w:rPr>
                  <w:noProof/>
                  <w:webHidden/>
                </w:rPr>
                <w:instrText xml:space="preserve"> PAGEREF _Toc130288616 \h </w:instrText>
              </w:r>
              <w:r>
                <w:rPr>
                  <w:noProof/>
                  <w:webHidden/>
                </w:rPr>
              </w:r>
              <w:r>
                <w:rPr>
                  <w:noProof/>
                  <w:webHidden/>
                </w:rPr>
                <w:fldChar w:fldCharType="separate"/>
              </w:r>
              <w:r>
                <w:rPr>
                  <w:noProof/>
                  <w:webHidden/>
                </w:rPr>
                <w:t>25</w:t>
              </w:r>
              <w:r>
                <w:rPr>
                  <w:noProof/>
                  <w:webHidden/>
                </w:rPr>
                <w:fldChar w:fldCharType="end"/>
              </w:r>
            </w:hyperlink>
          </w:p>
          <w:p w14:paraId="57222643" w14:textId="5FD914CE"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17" w:history="1">
              <w:r w:rsidRPr="00A855C2">
                <w:rPr>
                  <w:rStyle w:val="Hyperlink"/>
                  <w:noProof/>
                </w:rPr>
                <w:t>Work Breakdown</w:t>
              </w:r>
              <w:r>
                <w:rPr>
                  <w:noProof/>
                  <w:webHidden/>
                </w:rPr>
                <w:tab/>
              </w:r>
              <w:r>
                <w:rPr>
                  <w:noProof/>
                  <w:webHidden/>
                </w:rPr>
                <w:fldChar w:fldCharType="begin"/>
              </w:r>
              <w:r>
                <w:rPr>
                  <w:noProof/>
                  <w:webHidden/>
                </w:rPr>
                <w:instrText xml:space="preserve"> PAGEREF _Toc130288617 \h </w:instrText>
              </w:r>
              <w:r>
                <w:rPr>
                  <w:noProof/>
                  <w:webHidden/>
                </w:rPr>
              </w:r>
              <w:r>
                <w:rPr>
                  <w:noProof/>
                  <w:webHidden/>
                </w:rPr>
                <w:fldChar w:fldCharType="separate"/>
              </w:r>
              <w:r>
                <w:rPr>
                  <w:noProof/>
                  <w:webHidden/>
                </w:rPr>
                <w:t>25</w:t>
              </w:r>
              <w:r>
                <w:rPr>
                  <w:noProof/>
                  <w:webHidden/>
                </w:rPr>
                <w:fldChar w:fldCharType="end"/>
              </w:r>
            </w:hyperlink>
          </w:p>
          <w:p w14:paraId="5422AC09" w14:textId="27F6FE18"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8" w:history="1">
              <w:r w:rsidRPr="00A855C2">
                <w:rPr>
                  <w:rStyle w:val="Hyperlink"/>
                  <w:noProof/>
                </w:rPr>
                <w:t>Cost Benefit Analysis</w:t>
              </w:r>
              <w:r>
                <w:rPr>
                  <w:noProof/>
                  <w:webHidden/>
                </w:rPr>
                <w:tab/>
              </w:r>
              <w:r>
                <w:rPr>
                  <w:noProof/>
                  <w:webHidden/>
                </w:rPr>
                <w:fldChar w:fldCharType="begin"/>
              </w:r>
              <w:r>
                <w:rPr>
                  <w:noProof/>
                  <w:webHidden/>
                </w:rPr>
                <w:instrText xml:space="preserve"> PAGEREF _Toc130288618 \h </w:instrText>
              </w:r>
              <w:r>
                <w:rPr>
                  <w:noProof/>
                  <w:webHidden/>
                </w:rPr>
              </w:r>
              <w:r>
                <w:rPr>
                  <w:noProof/>
                  <w:webHidden/>
                </w:rPr>
                <w:fldChar w:fldCharType="separate"/>
              </w:r>
              <w:r>
                <w:rPr>
                  <w:noProof/>
                  <w:webHidden/>
                </w:rPr>
                <w:t>26</w:t>
              </w:r>
              <w:r>
                <w:rPr>
                  <w:noProof/>
                  <w:webHidden/>
                </w:rPr>
                <w:fldChar w:fldCharType="end"/>
              </w:r>
            </w:hyperlink>
          </w:p>
          <w:p w14:paraId="512EAAFD" w14:textId="69076EC5"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19" w:history="1">
              <w:r w:rsidRPr="00A855C2">
                <w:rPr>
                  <w:rStyle w:val="Hyperlink"/>
                  <w:noProof/>
                </w:rPr>
                <w:t>ERD Model</w:t>
              </w:r>
              <w:r>
                <w:rPr>
                  <w:noProof/>
                  <w:webHidden/>
                </w:rPr>
                <w:tab/>
              </w:r>
              <w:r>
                <w:rPr>
                  <w:noProof/>
                  <w:webHidden/>
                </w:rPr>
                <w:fldChar w:fldCharType="begin"/>
              </w:r>
              <w:r>
                <w:rPr>
                  <w:noProof/>
                  <w:webHidden/>
                </w:rPr>
                <w:instrText xml:space="preserve"> PAGEREF _Toc130288619 \h </w:instrText>
              </w:r>
              <w:r>
                <w:rPr>
                  <w:noProof/>
                  <w:webHidden/>
                </w:rPr>
              </w:r>
              <w:r>
                <w:rPr>
                  <w:noProof/>
                  <w:webHidden/>
                </w:rPr>
                <w:fldChar w:fldCharType="separate"/>
              </w:r>
              <w:r>
                <w:rPr>
                  <w:noProof/>
                  <w:webHidden/>
                </w:rPr>
                <w:t>29</w:t>
              </w:r>
              <w:r>
                <w:rPr>
                  <w:noProof/>
                  <w:webHidden/>
                </w:rPr>
                <w:fldChar w:fldCharType="end"/>
              </w:r>
            </w:hyperlink>
          </w:p>
          <w:p w14:paraId="06627DF6" w14:textId="07E5FE03"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0" w:history="1">
              <w:r w:rsidRPr="00A855C2">
                <w:rPr>
                  <w:rStyle w:val="Hyperlink"/>
                  <w:noProof/>
                </w:rPr>
                <w:t>Data Flow Diagram</w:t>
              </w:r>
              <w:r>
                <w:rPr>
                  <w:noProof/>
                  <w:webHidden/>
                </w:rPr>
                <w:tab/>
              </w:r>
              <w:r>
                <w:rPr>
                  <w:noProof/>
                  <w:webHidden/>
                </w:rPr>
                <w:fldChar w:fldCharType="begin"/>
              </w:r>
              <w:r>
                <w:rPr>
                  <w:noProof/>
                  <w:webHidden/>
                </w:rPr>
                <w:instrText xml:space="preserve"> PAGEREF _Toc130288620 \h </w:instrText>
              </w:r>
              <w:r>
                <w:rPr>
                  <w:noProof/>
                  <w:webHidden/>
                </w:rPr>
              </w:r>
              <w:r>
                <w:rPr>
                  <w:noProof/>
                  <w:webHidden/>
                </w:rPr>
                <w:fldChar w:fldCharType="separate"/>
              </w:r>
              <w:r>
                <w:rPr>
                  <w:noProof/>
                  <w:webHidden/>
                </w:rPr>
                <w:t>30</w:t>
              </w:r>
              <w:r>
                <w:rPr>
                  <w:noProof/>
                  <w:webHidden/>
                </w:rPr>
                <w:fldChar w:fldCharType="end"/>
              </w:r>
            </w:hyperlink>
          </w:p>
          <w:p w14:paraId="0B86F5E0" w14:textId="2CBD78EF"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1" w:history="1">
              <w:r w:rsidRPr="00A855C2">
                <w:rPr>
                  <w:rStyle w:val="Hyperlink"/>
                  <w:noProof/>
                </w:rPr>
                <w:t>Data Dictionary</w:t>
              </w:r>
              <w:r>
                <w:rPr>
                  <w:noProof/>
                  <w:webHidden/>
                </w:rPr>
                <w:tab/>
              </w:r>
              <w:r>
                <w:rPr>
                  <w:noProof/>
                  <w:webHidden/>
                </w:rPr>
                <w:fldChar w:fldCharType="begin"/>
              </w:r>
              <w:r>
                <w:rPr>
                  <w:noProof/>
                  <w:webHidden/>
                </w:rPr>
                <w:instrText xml:space="preserve"> PAGEREF _Toc130288621 \h </w:instrText>
              </w:r>
              <w:r>
                <w:rPr>
                  <w:noProof/>
                  <w:webHidden/>
                </w:rPr>
              </w:r>
              <w:r>
                <w:rPr>
                  <w:noProof/>
                  <w:webHidden/>
                </w:rPr>
                <w:fldChar w:fldCharType="separate"/>
              </w:r>
              <w:r>
                <w:rPr>
                  <w:noProof/>
                  <w:webHidden/>
                </w:rPr>
                <w:t>32</w:t>
              </w:r>
              <w:r>
                <w:rPr>
                  <w:noProof/>
                  <w:webHidden/>
                </w:rPr>
                <w:fldChar w:fldCharType="end"/>
              </w:r>
            </w:hyperlink>
          </w:p>
          <w:p w14:paraId="53934BFE" w14:textId="38BC04C7" w:rsidR="00132DB9" w:rsidRDefault="00132DB9">
            <w:pPr>
              <w:pStyle w:val="TOC1"/>
              <w:rPr>
                <w:rFonts w:asciiTheme="minorHAnsi" w:eastAsiaTheme="minorEastAsia" w:hAnsiTheme="minorHAnsi" w:cstheme="minorBidi"/>
                <w:b w:val="0"/>
                <w:noProof/>
                <w:sz w:val="22"/>
                <w:szCs w:val="22"/>
              </w:rPr>
            </w:pPr>
            <w:hyperlink w:anchor="_Toc130288622" w:history="1">
              <w:r w:rsidRPr="00A855C2">
                <w:rPr>
                  <w:rStyle w:val="Hyperlink"/>
                  <w:noProof/>
                </w:rPr>
                <w:t>CHAPTER IV</w:t>
              </w:r>
              <w:r>
                <w:rPr>
                  <w:noProof/>
                  <w:webHidden/>
                </w:rPr>
                <w:tab/>
              </w:r>
              <w:r>
                <w:rPr>
                  <w:noProof/>
                  <w:webHidden/>
                </w:rPr>
                <w:fldChar w:fldCharType="begin"/>
              </w:r>
              <w:r>
                <w:rPr>
                  <w:noProof/>
                  <w:webHidden/>
                </w:rPr>
                <w:instrText xml:space="preserve"> PAGEREF _Toc130288622 \h </w:instrText>
              </w:r>
              <w:r>
                <w:rPr>
                  <w:noProof/>
                  <w:webHidden/>
                </w:rPr>
              </w:r>
              <w:r>
                <w:rPr>
                  <w:noProof/>
                  <w:webHidden/>
                </w:rPr>
                <w:fldChar w:fldCharType="separate"/>
              </w:r>
              <w:r>
                <w:rPr>
                  <w:noProof/>
                  <w:webHidden/>
                </w:rPr>
                <w:t>34</w:t>
              </w:r>
              <w:r>
                <w:rPr>
                  <w:noProof/>
                  <w:webHidden/>
                </w:rPr>
                <w:fldChar w:fldCharType="end"/>
              </w:r>
            </w:hyperlink>
          </w:p>
          <w:p w14:paraId="54D74343" w14:textId="34F07548" w:rsidR="00132DB9" w:rsidRDefault="00132DB9">
            <w:pPr>
              <w:pStyle w:val="TOC2"/>
              <w:tabs>
                <w:tab w:val="right" w:leader="dot" w:pos="8630"/>
              </w:tabs>
              <w:rPr>
                <w:rFonts w:asciiTheme="minorHAnsi" w:eastAsiaTheme="minorEastAsia" w:hAnsiTheme="minorHAnsi" w:cstheme="minorBidi"/>
                <w:b w:val="0"/>
                <w:caps w:val="0"/>
                <w:noProof/>
                <w:sz w:val="22"/>
                <w:szCs w:val="22"/>
              </w:rPr>
            </w:pPr>
            <w:hyperlink w:anchor="_Toc130288623" w:history="1">
              <w:r w:rsidRPr="00A855C2">
                <w:rPr>
                  <w:rStyle w:val="Hyperlink"/>
                  <w:noProof/>
                </w:rPr>
                <w:t>Presentation of data, Results and Analysis</w:t>
              </w:r>
              <w:r>
                <w:rPr>
                  <w:noProof/>
                  <w:webHidden/>
                </w:rPr>
                <w:tab/>
              </w:r>
              <w:r>
                <w:rPr>
                  <w:noProof/>
                  <w:webHidden/>
                </w:rPr>
                <w:fldChar w:fldCharType="begin"/>
              </w:r>
              <w:r>
                <w:rPr>
                  <w:noProof/>
                  <w:webHidden/>
                </w:rPr>
                <w:instrText xml:space="preserve"> PAGEREF _Toc130288623 \h </w:instrText>
              </w:r>
              <w:r>
                <w:rPr>
                  <w:noProof/>
                  <w:webHidden/>
                </w:rPr>
              </w:r>
              <w:r>
                <w:rPr>
                  <w:noProof/>
                  <w:webHidden/>
                </w:rPr>
                <w:fldChar w:fldCharType="separate"/>
              </w:r>
              <w:r>
                <w:rPr>
                  <w:noProof/>
                  <w:webHidden/>
                </w:rPr>
                <w:t>34</w:t>
              </w:r>
              <w:r>
                <w:rPr>
                  <w:noProof/>
                  <w:webHidden/>
                </w:rPr>
                <w:fldChar w:fldCharType="end"/>
              </w:r>
            </w:hyperlink>
          </w:p>
          <w:p w14:paraId="613C4212" w14:textId="56B2D996"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4" w:history="1">
              <w:r w:rsidRPr="00A855C2">
                <w:rPr>
                  <w:rStyle w:val="Hyperlink"/>
                  <w:noProof/>
                </w:rPr>
                <w:t>Presentation</w:t>
              </w:r>
              <w:r>
                <w:rPr>
                  <w:noProof/>
                  <w:webHidden/>
                </w:rPr>
                <w:tab/>
              </w:r>
              <w:r>
                <w:rPr>
                  <w:noProof/>
                  <w:webHidden/>
                </w:rPr>
                <w:fldChar w:fldCharType="begin"/>
              </w:r>
              <w:r>
                <w:rPr>
                  <w:noProof/>
                  <w:webHidden/>
                </w:rPr>
                <w:instrText xml:space="preserve"> PAGEREF _Toc130288624 \h </w:instrText>
              </w:r>
              <w:r>
                <w:rPr>
                  <w:noProof/>
                  <w:webHidden/>
                </w:rPr>
              </w:r>
              <w:r>
                <w:rPr>
                  <w:noProof/>
                  <w:webHidden/>
                </w:rPr>
                <w:fldChar w:fldCharType="separate"/>
              </w:r>
              <w:r>
                <w:rPr>
                  <w:noProof/>
                  <w:webHidden/>
                </w:rPr>
                <w:t>34</w:t>
              </w:r>
              <w:r>
                <w:rPr>
                  <w:noProof/>
                  <w:webHidden/>
                </w:rPr>
                <w:fldChar w:fldCharType="end"/>
              </w:r>
            </w:hyperlink>
          </w:p>
          <w:p w14:paraId="5FBF997C" w14:textId="08066A48"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5" w:history="1">
              <w:r w:rsidRPr="00A855C2">
                <w:rPr>
                  <w:rStyle w:val="Hyperlink"/>
                  <w:noProof/>
                </w:rPr>
                <w:t>Data Analysis</w:t>
              </w:r>
              <w:r>
                <w:rPr>
                  <w:noProof/>
                  <w:webHidden/>
                </w:rPr>
                <w:tab/>
              </w:r>
              <w:r>
                <w:rPr>
                  <w:noProof/>
                  <w:webHidden/>
                </w:rPr>
                <w:fldChar w:fldCharType="begin"/>
              </w:r>
              <w:r>
                <w:rPr>
                  <w:noProof/>
                  <w:webHidden/>
                </w:rPr>
                <w:instrText xml:space="preserve"> PAGEREF _Toc130288625 \h </w:instrText>
              </w:r>
              <w:r>
                <w:rPr>
                  <w:noProof/>
                  <w:webHidden/>
                </w:rPr>
              </w:r>
              <w:r>
                <w:rPr>
                  <w:noProof/>
                  <w:webHidden/>
                </w:rPr>
                <w:fldChar w:fldCharType="separate"/>
              </w:r>
              <w:r>
                <w:rPr>
                  <w:noProof/>
                  <w:webHidden/>
                </w:rPr>
                <w:t>35</w:t>
              </w:r>
              <w:r>
                <w:rPr>
                  <w:noProof/>
                  <w:webHidden/>
                </w:rPr>
                <w:fldChar w:fldCharType="end"/>
              </w:r>
            </w:hyperlink>
          </w:p>
          <w:p w14:paraId="547007EE" w14:textId="658AC734"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6" w:history="1">
              <w:r w:rsidRPr="00A855C2">
                <w:rPr>
                  <w:rStyle w:val="Hyperlink"/>
                  <w:noProof/>
                </w:rPr>
                <w:t>Participants of the Study</w:t>
              </w:r>
              <w:r>
                <w:rPr>
                  <w:noProof/>
                  <w:webHidden/>
                </w:rPr>
                <w:tab/>
              </w:r>
              <w:r>
                <w:rPr>
                  <w:noProof/>
                  <w:webHidden/>
                </w:rPr>
                <w:fldChar w:fldCharType="begin"/>
              </w:r>
              <w:r>
                <w:rPr>
                  <w:noProof/>
                  <w:webHidden/>
                </w:rPr>
                <w:instrText xml:space="preserve"> PAGEREF _Toc130288626 \h </w:instrText>
              </w:r>
              <w:r>
                <w:rPr>
                  <w:noProof/>
                  <w:webHidden/>
                </w:rPr>
              </w:r>
              <w:r>
                <w:rPr>
                  <w:noProof/>
                  <w:webHidden/>
                </w:rPr>
                <w:fldChar w:fldCharType="separate"/>
              </w:r>
              <w:r>
                <w:rPr>
                  <w:noProof/>
                  <w:webHidden/>
                </w:rPr>
                <w:t>36</w:t>
              </w:r>
              <w:r>
                <w:rPr>
                  <w:noProof/>
                  <w:webHidden/>
                </w:rPr>
                <w:fldChar w:fldCharType="end"/>
              </w:r>
            </w:hyperlink>
          </w:p>
          <w:p w14:paraId="68ED2627" w14:textId="5BAED76A"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7" w:history="1">
              <w:r w:rsidRPr="00A855C2">
                <w:rPr>
                  <w:rStyle w:val="Hyperlink"/>
                  <w:noProof/>
                </w:rPr>
                <w:t>Interpretation of Data</w:t>
              </w:r>
              <w:r>
                <w:rPr>
                  <w:noProof/>
                  <w:webHidden/>
                </w:rPr>
                <w:tab/>
              </w:r>
              <w:r>
                <w:rPr>
                  <w:noProof/>
                  <w:webHidden/>
                </w:rPr>
                <w:fldChar w:fldCharType="begin"/>
              </w:r>
              <w:r>
                <w:rPr>
                  <w:noProof/>
                  <w:webHidden/>
                </w:rPr>
                <w:instrText xml:space="preserve"> PAGEREF _Toc130288627 \h </w:instrText>
              </w:r>
              <w:r>
                <w:rPr>
                  <w:noProof/>
                  <w:webHidden/>
                </w:rPr>
              </w:r>
              <w:r>
                <w:rPr>
                  <w:noProof/>
                  <w:webHidden/>
                </w:rPr>
                <w:fldChar w:fldCharType="separate"/>
              </w:r>
              <w:r>
                <w:rPr>
                  <w:noProof/>
                  <w:webHidden/>
                </w:rPr>
                <w:t>37</w:t>
              </w:r>
              <w:r>
                <w:rPr>
                  <w:noProof/>
                  <w:webHidden/>
                </w:rPr>
                <w:fldChar w:fldCharType="end"/>
              </w:r>
            </w:hyperlink>
          </w:p>
          <w:p w14:paraId="6CDD8733" w14:textId="0419B04B"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28" w:history="1">
              <w:r w:rsidRPr="00A855C2">
                <w:rPr>
                  <w:rStyle w:val="Hyperlink"/>
                  <w:noProof/>
                </w:rPr>
                <w:t>Results</w:t>
              </w:r>
              <w:r>
                <w:rPr>
                  <w:noProof/>
                  <w:webHidden/>
                </w:rPr>
                <w:tab/>
              </w:r>
              <w:r>
                <w:rPr>
                  <w:noProof/>
                  <w:webHidden/>
                </w:rPr>
                <w:fldChar w:fldCharType="begin"/>
              </w:r>
              <w:r>
                <w:rPr>
                  <w:noProof/>
                  <w:webHidden/>
                </w:rPr>
                <w:instrText xml:space="preserve"> PAGEREF _Toc130288628 \h </w:instrText>
              </w:r>
              <w:r>
                <w:rPr>
                  <w:noProof/>
                  <w:webHidden/>
                </w:rPr>
              </w:r>
              <w:r>
                <w:rPr>
                  <w:noProof/>
                  <w:webHidden/>
                </w:rPr>
                <w:fldChar w:fldCharType="separate"/>
              </w:r>
              <w:r>
                <w:rPr>
                  <w:noProof/>
                  <w:webHidden/>
                </w:rPr>
                <w:t>38</w:t>
              </w:r>
              <w:r>
                <w:rPr>
                  <w:noProof/>
                  <w:webHidden/>
                </w:rPr>
                <w:fldChar w:fldCharType="end"/>
              </w:r>
            </w:hyperlink>
          </w:p>
          <w:p w14:paraId="099891FD" w14:textId="2B9D1C9D" w:rsidR="00132DB9" w:rsidRDefault="00132DB9">
            <w:pPr>
              <w:pStyle w:val="TOC1"/>
              <w:rPr>
                <w:rFonts w:asciiTheme="minorHAnsi" w:eastAsiaTheme="minorEastAsia" w:hAnsiTheme="minorHAnsi" w:cstheme="minorBidi"/>
                <w:b w:val="0"/>
                <w:noProof/>
                <w:sz w:val="22"/>
                <w:szCs w:val="22"/>
              </w:rPr>
            </w:pPr>
            <w:hyperlink w:anchor="_Toc130288629" w:history="1">
              <w:r w:rsidRPr="00A855C2">
                <w:rPr>
                  <w:rStyle w:val="Hyperlink"/>
                  <w:noProof/>
                </w:rPr>
                <w:t>CHAPTER V</w:t>
              </w:r>
              <w:r>
                <w:rPr>
                  <w:noProof/>
                  <w:webHidden/>
                </w:rPr>
                <w:tab/>
              </w:r>
              <w:r>
                <w:rPr>
                  <w:noProof/>
                  <w:webHidden/>
                </w:rPr>
                <w:fldChar w:fldCharType="begin"/>
              </w:r>
              <w:r>
                <w:rPr>
                  <w:noProof/>
                  <w:webHidden/>
                </w:rPr>
                <w:instrText xml:space="preserve"> PAGEREF _Toc130288629 \h </w:instrText>
              </w:r>
              <w:r>
                <w:rPr>
                  <w:noProof/>
                  <w:webHidden/>
                </w:rPr>
              </w:r>
              <w:r>
                <w:rPr>
                  <w:noProof/>
                  <w:webHidden/>
                </w:rPr>
                <w:fldChar w:fldCharType="separate"/>
              </w:r>
              <w:r>
                <w:rPr>
                  <w:noProof/>
                  <w:webHidden/>
                </w:rPr>
                <w:t>42</w:t>
              </w:r>
              <w:r>
                <w:rPr>
                  <w:noProof/>
                  <w:webHidden/>
                </w:rPr>
                <w:fldChar w:fldCharType="end"/>
              </w:r>
            </w:hyperlink>
          </w:p>
          <w:p w14:paraId="3D253E19" w14:textId="3275E523" w:rsidR="00132DB9" w:rsidRDefault="00132DB9">
            <w:pPr>
              <w:pStyle w:val="TOC2"/>
              <w:tabs>
                <w:tab w:val="right" w:leader="dot" w:pos="8630"/>
              </w:tabs>
              <w:rPr>
                <w:rFonts w:asciiTheme="minorHAnsi" w:eastAsiaTheme="minorEastAsia" w:hAnsiTheme="minorHAnsi" w:cstheme="minorBidi"/>
                <w:b w:val="0"/>
                <w:caps w:val="0"/>
                <w:noProof/>
                <w:sz w:val="22"/>
                <w:szCs w:val="22"/>
              </w:rPr>
            </w:pPr>
            <w:hyperlink w:anchor="_Toc130288630" w:history="1">
              <w:r w:rsidRPr="00A855C2">
                <w:rPr>
                  <w:rStyle w:val="Hyperlink"/>
                  <w:noProof/>
                </w:rPr>
                <w:t>Summary of Findings, Conclusion and Recommendation</w:t>
              </w:r>
              <w:r>
                <w:rPr>
                  <w:noProof/>
                  <w:webHidden/>
                </w:rPr>
                <w:tab/>
              </w:r>
              <w:r>
                <w:rPr>
                  <w:noProof/>
                  <w:webHidden/>
                </w:rPr>
                <w:fldChar w:fldCharType="begin"/>
              </w:r>
              <w:r>
                <w:rPr>
                  <w:noProof/>
                  <w:webHidden/>
                </w:rPr>
                <w:instrText xml:space="preserve"> PAGEREF _Toc130288630 \h </w:instrText>
              </w:r>
              <w:r>
                <w:rPr>
                  <w:noProof/>
                  <w:webHidden/>
                </w:rPr>
              </w:r>
              <w:r>
                <w:rPr>
                  <w:noProof/>
                  <w:webHidden/>
                </w:rPr>
                <w:fldChar w:fldCharType="separate"/>
              </w:r>
              <w:r>
                <w:rPr>
                  <w:noProof/>
                  <w:webHidden/>
                </w:rPr>
                <w:t>42</w:t>
              </w:r>
              <w:r>
                <w:rPr>
                  <w:noProof/>
                  <w:webHidden/>
                </w:rPr>
                <w:fldChar w:fldCharType="end"/>
              </w:r>
            </w:hyperlink>
          </w:p>
          <w:p w14:paraId="58CC1ED8" w14:textId="2C1BD24A"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1" w:history="1">
              <w:r w:rsidRPr="00A855C2">
                <w:rPr>
                  <w:rStyle w:val="Hyperlink"/>
                  <w:noProof/>
                </w:rPr>
                <w:t>Summary of Findings</w:t>
              </w:r>
              <w:r>
                <w:rPr>
                  <w:noProof/>
                  <w:webHidden/>
                </w:rPr>
                <w:tab/>
              </w:r>
              <w:r>
                <w:rPr>
                  <w:noProof/>
                  <w:webHidden/>
                </w:rPr>
                <w:fldChar w:fldCharType="begin"/>
              </w:r>
              <w:r>
                <w:rPr>
                  <w:noProof/>
                  <w:webHidden/>
                </w:rPr>
                <w:instrText xml:space="preserve"> PAGEREF _Toc130288631 \h </w:instrText>
              </w:r>
              <w:r>
                <w:rPr>
                  <w:noProof/>
                  <w:webHidden/>
                </w:rPr>
              </w:r>
              <w:r>
                <w:rPr>
                  <w:noProof/>
                  <w:webHidden/>
                </w:rPr>
                <w:fldChar w:fldCharType="separate"/>
              </w:r>
              <w:r>
                <w:rPr>
                  <w:noProof/>
                  <w:webHidden/>
                </w:rPr>
                <w:t>42</w:t>
              </w:r>
              <w:r>
                <w:rPr>
                  <w:noProof/>
                  <w:webHidden/>
                </w:rPr>
                <w:fldChar w:fldCharType="end"/>
              </w:r>
            </w:hyperlink>
          </w:p>
          <w:p w14:paraId="29C8358A" w14:textId="7AFC305B"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2" w:history="1">
              <w:r w:rsidRPr="00A855C2">
                <w:rPr>
                  <w:rStyle w:val="Hyperlink"/>
                  <w:noProof/>
                </w:rPr>
                <w:t>Conclusion</w:t>
              </w:r>
              <w:r>
                <w:rPr>
                  <w:noProof/>
                  <w:webHidden/>
                </w:rPr>
                <w:tab/>
              </w:r>
              <w:r>
                <w:rPr>
                  <w:noProof/>
                  <w:webHidden/>
                </w:rPr>
                <w:fldChar w:fldCharType="begin"/>
              </w:r>
              <w:r>
                <w:rPr>
                  <w:noProof/>
                  <w:webHidden/>
                </w:rPr>
                <w:instrText xml:space="preserve"> PAGEREF _Toc130288632 \h </w:instrText>
              </w:r>
              <w:r>
                <w:rPr>
                  <w:noProof/>
                  <w:webHidden/>
                </w:rPr>
              </w:r>
              <w:r>
                <w:rPr>
                  <w:noProof/>
                  <w:webHidden/>
                </w:rPr>
                <w:fldChar w:fldCharType="separate"/>
              </w:r>
              <w:r>
                <w:rPr>
                  <w:noProof/>
                  <w:webHidden/>
                </w:rPr>
                <w:t>42</w:t>
              </w:r>
              <w:r>
                <w:rPr>
                  <w:noProof/>
                  <w:webHidden/>
                </w:rPr>
                <w:fldChar w:fldCharType="end"/>
              </w:r>
            </w:hyperlink>
          </w:p>
          <w:p w14:paraId="00BAA649" w14:textId="588227B6" w:rsidR="00132DB9" w:rsidRDefault="00132DB9">
            <w:pPr>
              <w:pStyle w:val="TOC4"/>
              <w:tabs>
                <w:tab w:val="right" w:leader="dot" w:pos="8630"/>
              </w:tabs>
              <w:rPr>
                <w:rFonts w:asciiTheme="minorHAnsi" w:eastAsiaTheme="minorEastAsia" w:hAnsiTheme="minorHAnsi" w:cstheme="minorBidi"/>
                <w:noProof/>
                <w:sz w:val="22"/>
                <w:szCs w:val="22"/>
              </w:rPr>
            </w:pPr>
            <w:hyperlink w:anchor="_Toc130288633" w:history="1">
              <w:r w:rsidRPr="00A855C2">
                <w:rPr>
                  <w:rStyle w:val="Hyperlink"/>
                  <w:noProof/>
                </w:rPr>
                <w:t>Recommendations</w:t>
              </w:r>
              <w:r>
                <w:rPr>
                  <w:noProof/>
                  <w:webHidden/>
                </w:rPr>
                <w:tab/>
              </w:r>
              <w:r>
                <w:rPr>
                  <w:noProof/>
                  <w:webHidden/>
                </w:rPr>
                <w:fldChar w:fldCharType="begin"/>
              </w:r>
              <w:r>
                <w:rPr>
                  <w:noProof/>
                  <w:webHidden/>
                </w:rPr>
                <w:instrText xml:space="preserve"> PAGEREF _Toc130288633 \h </w:instrText>
              </w:r>
              <w:r>
                <w:rPr>
                  <w:noProof/>
                  <w:webHidden/>
                </w:rPr>
              </w:r>
              <w:r>
                <w:rPr>
                  <w:noProof/>
                  <w:webHidden/>
                </w:rPr>
                <w:fldChar w:fldCharType="separate"/>
              </w:r>
              <w:r>
                <w:rPr>
                  <w:noProof/>
                  <w:webHidden/>
                </w:rPr>
                <w:t>43</w:t>
              </w:r>
              <w:r>
                <w:rPr>
                  <w:noProof/>
                  <w:webHidden/>
                </w:rPr>
                <w:fldChar w:fldCharType="end"/>
              </w:r>
            </w:hyperlink>
          </w:p>
          <w:p w14:paraId="1389E603" w14:textId="166B8A1E" w:rsidR="00132DB9" w:rsidRDefault="00132DB9">
            <w:pPr>
              <w:pStyle w:val="TOC1"/>
              <w:rPr>
                <w:rFonts w:asciiTheme="minorHAnsi" w:eastAsiaTheme="minorEastAsia" w:hAnsiTheme="minorHAnsi" w:cstheme="minorBidi"/>
                <w:b w:val="0"/>
                <w:noProof/>
                <w:sz w:val="22"/>
                <w:szCs w:val="22"/>
              </w:rPr>
            </w:pPr>
            <w:hyperlink w:anchor="_Toc130288634" w:history="1">
              <w:r w:rsidRPr="00A855C2">
                <w:rPr>
                  <w:rStyle w:val="Hyperlink"/>
                  <w:noProof/>
                </w:rPr>
                <w:t>REFERENCES</w:t>
              </w:r>
              <w:r>
                <w:rPr>
                  <w:noProof/>
                  <w:webHidden/>
                </w:rPr>
                <w:tab/>
              </w:r>
              <w:r>
                <w:rPr>
                  <w:noProof/>
                  <w:webHidden/>
                </w:rPr>
                <w:fldChar w:fldCharType="begin"/>
              </w:r>
              <w:r>
                <w:rPr>
                  <w:noProof/>
                  <w:webHidden/>
                </w:rPr>
                <w:instrText xml:space="preserve"> PAGEREF _Toc130288634 \h </w:instrText>
              </w:r>
              <w:r>
                <w:rPr>
                  <w:noProof/>
                  <w:webHidden/>
                </w:rPr>
              </w:r>
              <w:r>
                <w:rPr>
                  <w:noProof/>
                  <w:webHidden/>
                </w:rPr>
                <w:fldChar w:fldCharType="separate"/>
              </w:r>
              <w:r>
                <w:rPr>
                  <w:noProof/>
                  <w:webHidden/>
                </w:rPr>
                <w:t>44</w:t>
              </w:r>
              <w:r>
                <w:rPr>
                  <w:noProof/>
                  <w:webHidden/>
                </w:rPr>
                <w:fldChar w:fldCharType="end"/>
              </w:r>
            </w:hyperlink>
          </w:p>
          <w:p w14:paraId="2C49AA01" w14:textId="0C4E918F" w:rsidR="00132DB9" w:rsidRDefault="00132DB9">
            <w:pPr>
              <w:pStyle w:val="TOC1"/>
              <w:rPr>
                <w:rFonts w:asciiTheme="minorHAnsi" w:eastAsiaTheme="minorEastAsia" w:hAnsiTheme="minorHAnsi" w:cstheme="minorBidi"/>
                <w:b w:val="0"/>
                <w:noProof/>
                <w:sz w:val="22"/>
                <w:szCs w:val="22"/>
              </w:rPr>
            </w:pPr>
            <w:hyperlink w:anchor="_Toc130288635" w:history="1">
              <w:r w:rsidRPr="00A855C2">
                <w:rPr>
                  <w:rStyle w:val="Hyperlink"/>
                  <w:noProof/>
                </w:rPr>
                <w:t>APPENDICES</w:t>
              </w:r>
              <w:r>
                <w:rPr>
                  <w:noProof/>
                  <w:webHidden/>
                </w:rPr>
                <w:tab/>
              </w:r>
              <w:r>
                <w:rPr>
                  <w:noProof/>
                  <w:webHidden/>
                </w:rPr>
                <w:fldChar w:fldCharType="begin"/>
              </w:r>
              <w:r>
                <w:rPr>
                  <w:noProof/>
                  <w:webHidden/>
                </w:rPr>
                <w:instrText xml:space="preserve"> PAGEREF _Toc130288635 \h </w:instrText>
              </w:r>
              <w:r>
                <w:rPr>
                  <w:noProof/>
                  <w:webHidden/>
                </w:rPr>
              </w:r>
              <w:r>
                <w:rPr>
                  <w:noProof/>
                  <w:webHidden/>
                </w:rPr>
                <w:fldChar w:fldCharType="separate"/>
              </w:r>
              <w:r>
                <w:rPr>
                  <w:noProof/>
                  <w:webHidden/>
                </w:rPr>
                <w:t>46</w:t>
              </w:r>
              <w:r>
                <w:rPr>
                  <w:noProof/>
                  <w:webHidden/>
                </w:rPr>
                <w:fldChar w:fldCharType="end"/>
              </w:r>
            </w:hyperlink>
          </w:p>
          <w:p w14:paraId="210BAE16" w14:textId="1315FDB7"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6" w:history="1">
              <w:r w:rsidRPr="00A855C2">
                <w:rPr>
                  <w:rStyle w:val="Hyperlink"/>
                  <w:noProof/>
                </w:rPr>
                <w:t>Survey Questionnai</w:t>
              </w:r>
              <w:r w:rsidRPr="00A855C2">
                <w:rPr>
                  <w:rStyle w:val="Hyperlink"/>
                  <w:noProof/>
                </w:rPr>
                <w:t>r</w:t>
              </w:r>
              <w:r w:rsidRPr="00A855C2">
                <w:rPr>
                  <w:rStyle w:val="Hyperlink"/>
                  <w:noProof/>
                </w:rPr>
                <w:t>e</w:t>
              </w:r>
              <w:r>
                <w:rPr>
                  <w:noProof/>
                  <w:webHidden/>
                </w:rPr>
                <w:tab/>
              </w:r>
              <w:r>
                <w:rPr>
                  <w:noProof/>
                  <w:webHidden/>
                </w:rPr>
                <w:fldChar w:fldCharType="begin"/>
              </w:r>
              <w:r>
                <w:rPr>
                  <w:noProof/>
                  <w:webHidden/>
                </w:rPr>
                <w:instrText xml:space="preserve"> PAGEREF _Toc130288636 \h </w:instrText>
              </w:r>
              <w:r>
                <w:rPr>
                  <w:noProof/>
                  <w:webHidden/>
                </w:rPr>
              </w:r>
              <w:r>
                <w:rPr>
                  <w:noProof/>
                  <w:webHidden/>
                </w:rPr>
                <w:fldChar w:fldCharType="separate"/>
              </w:r>
              <w:r>
                <w:rPr>
                  <w:noProof/>
                  <w:webHidden/>
                </w:rPr>
                <w:t>46</w:t>
              </w:r>
              <w:r>
                <w:rPr>
                  <w:noProof/>
                  <w:webHidden/>
                </w:rPr>
                <w:fldChar w:fldCharType="end"/>
              </w:r>
            </w:hyperlink>
          </w:p>
          <w:p w14:paraId="58224949" w14:textId="3E6E1A08"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7" w:history="1">
              <w:r w:rsidRPr="00A855C2">
                <w:rPr>
                  <w:rStyle w:val="Hyperlink"/>
                  <w:noProof/>
                </w:rPr>
                <w:t>Complete Gantt Chart</w:t>
              </w:r>
              <w:r>
                <w:rPr>
                  <w:noProof/>
                  <w:webHidden/>
                </w:rPr>
                <w:tab/>
              </w:r>
              <w:r>
                <w:rPr>
                  <w:noProof/>
                  <w:webHidden/>
                </w:rPr>
                <w:fldChar w:fldCharType="begin"/>
              </w:r>
              <w:r>
                <w:rPr>
                  <w:noProof/>
                  <w:webHidden/>
                </w:rPr>
                <w:instrText xml:space="preserve"> PAGEREF _Toc130288637 \h </w:instrText>
              </w:r>
              <w:r>
                <w:rPr>
                  <w:noProof/>
                  <w:webHidden/>
                </w:rPr>
              </w:r>
              <w:r>
                <w:rPr>
                  <w:noProof/>
                  <w:webHidden/>
                </w:rPr>
                <w:fldChar w:fldCharType="separate"/>
              </w:r>
              <w:r>
                <w:rPr>
                  <w:noProof/>
                  <w:webHidden/>
                </w:rPr>
                <w:t>47</w:t>
              </w:r>
              <w:r>
                <w:rPr>
                  <w:noProof/>
                  <w:webHidden/>
                </w:rPr>
                <w:fldChar w:fldCharType="end"/>
              </w:r>
            </w:hyperlink>
          </w:p>
          <w:p w14:paraId="36625C0F" w14:textId="5E1A8C73"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8" w:history="1">
              <w:r w:rsidRPr="00A855C2">
                <w:rPr>
                  <w:rStyle w:val="Hyperlink"/>
                  <w:noProof/>
                </w:rPr>
                <w:t>Admin-side Screenshot</w:t>
              </w:r>
              <w:r>
                <w:rPr>
                  <w:noProof/>
                  <w:webHidden/>
                </w:rPr>
                <w:tab/>
              </w:r>
              <w:r>
                <w:rPr>
                  <w:noProof/>
                  <w:webHidden/>
                </w:rPr>
                <w:fldChar w:fldCharType="begin"/>
              </w:r>
              <w:r>
                <w:rPr>
                  <w:noProof/>
                  <w:webHidden/>
                </w:rPr>
                <w:instrText xml:space="preserve"> PAGEREF _Toc130288638 \h </w:instrText>
              </w:r>
              <w:r>
                <w:rPr>
                  <w:noProof/>
                  <w:webHidden/>
                </w:rPr>
              </w:r>
              <w:r>
                <w:rPr>
                  <w:noProof/>
                  <w:webHidden/>
                </w:rPr>
                <w:fldChar w:fldCharType="separate"/>
              </w:r>
              <w:r>
                <w:rPr>
                  <w:noProof/>
                  <w:webHidden/>
                </w:rPr>
                <w:t>48</w:t>
              </w:r>
              <w:r>
                <w:rPr>
                  <w:noProof/>
                  <w:webHidden/>
                </w:rPr>
                <w:fldChar w:fldCharType="end"/>
              </w:r>
            </w:hyperlink>
          </w:p>
          <w:p w14:paraId="76728835" w14:textId="2194BEB8"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39" w:history="1">
              <w:r w:rsidRPr="00A855C2">
                <w:rPr>
                  <w:rStyle w:val="Hyperlink"/>
                  <w:noProof/>
                </w:rPr>
                <w:t>Client-side Screenshot</w:t>
              </w:r>
              <w:r>
                <w:rPr>
                  <w:noProof/>
                  <w:webHidden/>
                </w:rPr>
                <w:tab/>
              </w:r>
              <w:r>
                <w:rPr>
                  <w:noProof/>
                  <w:webHidden/>
                </w:rPr>
                <w:fldChar w:fldCharType="begin"/>
              </w:r>
              <w:r>
                <w:rPr>
                  <w:noProof/>
                  <w:webHidden/>
                </w:rPr>
                <w:instrText xml:space="preserve"> PAGEREF _Toc130288639 \h </w:instrText>
              </w:r>
              <w:r>
                <w:rPr>
                  <w:noProof/>
                  <w:webHidden/>
                </w:rPr>
              </w:r>
              <w:r>
                <w:rPr>
                  <w:noProof/>
                  <w:webHidden/>
                </w:rPr>
                <w:fldChar w:fldCharType="separate"/>
              </w:r>
              <w:r>
                <w:rPr>
                  <w:noProof/>
                  <w:webHidden/>
                </w:rPr>
                <w:t>48</w:t>
              </w:r>
              <w:r>
                <w:rPr>
                  <w:noProof/>
                  <w:webHidden/>
                </w:rPr>
                <w:fldChar w:fldCharType="end"/>
              </w:r>
            </w:hyperlink>
          </w:p>
          <w:p w14:paraId="22E05483" w14:textId="3C7332B2"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40" w:history="1">
              <w:r w:rsidRPr="00A855C2">
                <w:rPr>
                  <w:rStyle w:val="Hyperlink"/>
                  <w:noProof/>
                </w:rPr>
                <w:t>Supporting Document</w:t>
              </w:r>
              <w:r>
                <w:rPr>
                  <w:noProof/>
                  <w:webHidden/>
                </w:rPr>
                <w:tab/>
              </w:r>
              <w:r>
                <w:rPr>
                  <w:noProof/>
                  <w:webHidden/>
                </w:rPr>
                <w:fldChar w:fldCharType="begin"/>
              </w:r>
              <w:r>
                <w:rPr>
                  <w:noProof/>
                  <w:webHidden/>
                </w:rPr>
                <w:instrText xml:space="preserve"> PAGEREF _Toc130288640 \h </w:instrText>
              </w:r>
              <w:r>
                <w:rPr>
                  <w:noProof/>
                  <w:webHidden/>
                </w:rPr>
              </w:r>
              <w:r>
                <w:rPr>
                  <w:noProof/>
                  <w:webHidden/>
                </w:rPr>
                <w:fldChar w:fldCharType="separate"/>
              </w:r>
              <w:r>
                <w:rPr>
                  <w:noProof/>
                  <w:webHidden/>
                </w:rPr>
                <w:t>48</w:t>
              </w:r>
              <w:r>
                <w:rPr>
                  <w:noProof/>
                  <w:webHidden/>
                </w:rPr>
                <w:fldChar w:fldCharType="end"/>
              </w:r>
            </w:hyperlink>
          </w:p>
          <w:p w14:paraId="1316F7CA" w14:textId="45DCF08D" w:rsidR="00132DB9" w:rsidRDefault="00132DB9">
            <w:pPr>
              <w:pStyle w:val="TOC3"/>
              <w:tabs>
                <w:tab w:val="right" w:leader="dot" w:pos="8630"/>
              </w:tabs>
              <w:rPr>
                <w:rFonts w:asciiTheme="minorHAnsi" w:eastAsiaTheme="minorEastAsia" w:hAnsiTheme="minorHAnsi" w:cstheme="minorBidi"/>
                <w:noProof/>
                <w:sz w:val="22"/>
                <w:szCs w:val="22"/>
              </w:rPr>
            </w:pPr>
            <w:hyperlink w:anchor="_Toc130288641" w:history="1">
              <w:r w:rsidRPr="00A855C2">
                <w:rPr>
                  <w:rStyle w:val="Hyperlink"/>
                  <w:noProof/>
                </w:rPr>
                <w:t>Compliance Matrix</w:t>
              </w:r>
              <w:r>
                <w:rPr>
                  <w:noProof/>
                  <w:webHidden/>
                </w:rPr>
                <w:tab/>
              </w:r>
              <w:r>
                <w:rPr>
                  <w:noProof/>
                  <w:webHidden/>
                </w:rPr>
                <w:fldChar w:fldCharType="begin"/>
              </w:r>
              <w:r>
                <w:rPr>
                  <w:noProof/>
                  <w:webHidden/>
                </w:rPr>
                <w:instrText xml:space="preserve"> PAGEREF _Toc130288641 \h </w:instrText>
              </w:r>
              <w:r>
                <w:rPr>
                  <w:noProof/>
                  <w:webHidden/>
                </w:rPr>
              </w:r>
              <w:r>
                <w:rPr>
                  <w:noProof/>
                  <w:webHidden/>
                </w:rPr>
                <w:fldChar w:fldCharType="separate"/>
              </w:r>
              <w:r>
                <w:rPr>
                  <w:noProof/>
                  <w:webHidden/>
                </w:rPr>
                <w:t>48</w:t>
              </w:r>
              <w:r>
                <w:rPr>
                  <w:noProof/>
                  <w:webHidden/>
                </w:rPr>
                <w:fldChar w:fldCharType="end"/>
              </w:r>
            </w:hyperlink>
          </w:p>
          <w:p w14:paraId="732CBDD2" w14:textId="417BA1F6" w:rsidR="00132DB9" w:rsidRDefault="00132DB9">
            <w:pPr>
              <w:pStyle w:val="TOC1"/>
              <w:rPr>
                <w:rFonts w:asciiTheme="minorHAnsi" w:eastAsiaTheme="minorEastAsia" w:hAnsiTheme="minorHAnsi" w:cstheme="minorBidi"/>
                <w:b w:val="0"/>
                <w:noProof/>
                <w:sz w:val="22"/>
                <w:szCs w:val="22"/>
              </w:rPr>
            </w:pPr>
            <w:hyperlink w:anchor="_Toc130288642" w:history="1">
              <w:r w:rsidRPr="00A855C2">
                <w:rPr>
                  <w:rStyle w:val="Hyperlink"/>
                  <w:noProof/>
                </w:rPr>
                <w:t>Curriculum Vitae</w:t>
              </w:r>
              <w:r>
                <w:rPr>
                  <w:noProof/>
                  <w:webHidden/>
                </w:rPr>
                <w:tab/>
              </w:r>
              <w:r>
                <w:rPr>
                  <w:noProof/>
                  <w:webHidden/>
                </w:rPr>
                <w:fldChar w:fldCharType="begin"/>
              </w:r>
              <w:r>
                <w:rPr>
                  <w:noProof/>
                  <w:webHidden/>
                </w:rPr>
                <w:instrText xml:space="preserve"> PAGEREF _Toc130288642 \h </w:instrText>
              </w:r>
              <w:r>
                <w:rPr>
                  <w:noProof/>
                  <w:webHidden/>
                </w:rPr>
              </w:r>
              <w:r>
                <w:rPr>
                  <w:noProof/>
                  <w:webHidden/>
                </w:rPr>
                <w:fldChar w:fldCharType="separate"/>
              </w:r>
              <w:r>
                <w:rPr>
                  <w:noProof/>
                  <w:webHidden/>
                </w:rPr>
                <w:t>49</w:t>
              </w:r>
              <w:r>
                <w:rPr>
                  <w:noProof/>
                  <w:webHidden/>
                </w:rPr>
                <w:fldChar w:fldCharType="end"/>
              </w:r>
            </w:hyperlink>
          </w:p>
          <w:p w14:paraId="1ED4CE13" w14:textId="167B1F65" w:rsidR="00252F10" w:rsidRPr="007C4177" w:rsidRDefault="00302536" w:rsidP="00205288">
            <w:pPr>
              <w:pStyle w:val="TOC1"/>
              <w:rPr>
                <w:rFonts w:cs="Times New Roman"/>
                <w:szCs w:val="24"/>
              </w:rPr>
            </w:pPr>
            <w:r>
              <w:rPr>
                <w:rFonts w:cs="Times New Roman"/>
                <w:b w:val="0"/>
                <w:szCs w:val="24"/>
              </w:rPr>
              <w:fldChar w:fldCharType="end"/>
            </w:r>
          </w:p>
        </w:tc>
      </w:tr>
    </w:tbl>
    <w:p w14:paraId="424A6E2F" w14:textId="77777777" w:rsidR="00252F10" w:rsidRPr="007C4177" w:rsidRDefault="00252F10">
      <w:pPr>
        <w:pStyle w:val="TITLE1"/>
        <w:jc w:val="left"/>
        <w:rPr>
          <w:rFonts w:cs="Times New Roman"/>
          <w:szCs w:val="24"/>
        </w:rPr>
      </w:pPr>
    </w:p>
    <w:p w14:paraId="3C71EA59" w14:textId="77777777" w:rsidR="00252F10" w:rsidRPr="007C4177" w:rsidRDefault="00252F10">
      <w:pPr>
        <w:rPr>
          <w:rFonts w:ascii="Times New Roman" w:hAnsi="Times New Roman" w:cs="Times New Roman"/>
          <w:sz w:val="24"/>
          <w:szCs w:val="24"/>
        </w:rPr>
        <w:sectPr w:rsidR="00252F10" w:rsidRPr="007C4177">
          <w:pgSz w:w="12240" w:h="15840"/>
          <w:pgMar w:top="1440" w:right="1440" w:bottom="1440" w:left="2160" w:header="720" w:footer="720" w:gutter="0"/>
          <w:pgNumType w:fmt="lowerRoman"/>
          <w:cols w:space="720"/>
          <w:docGrid w:linePitch="360"/>
        </w:sectPr>
      </w:pPr>
      <w:bookmarkStart w:id="3" w:name="_Toc521312372"/>
    </w:p>
    <w:p w14:paraId="79383A09" w14:textId="77777777" w:rsidR="00252F10" w:rsidRPr="007C4177" w:rsidRDefault="006722CE">
      <w:pPr>
        <w:pStyle w:val="TITLE1"/>
        <w:rPr>
          <w:rFonts w:cs="Times New Roman"/>
        </w:rPr>
      </w:pPr>
      <w:bookmarkStart w:id="4" w:name="_Toc130288573"/>
      <w:bookmarkEnd w:id="3"/>
      <w:r w:rsidRPr="007C4177">
        <w:rPr>
          <w:rFonts w:cs="Times New Roman"/>
        </w:rPr>
        <w:lastRenderedPageBreak/>
        <w:t>LIST OF TABLE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212"/>
      </w:tblGrid>
      <w:tr w:rsidR="00252F10" w:rsidRPr="007C4177" w14:paraId="600C5BB2" w14:textId="77777777">
        <w:tc>
          <w:tcPr>
            <w:tcW w:w="4428" w:type="dxa"/>
          </w:tcPr>
          <w:p w14:paraId="7D176613" w14:textId="77777777" w:rsidR="00252F10" w:rsidRPr="007C4177" w:rsidRDefault="006722CE">
            <w:pPr>
              <w:rPr>
                <w:rFonts w:ascii="Times New Roman" w:hAnsi="Times New Roman" w:cs="Times New Roman"/>
                <w:b/>
                <w:sz w:val="24"/>
                <w:szCs w:val="24"/>
              </w:rPr>
            </w:pPr>
            <w:r w:rsidRPr="007C4177">
              <w:rPr>
                <w:rFonts w:ascii="Times New Roman" w:hAnsi="Times New Roman" w:cs="Times New Roman"/>
                <w:b/>
                <w:sz w:val="24"/>
                <w:szCs w:val="24"/>
              </w:rPr>
              <w:t>Title</w:t>
            </w:r>
          </w:p>
        </w:tc>
        <w:tc>
          <w:tcPr>
            <w:tcW w:w="4428" w:type="dxa"/>
          </w:tcPr>
          <w:p w14:paraId="05B3DC05" w14:textId="77777777" w:rsidR="00252F10" w:rsidRPr="007C4177" w:rsidRDefault="006722CE">
            <w:pPr>
              <w:jc w:val="right"/>
              <w:rPr>
                <w:rFonts w:ascii="Times New Roman" w:hAnsi="Times New Roman" w:cs="Times New Roman"/>
                <w:b/>
                <w:sz w:val="24"/>
                <w:szCs w:val="24"/>
              </w:rPr>
            </w:pPr>
            <w:r w:rsidRPr="007C4177">
              <w:rPr>
                <w:rFonts w:ascii="Times New Roman" w:hAnsi="Times New Roman" w:cs="Times New Roman"/>
                <w:b/>
                <w:sz w:val="24"/>
                <w:szCs w:val="24"/>
              </w:rPr>
              <w:t>Page</w:t>
            </w:r>
          </w:p>
        </w:tc>
      </w:tr>
      <w:tr w:rsidR="00252F10" w:rsidRPr="007C4177" w14:paraId="44A6E302" w14:textId="77777777">
        <w:tc>
          <w:tcPr>
            <w:tcW w:w="8856" w:type="dxa"/>
            <w:gridSpan w:val="2"/>
          </w:tcPr>
          <w:p w14:paraId="7FFAD125" w14:textId="33627C64" w:rsidR="007204A9" w:rsidRDefault="00D05A1A">
            <w:pPr>
              <w:pStyle w:val="TableofFigures"/>
              <w:tabs>
                <w:tab w:val="right" w:leader="dot" w:pos="8630"/>
              </w:tabs>
              <w:rPr>
                <w:rFonts w:asciiTheme="minorHAnsi" w:eastAsiaTheme="minorEastAsia" w:hAnsiTheme="minorHAnsi" w:cstheme="minorBidi"/>
                <w:noProof/>
                <w:sz w:val="22"/>
                <w:szCs w:val="22"/>
              </w:rPr>
            </w:pPr>
            <w:r>
              <w:rPr>
                <w:rFonts w:cs="Times New Roman"/>
                <w:sz w:val="22"/>
                <w:szCs w:val="24"/>
              </w:rPr>
              <w:fldChar w:fldCharType="begin"/>
            </w:r>
            <w:r>
              <w:rPr>
                <w:rFonts w:cs="Times New Roman"/>
                <w:sz w:val="22"/>
                <w:szCs w:val="24"/>
              </w:rPr>
              <w:instrText xml:space="preserve"> TOC \h \z \t "LOT-NEW" \c </w:instrText>
            </w:r>
            <w:r>
              <w:rPr>
                <w:rFonts w:cs="Times New Roman"/>
                <w:sz w:val="22"/>
                <w:szCs w:val="24"/>
              </w:rPr>
              <w:fldChar w:fldCharType="separate"/>
            </w:r>
            <w:hyperlink w:anchor="_Toc130239085" w:history="1">
              <w:r w:rsidR="007204A9" w:rsidRPr="00337D66">
                <w:rPr>
                  <w:rStyle w:val="Hyperlink"/>
                  <w:noProof/>
                </w:rPr>
                <w:t>Table 1. Comparison of the Related Systems</w:t>
              </w:r>
              <w:r w:rsidR="007204A9">
                <w:rPr>
                  <w:noProof/>
                  <w:webHidden/>
                </w:rPr>
                <w:tab/>
              </w:r>
              <w:r w:rsidR="007204A9">
                <w:rPr>
                  <w:noProof/>
                  <w:webHidden/>
                </w:rPr>
                <w:fldChar w:fldCharType="begin"/>
              </w:r>
              <w:r w:rsidR="007204A9">
                <w:rPr>
                  <w:noProof/>
                  <w:webHidden/>
                </w:rPr>
                <w:instrText xml:space="preserve"> PAGEREF _Toc130239085 \h </w:instrText>
              </w:r>
              <w:r w:rsidR="007204A9">
                <w:rPr>
                  <w:noProof/>
                  <w:webHidden/>
                </w:rPr>
              </w:r>
              <w:r w:rsidR="007204A9">
                <w:rPr>
                  <w:noProof/>
                  <w:webHidden/>
                </w:rPr>
                <w:fldChar w:fldCharType="separate"/>
              </w:r>
              <w:r w:rsidR="006C4463">
                <w:rPr>
                  <w:noProof/>
                  <w:webHidden/>
                </w:rPr>
                <w:t>13</w:t>
              </w:r>
              <w:r w:rsidR="007204A9">
                <w:rPr>
                  <w:noProof/>
                  <w:webHidden/>
                </w:rPr>
                <w:fldChar w:fldCharType="end"/>
              </w:r>
            </w:hyperlink>
          </w:p>
          <w:p w14:paraId="543682AF" w14:textId="285D5716"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6" w:history="1">
              <w:r w:rsidR="007204A9" w:rsidRPr="00337D66">
                <w:rPr>
                  <w:rStyle w:val="Hyperlink"/>
                  <w:noProof/>
                </w:rPr>
                <w:t>Table 2. Minimum Hardware Requirements</w:t>
              </w:r>
              <w:r w:rsidR="007204A9">
                <w:rPr>
                  <w:noProof/>
                  <w:webHidden/>
                </w:rPr>
                <w:tab/>
              </w:r>
              <w:r w:rsidR="007204A9">
                <w:rPr>
                  <w:noProof/>
                  <w:webHidden/>
                </w:rPr>
                <w:fldChar w:fldCharType="begin"/>
              </w:r>
              <w:r w:rsidR="007204A9">
                <w:rPr>
                  <w:noProof/>
                  <w:webHidden/>
                </w:rPr>
                <w:instrText xml:space="preserve"> PAGEREF _Toc130239086 \h </w:instrText>
              </w:r>
              <w:r w:rsidR="007204A9">
                <w:rPr>
                  <w:noProof/>
                  <w:webHidden/>
                </w:rPr>
              </w:r>
              <w:r w:rsidR="007204A9">
                <w:rPr>
                  <w:noProof/>
                  <w:webHidden/>
                </w:rPr>
                <w:fldChar w:fldCharType="separate"/>
              </w:r>
              <w:r w:rsidR="006C4463">
                <w:rPr>
                  <w:noProof/>
                  <w:webHidden/>
                </w:rPr>
                <w:t>21</w:t>
              </w:r>
              <w:r w:rsidR="007204A9">
                <w:rPr>
                  <w:noProof/>
                  <w:webHidden/>
                </w:rPr>
                <w:fldChar w:fldCharType="end"/>
              </w:r>
            </w:hyperlink>
          </w:p>
          <w:p w14:paraId="4A40525C" w14:textId="5815482C"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7" w:history="1">
              <w:r w:rsidR="007204A9" w:rsidRPr="00337D66">
                <w:rPr>
                  <w:rStyle w:val="Hyperlink"/>
                  <w:noProof/>
                </w:rPr>
                <w:t>Table 3. Minimum Software Requirements</w:t>
              </w:r>
              <w:r w:rsidR="007204A9">
                <w:rPr>
                  <w:noProof/>
                  <w:webHidden/>
                </w:rPr>
                <w:tab/>
              </w:r>
              <w:r w:rsidR="007204A9">
                <w:rPr>
                  <w:noProof/>
                  <w:webHidden/>
                </w:rPr>
                <w:fldChar w:fldCharType="begin"/>
              </w:r>
              <w:r w:rsidR="007204A9">
                <w:rPr>
                  <w:noProof/>
                  <w:webHidden/>
                </w:rPr>
                <w:instrText xml:space="preserve"> PAGEREF _Toc130239087 \h </w:instrText>
              </w:r>
              <w:r w:rsidR="007204A9">
                <w:rPr>
                  <w:noProof/>
                  <w:webHidden/>
                </w:rPr>
              </w:r>
              <w:r w:rsidR="007204A9">
                <w:rPr>
                  <w:noProof/>
                  <w:webHidden/>
                </w:rPr>
                <w:fldChar w:fldCharType="separate"/>
              </w:r>
              <w:r w:rsidR="006C4463">
                <w:rPr>
                  <w:noProof/>
                  <w:webHidden/>
                </w:rPr>
                <w:t>21</w:t>
              </w:r>
              <w:r w:rsidR="007204A9">
                <w:rPr>
                  <w:noProof/>
                  <w:webHidden/>
                </w:rPr>
                <w:fldChar w:fldCharType="end"/>
              </w:r>
            </w:hyperlink>
          </w:p>
          <w:p w14:paraId="20A464A5" w14:textId="6C2D7652"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8" w:history="1">
              <w:r w:rsidR="007204A9" w:rsidRPr="00337D66">
                <w:rPr>
                  <w:rStyle w:val="Hyperlink"/>
                  <w:noProof/>
                </w:rPr>
                <w:t>Table 4. Gantt Chart</w:t>
              </w:r>
              <w:r w:rsidR="007204A9">
                <w:rPr>
                  <w:noProof/>
                  <w:webHidden/>
                </w:rPr>
                <w:tab/>
              </w:r>
              <w:r w:rsidR="007204A9">
                <w:rPr>
                  <w:noProof/>
                  <w:webHidden/>
                </w:rPr>
                <w:fldChar w:fldCharType="begin"/>
              </w:r>
              <w:r w:rsidR="007204A9">
                <w:rPr>
                  <w:noProof/>
                  <w:webHidden/>
                </w:rPr>
                <w:instrText xml:space="preserve"> PAGEREF _Toc130239088 \h </w:instrText>
              </w:r>
              <w:r w:rsidR="007204A9">
                <w:rPr>
                  <w:noProof/>
                  <w:webHidden/>
                </w:rPr>
              </w:r>
              <w:r w:rsidR="007204A9">
                <w:rPr>
                  <w:noProof/>
                  <w:webHidden/>
                </w:rPr>
                <w:fldChar w:fldCharType="separate"/>
              </w:r>
              <w:r w:rsidR="006C4463">
                <w:rPr>
                  <w:noProof/>
                  <w:webHidden/>
                </w:rPr>
                <w:t>25</w:t>
              </w:r>
              <w:r w:rsidR="007204A9">
                <w:rPr>
                  <w:noProof/>
                  <w:webHidden/>
                </w:rPr>
                <w:fldChar w:fldCharType="end"/>
              </w:r>
            </w:hyperlink>
          </w:p>
          <w:p w14:paraId="5DB5E3E2" w14:textId="3B506C51"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9" w:history="1">
              <w:r w:rsidR="007204A9" w:rsidRPr="00337D66">
                <w:rPr>
                  <w:rStyle w:val="Hyperlink"/>
                  <w:noProof/>
                </w:rPr>
                <w:t>Table 5. Current Cost Benefit Analysis</w:t>
              </w:r>
              <w:r w:rsidR="007204A9">
                <w:rPr>
                  <w:noProof/>
                  <w:webHidden/>
                </w:rPr>
                <w:tab/>
              </w:r>
              <w:r w:rsidR="007204A9">
                <w:rPr>
                  <w:noProof/>
                  <w:webHidden/>
                </w:rPr>
                <w:fldChar w:fldCharType="begin"/>
              </w:r>
              <w:r w:rsidR="007204A9">
                <w:rPr>
                  <w:noProof/>
                  <w:webHidden/>
                </w:rPr>
                <w:instrText xml:space="preserve"> PAGEREF _Toc130239089 \h </w:instrText>
              </w:r>
              <w:r w:rsidR="007204A9">
                <w:rPr>
                  <w:noProof/>
                  <w:webHidden/>
                </w:rPr>
              </w:r>
              <w:r w:rsidR="007204A9">
                <w:rPr>
                  <w:noProof/>
                  <w:webHidden/>
                </w:rPr>
                <w:fldChar w:fldCharType="separate"/>
              </w:r>
              <w:r w:rsidR="006C4463">
                <w:rPr>
                  <w:noProof/>
                  <w:webHidden/>
                </w:rPr>
                <w:t>26</w:t>
              </w:r>
              <w:r w:rsidR="007204A9">
                <w:rPr>
                  <w:noProof/>
                  <w:webHidden/>
                </w:rPr>
                <w:fldChar w:fldCharType="end"/>
              </w:r>
            </w:hyperlink>
          </w:p>
          <w:p w14:paraId="25F43C0E" w14:textId="2F8E0C62"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0" w:history="1">
              <w:r w:rsidR="007204A9" w:rsidRPr="00337D66">
                <w:rPr>
                  <w:rStyle w:val="Hyperlink"/>
                  <w:noProof/>
                </w:rPr>
                <w:t>Table 6. Current Cost Benefit Analysis</w:t>
              </w:r>
              <w:r w:rsidR="007204A9">
                <w:rPr>
                  <w:noProof/>
                  <w:webHidden/>
                </w:rPr>
                <w:tab/>
              </w:r>
              <w:r w:rsidR="007204A9">
                <w:rPr>
                  <w:noProof/>
                  <w:webHidden/>
                </w:rPr>
                <w:fldChar w:fldCharType="begin"/>
              </w:r>
              <w:r w:rsidR="007204A9">
                <w:rPr>
                  <w:noProof/>
                  <w:webHidden/>
                </w:rPr>
                <w:instrText xml:space="preserve"> PAGEREF _Toc130239090 \h </w:instrText>
              </w:r>
              <w:r w:rsidR="007204A9">
                <w:rPr>
                  <w:noProof/>
                  <w:webHidden/>
                </w:rPr>
              </w:r>
              <w:r w:rsidR="007204A9">
                <w:rPr>
                  <w:noProof/>
                  <w:webHidden/>
                </w:rPr>
                <w:fldChar w:fldCharType="separate"/>
              </w:r>
              <w:r w:rsidR="006C4463">
                <w:rPr>
                  <w:noProof/>
                  <w:webHidden/>
                </w:rPr>
                <w:t>27</w:t>
              </w:r>
              <w:r w:rsidR="007204A9">
                <w:rPr>
                  <w:noProof/>
                  <w:webHidden/>
                </w:rPr>
                <w:fldChar w:fldCharType="end"/>
              </w:r>
            </w:hyperlink>
          </w:p>
          <w:p w14:paraId="25B0AE98" w14:textId="33061B2A"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1" w:history="1">
              <w:r w:rsidR="007204A9" w:rsidRPr="00337D66">
                <w:rPr>
                  <w:rStyle w:val="Hyperlink"/>
                  <w:noProof/>
                </w:rPr>
                <w:t>Table 7. Proposed Cost Benefit Analysis</w:t>
              </w:r>
              <w:r w:rsidR="007204A9">
                <w:rPr>
                  <w:noProof/>
                  <w:webHidden/>
                </w:rPr>
                <w:tab/>
              </w:r>
              <w:r w:rsidR="007204A9">
                <w:rPr>
                  <w:noProof/>
                  <w:webHidden/>
                </w:rPr>
                <w:fldChar w:fldCharType="begin"/>
              </w:r>
              <w:r w:rsidR="007204A9">
                <w:rPr>
                  <w:noProof/>
                  <w:webHidden/>
                </w:rPr>
                <w:instrText xml:space="preserve"> PAGEREF _Toc130239091 \h </w:instrText>
              </w:r>
              <w:r w:rsidR="007204A9">
                <w:rPr>
                  <w:noProof/>
                  <w:webHidden/>
                </w:rPr>
              </w:r>
              <w:r w:rsidR="007204A9">
                <w:rPr>
                  <w:noProof/>
                  <w:webHidden/>
                </w:rPr>
                <w:fldChar w:fldCharType="separate"/>
              </w:r>
              <w:r w:rsidR="006C4463">
                <w:rPr>
                  <w:noProof/>
                  <w:webHidden/>
                </w:rPr>
                <w:t>27</w:t>
              </w:r>
              <w:r w:rsidR="007204A9">
                <w:rPr>
                  <w:noProof/>
                  <w:webHidden/>
                </w:rPr>
                <w:fldChar w:fldCharType="end"/>
              </w:r>
            </w:hyperlink>
          </w:p>
          <w:p w14:paraId="0626B7F7" w14:textId="7E45FFDF"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2" w:history="1">
              <w:r w:rsidR="007204A9" w:rsidRPr="00337D66">
                <w:rPr>
                  <w:rStyle w:val="Hyperlink"/>
                  <w:noProof/>
                </w:rPr>
                <w:t>Table 8. Proposed Cost Benefit Analysis</w:t>
              </w:r>
              <w:r w:rsidR="007204A9">
                <w:rPr>
                  <w:noProof/>
                  <w:webHidden/>
                </w:rPr>
                <w:tab/>
              </w:r>
              <w:r w:rsidR="007204A9">
                <w:rPr>
                  <w:noProof/>
                  <w:webHidden/>
                </w:rPr>
                <w:fldChar w:fldCharType="begin"/>
              </w:r>
              <w:r w:rsidR="007204A9">
                <w:rPr>
                  <w:noProof/>
                  <w:webHidden/>
                </w:rPr>
                <w:instrText xml:space="preserve"> PAGEREF _Toc130239092 \h </w:instrText>
              </w:r>
              <w:r w:rsidR="007204A9">
                <w:rPr>
                  <w:noProof/>
                  <w:webHidden/>
                </w:rPr>
              </w:r>
              <w:r w:rsidR="007204A9">
                <w:rPr>
                  <w:noProof/>
                  <w:webHidden/>
                </w:rPr>
                <w:fldChar w:fldCharType="separate"/>
              </w:r>
              <w:r w:rsidR="006C4463">
                <w:rPr>
                  <w:noProof/>
                  <w:webHidden/>
                </w:rPr>
                <w:t>28</w:t>
              </w:r>
              <w:r w:rsidR="007204A9">
                <w:rPr>
                  <w:noProof/>
                  <w:webHidden/>
                </w:rPr>
                <w:fldChar w:fldCharType="end"/>
              </w:r>
            </w:hyperlink>
          </w:p>
          <w:p w14:paraId="166C41CB" w14:textId="735996B9"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3" w:history="1">
              <w:r w:rsidR="007204A9" w:rsidRPr="00337D66">
                <w:rPr>
                  <w:rStyle w:val="Hyperlink"/>
                  <w:noProof/>
                </w:rPr>
                <w:t>Table 9. Tenants</w:t>
              </w:r>
              <w:r w:rsidR="007204A9">
                <w:rPr>
                  <w:noProof/>
                  <w:webHidden/>
                </w:rPr>
                <w:tab/>
              </w:r>
              <w:r w:rsidR="007204A9">
                <w:rPr>
                  <w:noProof/>
                  <w:webHidden/>
                </w:rPr>
                <w:fldChar w:fldCharType="begin"/>
              </w:r>
              <w:r w:rsidR="007204A9">
                <w:rPr>
                  <w:noProof/>
                  <w:webHidden/>
                </w:rPr>
                <w:instrText xml:space="preserve"> PAGEREF _Toc130239093 \h </w:instrText>
              </w:r>
              <w:r w:rsidR="007204A9">
                <w:rPr>
                  <w:noProof/>
                  <w:webHidden/>
                </w:rPr>
              </w:r>
              <w:r w:rsidR="007204A9">
                <w:rPr>
                  <w:noProof/>
                  <w:webHidden/>
                </w:rPr>
                <w:fldChar w:fldCharType="separate"/>
              </w:r>
              <w:r w:rsidR="006C4463">
                <w:rPr>
                  <w:noProof/>
                  <w:webHidden/>
                </w:rPr>
                <w:t>32</w:t>
              </w:r>
              <w:r w:rsidR="007204A9">
                <w:rPr>
                  <w:noProof/>
                  <w:webHidden/>
                </w:rPr>
                <w:fldChar w:fldCharType="end"/>
              </w:r>
            </w:hyperlink>
          </w:p>
          <w:p w14:paraId="5224D206" w14:textId="21C63C3D"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4" w:history="1">
              <w:r w:rsidR="007204A9" w:rsidRPr="00337D66">
                <w:rPr>
                  <w:rStyle w:val="Hyperlink"/>
                  <w:noProof/>
                </w:rPr>
                <w:t>Table 10. Coordinators</w:t>
              </w:r>
              <w:r w:rsidR="007204A9">
                <w:rPr>
                  <w:noProof/>
                  <w:webHidden/>
                </w:rPr>
                <w:tab/>
              </w:r>
              <w:r w:rsidR="007204A9">
                <w:rPr>
                  <w:noProof/>
                  <w:webHidden/>
                </w:rPr>
                <w:fldChar w:fldCharType="begin"/>
              </w:r>
              <w:r w:rsidR="007204A9">
                <w:rPr>
                  <w:noProof/>
                  <w:webHidden/>
                </w:rPr>
                <w:instrText xml:space="preserve"> PAGEREF _Toc130239094 \h </w:instrText>
              </w:r>
              <w:r w:rsidR="007204A9">
                <w:rPr>
                  <w:noProof/>
                  <w:webHidden/>
                </w:rPr>
              </w:r>
              <w:r w:rsidR="007204A9">
                <w:rPr>
                  <w:noProof/>
                  <w:webHidden/>
                </w:rPr>
                <w:fldChar w:fldCharType="separate"/>
              </w:r>
              <w:r w:rsidR="006C4463">
                <w:rPr>
                  <w:noProof/>
                  <w:webHidden/>
                </w:rPr>
                <w:t>32</w:t>
              </w:r>
              <w:r w:rsidR="007204A9">
                <w:rPr>
                  <w:noProof/>
                  <w:webHidden/>
                </w:rPr>
                <w:fldChar w:fldCharType="end"/>
              </w:r>
            </w:hyperlink>
          </w:p>
          <w:p w14:paraId="699A22BE" w14:textId="54FD7E38"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5" w:history="1">
              <w:r w:rsidR="007204A9" w:rsidRPr="00337D66">
                <w:rPr>
                  <w:rStyle w:val="Hyperlink"/>
                  <w:noProof/>
                </w:rPr>
                <w:t>Table 11. Users</w:t>
              </w:r>
              <w:r w:rsidR="007204A9">
                <w:rPr>
                  <w:noProof/>
                  <w:webHidden/>
                </w:rPr>
                <w:tab/>
              </w:r>
              <w:r w:rsidR="007204A9">
                <w:rPr>
                  <w:noProof/>
                  <w:webHidden/>
                </w:rPr>
                <w:fldChar w:fldCharType="begin"/>
              </w:r>
              <w:r w:rsidR="007204A9">
                <w:rPr>
                  <w:noProof/>
                  <w:webHidden/>
                </w:rPr>
                <w:instrText xml:space="preserve"> PAGEREF _Toc130239095 \h </w:instrText>
              </w:r>
              <w:r w:rsidR="007204A9">
                <w:rPr>
                  <w:noProof/>
                  <w:webHidden/>
                </w:rPr>
              </w:r>
              <w:r w:rsidR="007204A9">
                <w:rPr>
                  <w:noProof/>
                  <w:webHidden/>
                </w:rPr>
                <w:fldChar w:fldCharType="separate"/>
              </w:r>
              <w:r w:rsidR="006C4463">
                <w:rPr>
                  <w:noProof/>
                  <w:webHidden/>
                </w:rPr>
                <w:t>32</w:t>
              </w:r>
              <w:r w:rsidR="007204A9">
                <w:rPr>
                  <w:noProof/>
                  <w:webHidden/>
                </w:rPr>
                <w:fldChar w:fldCharType="end"/>
              </w:r>
            </w:hyperlink>
          </w:p>
          <w:p w14:paraId="5933C8CF" w14:textId="7DF31AE3"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6" w:history="1">
              <w:r w:rsidR="007204A9" w:rsidRPr="00337D66">
                <w:rPr>
                  <w:rStyle w:val="Hyperlink"/>
                  <w:noProof/>
                </w:rPr>
                <w:t>Table 12. Payments</w:t>
              </w:r>
              <w:r w:rsidR="007204A9">
                <w:rPr>
                  <w:noProof/>
                  <w:webHidden/>
                </w:rPr>
                <w:tab/>
              </w:r>
              <w:r w:rsidR="007204A9">
                <w:rPr>
                  <w:noProof/>
                  <w:webHidden/>
                </w:rPr>
                <w:fldChar w:fldCharType="begin"/>
              </w:r>
              <w:r w:rsidR="007204A9">
                <w:rPr>
                  <w:noProof/>
                  <w:webHidden/>
                </w:rPr>
                <w:instrText xml:space="preserve"> PAGEREF _Toc130239096 \h </w:instrText>
              </w:r>
              <w:r w:rsidR="007204A9">
                <w:rPr>
                  <w:noProof/>
                  <w:webHidden/>
                </w:rPr>
              </w:r>
              <w:r w:rsidR="007204A9">
                <w:rPr>
                  <w:noProof/>
                  <w:webHidden/>
                </w:rPr>
                <w:fldChar w:fldCharType="separate"/>
              </w:r>
              <w:r w:rsidR="006C4463">
                <w:rPr>
                  <w:noProof/>
                  <w:webHidden/>
                </w:rPr>
                <w:t>33</w:t>
              </w:r>
              <w:r w:rsidR="007204A9">
                <w:rPr>
                  <w:noProof/>
                  <w:webHidden/>
                </w:rPr>
                <w:fldChar w:fldCharType="end"/>
              </w:r>
            </w:hyperlink>
          </w:p>
          <w:p w14:paraId="32AB9BB8" w14:textId="38EFFAF0"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7" w:history="1">
              <w:r w:rsidR="007204A9" w:rsidRPr="00337D66">
                <w:rPr>
                  <w:rStyle w:val="Hyperlink"/>
                  <w:noProof/>
                </w:rPr>
                <w:t>Table 13. Logs</w:t>
              </w:r>
              <w:r w:rsidR="007204A9">
                <w:rPr>
                  <w:noProof/>
                  <w:webHidden/>
                </w:rPr>
                <w:tab/>
              </w:r>
              <w:r w:rsidR="007204A9">
                <w:rPr>
                  <w:noProof/>
                  <w:webHidden/>
                </w:rPr>
                <w:fldChar w:fldCharType="begin"/>
              </w:r>
              <w:r w:rsidR="007204A9">
                <w:rPr>
                  <w:noProof/>
                  <w:webHidden/>
                </w:rPr>
                <w:instrText xml:space="preserve"> PAGEREF _Toc130239097 \h </w:instrText>
              </w:r>
              <w:r w:rsidR="007204A9">
                <w:rPr>
                  <w:noProof/>
                  <w:webHidden/>
                </w:rPr>
              </w:r>
              <w:r w:rsidR="007204A9">
                <w:rPr>
                  <w:noProof/>
                  <w:webHidden/>
                </w:rPr>
                <w:fldChar w:fldCharType="separate"/>
              </w:r>
              <w:r w:rsidR="006C4463">
                <w:rPr>
                  <w:noProof/>
                  <w:webHidden/>
                </w:rPr>
                <w:t>33</w:t>
              </w:r>
              <w:r w:rsidR="007204A9">
                <w:rPr>
                  <w:noProof/>
                  <w:webHidden/>
                </w:rPr>
                <w:fldChar w:fldCharType="end"/>
              </w:r>
            </w:hyperlink>
          </w:p>
          <w:p w14:paraId="7C81B89B" w14:textId="1DD6375C"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8" w:history="1">
              <w:r w:rsidR="007204A9" w:rsidRPr="00337D66">
                <w:rPr>
                  <w:rStyle w:val="Hyperlink"/>
                  <w:noProof/>
                </w:rPr>
                <w:t>Table 14. Distribution of respondents</w:t>
              </w:r>
              <w:r w:rsidR="007204A9">
                <w:rPr>
                  <w:noProof/>
                  <w:webHidden/>
                </w:rPr>
                <w:tab/>
              </w:r>
              <w:r w:rsidR="007204A9">
                <w:rPr>
                  <w:noProof/>
                  <w:webHidden/>
                </w:rPr>
                <w:fldChar w:fldCharType="begin"/>
              </w:r>
              <w:r w:rsidR="007204A9">
                <w:rPr>
                  <w:noProof/>
                  <w:webHidden/>
                </w:rPr>
                <w:instrText xml:space="preserve"> PAGEREF _Toc130239098 \h </w:instrText>
              </w:r>
              <w:r w:rsidR="007204A9">
                <w:rPr>
                  <w:noProof/>
                  <w:webHidden/>
                </w:rPr>
              </w:r>
              <w:r w:rsidR="007204A9">
                <w:rPr>
                  <w:noProof/>
                  <w:webHidden/>
                </w:rPr>
                <w:fldChar w:fldCharType="separate"/>
              </w:r>
              <w:r w:rsidR="006C4463">
                <w:rPr>
                  <w:noProof/>
                  <w:webHidden/>
                </w:rPr>
                <w:t>36</w:t>
              </w:r>
              <w:r w:rsidR="007204A9">
                <w:rPr>
                  <w:noProof/>
                  <w:webHidden/>
                </w:rPr>
                <w:fldChar w:fldCharType="end"/>
              </w:r>
            </w:hyperlink>
          </w:p>
          <w:p w14:paraId="17941F8D" w14:textId="01022D36"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99" w:history="1">
              <w:r w:rsidR="007204A9" w:rsidRPr="00337D66">
                <w:rPr>
                  <w:rStyle w:val="Hyperlink"/>
                  <w:b/>
                  <w:bCs/>
                  <w:noProof/>
                  <w:lang w:eastAsia="en-PH"/>
                </w:rPr>
                <w:t>Respondents</w:t>
              </w:r>
              <w:r w:rsidR="007204A9">
                <w:rPr>
                  <w:noProof/>
                  <w:webHidden/>
                </w:rPr>
                <w:tab/>
              </w:r>
              <w:r w:rsidR="007204A9">
                <w:rPr>
                  <w:noProof/>
                  <w:webHidden/>
                </w:rPr>
                <w:fldChar w:fldCharType="begin"/>
              </w:r>
              <w:r w:rsidR="007204A9">
                <w:rPr>
                  <w:noProof/>
                  <w:webHidden/>
                </w:rPr>
                <w:instrText xml:space="preserve"> PAGEREF _Toc130239099 \h </w:instrText>
              </w:r>
              <w:r w:rsidR="007204A9">
                <w:rPr>
                  <w:noProof/>
                  <w:webHidden/>
                </w:rPr>
              </w:r>
              <w:r w:rsidR="007204A9">
                <w:rPr>
                  <w:noProof/>
                  <w:webHidden/>
                </w:rPr>
                <w:fldChar w:fldCharType="separate"/>
              </w:r>
              <w:r w:rsidR="006C4463">
                <w:rPr>
                  <w:noProof/>
                  <w:webHidden/>
                </w:rPr>
                <w:t>36</w:t>
              </w:r>
              <w:r w:rsidR="007204A9">
                <w:rPr>
                  <w:noProof/>
                  <w:webHidden/>
                </w:rPr>
                <w:fldChar w:fldCharType="end"/>
              </w:r>
            </w:hyperlink>
          </w:p>
          <w:p w14:paraId="288B26D6" w14:textId="7FEB072F"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100" w:history="1">
              <w:r w:rsidR="007204A9" w:rsidRPr="00337D66">
                <w:rPr>
                  <w:rStyle w:val="Hyperlink"/>
                  <w:noProof/>
                </w:rPr>
                <w:t>Table 15. Mean Distribution of the Respondent Responses on System Usefulness</w:t>
              </w:r>
              <w:r w:rsidR="007204A9">
                <w:rPr>
                  <w:noProof/>
                  <w:webHidden/>
                </w:rPr>
                <w:tab/>
              </w:r>
              <w:r w:rsidR="007204A9">
                <w:rPr>
                  <w:noProof/>
                  <w:webHidden/>
                </w:rPr>
                <w:fldChar w:fldCharType="begin"/>
              </w:r>
              <w:r w:rsidR="007204A9">
                <w:rPr>
                  <w:noProof/>
                  <w:webHidden/>
                </w:rPr>
                <w:instrText xml:space="preserve"> PAGEREF _Toc130239100 \h </w:instrText>
              </w:r>
              <w:r w:rsidR="007204A9">
                <w:rPr>
                  <w:noProof/>
                  <w:webHidden/>
                </w:rPr>
              </w:r>
              <w:r w:rsidR="007204A9">
                <w:rPr>
                  <w:noProof/>
                  <w:webHidden/>
                </w:rPr>
                <w:fldChar w:fldCharType="separate"/>
              </w:r>
              <w:r w:rsidR="006C4463">
                <w:rPr>
                  <w:noProof/>
                  <w:webHidden/>
                </w:rPr>
                <w:t>38</w:t>
              </w:r>
              <w:r w:rsidR="007204A9">
                <w:rPr>
                  <w:noProof/>
                  <w:webHidden/>
                </w:rPr>
                <w:fldChar w:fldCharType="end"/>
              </w:r>
            </w:hyperlink>
          </w:p>
          <w:p w14:paraId="7D5DA592" w14:textId="155C2EA6"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101" w:history="1">
              <w:r w:rsidR="007204A9" w:rsidRPr="00337D66">
                <w:rPr>
                  <w:rStyle w:val="Hyperlink"/>
                  <w:noProof/>
                </w:rPr>
                <w:t>Table 16. Mean Distribution of the Respondent Responses on Information Quality</w:t>
              </w:r>
              <w:r w:rsidR="007204A9">
                <w:rPr>
                  <w:noProof/>
                  <w:webHidden/>
                </w:rPr>
                <w:tab/>
              </w:r>
              <w:r w:rsidR="007204A9">
                <w:rPr>
                  <w:noProof/>
                  <w:webHidden/>
                </w:rPr>
                <w:fldChar w:fldCharType="begin"/>
              </w:r>
              <w:r w:rsidR="007204A9">
                <w:rPr>
                  <w:noProof/>
                  <w:webHidden/>
                </w:rPr>
                <w:instrText xml:space="preserve"> PAGEREF _Toc130239101 \h </w:instrText>
              </w:r>
              <w:r w:rsidR="007204A9">
                <w:rPr>
                  <w:noProof/>
                  <w:webHidden/>
                </w:rPr>
              </w:r>
              <w:r w:rsidR="007204A9">
                <w:rPr>
                  <w:noProof/>
                  <w:webHidden/>
                </w:rPr>
                <w:fldChar w:fldCharType="separate"/>
              </w:r>
              <w:r w:rsidR="006C4463">
                <w:rPr>
                  <w:noProof/>
                  <w:webHidden/>
                </w:rPr>
                <w:t>39</w:t>
              </w:r>
              <w:r w:rsidR="007204A9">
                <w:rPr>
                  <w:noProof/>
                  <w:webHidden/>
                </w:rPr>
                <w:fldChar w:fldCharType="end"/>
              </w:r>
            </w:hyperlink>
          </w:p>
          <w:p w14:paraId="0CA5DD56" w14:textId="2FD9DC43"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102" w:history="1">
              <w:r w:rsidR="007204A9" w:rsidRPr="00337D66">
                <w:rPr>
                  <w:rStyle w:val="Hyperlink"/>
                  <w:noProof/>
                </w:rPr>
                <w:t>Table 17. Mean Distribution of the Respondent Responses on Interface Quality.</w:t>
              </w:r>
              <w:r w:rsidR="007204A9">
                <w:rPr>
                  <w:noProof/>
                  <w:webHidden/>
                </w:rPr>
                <w:tab/>
              </w:r>
              <w:r w:rsidR="007204A9">
                <w:rPr>
                  <w:noProof/>
                  <w:webHidden/>
                </w:rPr>
                <w:fldChar w:fldCharType="begin"/>
              </w:r>
              <w:r w:rsidR="007204A9">
                <w:rPr>
                  <w:noProof/>
                  <w:webHidden/>
                </w:rPr>
                <w:instrText xml:space="preserve"> PAGEREF _Toc130239102 \h </w:instrText>
              </w:r>
              <w:r w:rsidR="007204A9">
                <w:rPr>
                  <w:noProof/>
                  <w:webHidden/>
                </w:rPr>
              </w:r>
              <w:r w:rsidR="007204A9">
                <w:rPr>
                  <w:noProof/>
                  <w:webHidden/>
                </w:rPr>
                <w:fldChar w:fldCharType="separate"/>
              </w:r>
              <w:r w:rsidR="006C4463">
                <w:rPr>
                  <w:noProof/>
                  <w:webHidden/>
                </w:rPr>
                <w:t>40</w:t>
              </w:r>
              <w:r w:rsidR="007204A9">
                <w:rPr>
                  <w:noProof/>
                  <w:webHidden/>
                </w:rPr>
                <w:fldChar w:fldCharType="end"/>
              </w:r>
            </w:hyperlink>
          </w:p>
          <w:p w14:paraId="5228D321" w14:textId="6429983A"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103" w:history="1">
              <w:r w:rsidR="007204A9" w:rsidRPr="00337D66">
                <w:rPr>
                  <w:rStyle w:val="Hyperlink"/>
                  <w:noProof/>
                </w:rPr>
                <w:t>Table 18. Mean Distribution of the Respondent Responses on System Usability</w:t>
              </w:r>
              <w:r w:rsidR="007204A9">
                <w:rPr>
                  <w:noProof/>
                  <w:webHidden/>
                </w:rPr>
                <w:tab/>
              </w:r>
              <w:r w:rsidR="007204A9">
                <w:rPr>
                  <w:noProof/>
                  <w:webHidden/>
                </w:rPr>
                <w:fldChar w:fldCharType="begin"/>
              </w:r>
              <w:r w:rsidR="007204A9">
                <w:rPr>
                  <w:noProof/>
                  <w:webHidden/>
                </w:rPr>
                <w:instrText xml:space="preserve"> PAGEREF _Toc130239103 \h </w:instrText>
              </w:r>
              <w:r w:rsidR="007204A9">
                <w:rPr>
                  <w:noProof/>
                  <w:webHidden/>
                </w:rPr>
              </w:r>
              <w:r w:rsidR="007204A9">
                <w:rPr>
                  <w:noProof/>
                  <w:webHidden/>
                </w:rPr>
                <w:fldChar w:fldCharType="separate"/>
              </w:r>
              <w:r w:rsidR="006C4463">
                <w:rPr>
                  <w:noProof/>
                  <w:webHidden/>
                </w:rPr>
                <w:t>41</w:t>
              </w:r>
              <w:r w:rsidR="007204A9">
                <w:rPr>
                  <w:noProof/>
                  <w:webHidden/>
                </w:rPr>
                <w:fldChar w:fldCharType="end"/>
              </w:r>
            </w:hyperlink>
          </w:p>
          <w:p w14:paraId="55269820" w14:textId="03387D3F" w:rsidR="00252F10" w:rsidRPr="007C4177" w:rsidRDefault="00D05A1A" w:rsidP="00DC21F9">
            <w:pPr>
              <w:pStyle w:val="TableofFigures"/>
              <w:tabs>
                <w:tab w:val="right" w:leader="dot" w:pos="8630"/>
              </w:tabs>
              <w:rPr>
                <w:rFonts w:cs="Times New Roman"/>
              </w:rPr>
            </w:pPr>
            <w:r>
              <w:rPr>
                <w:rFonts w:cs="Times New Roman"/>
                <w:sz w:val="22"/>
                <w:szCs w:val="24"/>
              </w:rPr>
              <w:fldChar w:fldCharType="end"/>
            </w:r>
          </w:p>
        </w:tc>
      </w:tr>
    </w:tbl>
    <w:p w14:paraId="4C883F28" w14:textId="77777777" w:rsidR="00252F10" w:rsidRPr="007C4177" w:rsidRDefault="00252F10">
      <w:pPr>
        <w:tabs>
          <w:tab w:val="left" w:pos="720"/>
          <w:tab w:val="right" w:pos="8460"/>
        </w:tabs>
        <w:spacing w:line="480" w:lineRule="auto"/>
        <w:rPr>
          <w:rFonts w:ascii="Times New Roman" w:hAnsi="Times New Roman" w:cs="Times New Roman"/>
          <w:sz w:val="24"/>
          <w:szCs w:val="24"/>
        </w:rPr>
      </w:pPr>
    </w:p>
    <w:p w14:paraId="21EBB740" w14:textId="77777777" w:rsidR="00252F10" w:rsidRPr="007C4177" w:rsidRDefault="00252F10">
      <w:pPr>
        <w:pStyle w:val="TITLE1"/>
        <w:rPr>
          <w:rFonts w:cs="Times New Roman"/>
          <w:szCs w:val="24"/>
        </w:rPr>
        <w:sectPr w:rsidR="00252F10" w:rsidRPr="007C4177">
          <w:pgSz w:w="12240" w:h="15840"/>
          <w:pgMar w:top="1440" w:right="1440" w:bottom="1440" w:left="2160" w:header="720" w:footer="720" w:gutter="0"/>
          <w:pgNumType w:fmt="lowerRoman"/>
          <w:cols w:space="720"/>
          <w:docGrid w:linePitch="360"/>
        </w:sectPr>
      </w:pPr>
      <w:bookmarkStart w:id="5" w:name="_Toc521312373"/>
    </w:p>
    <w:p w14:paraId="6AE1E44B" w14:textId="77777777" w:rsidR="00252F10" w:rsidRPr="007C4177" w:rsidRDefault="006722CE">
      <w:pPr>
        <w:pStyle w:val="TITLE1"/>
        <w:rPr>
          <w:rFonts w:cs="Times New Roman"/>
        </w:rPr>
      </w:pPr>
      <w:bookmarkStart w:id="6" w:name="_Toc130288574"/>
      <w:bookmarkEnd w:id="5"/>
      <w:r w:rsidRPr="007C4177">
        <w:rPr>
          <w:rFonts w:cs="Times New Roman"/>
        </w:rPr>
        <w:lastRenderedPageBreak/>
        <w:t>LIST OF FIGURE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270"/>
      </w:tblGrid>
      <w:tr w:rsidR="00252F10" w:rsidRPr="007C4177" w14:paraId="4102FAC7" w14:textId="77777777">
        <w:tc>
          <w:tcPr>
            <w:tcW w:w="4428" w:type="dxa"/>
          </w:tcPr>
          <w:p w14:paraId="77000D79" w14:textId="77777777" w:rsidR="00252F10" w:rsidRPr="007C4177" w:rsidRDefault="006722CE">
            <w:pPr>
              <w:rPr>
                <w:rFonts w:ascii="Times New Roman" w:hAnsi="Times New Roman" w:cs="Times New Roman"/>
                <w:b/>
                <w:sz w:val="24"/>
                <w:szCs w:val="24"/>
              </w:rPr>
            </w:pPr>
            <w:r w:rsidRPr="007C4177">
              <w:rPr>
                <w:rFonts w:ascii="Times New Roman" w:hAnsi="Times New Roman" w:cs="Times New Roman"/>
                <w:b/>
                <w:sz w:val="24"/>
                <w:szCs w:val="24"/>
              </w:rPr>
              <w:t>Title</w:t>
            </w:r>
          </w:p>
        </w:tc>
        <w:tc>
          <w:tcPr>
            <w:tcW w:w="4428" w:type="dxa"/>
          </w:tcPr>
          <w:p w14:paraId="5811E174" w14:textId="77777777" w:rsidR="00252F10" w:rsidRPr="007C4177" w:rsidRDefault="006722CE">
            <w:pPr>
              <w:jc w:val="right"/>
              <w:rPr>
                <w:rFonts w:ascii="Times New Roman" w:hAnsi="Times New Roman" w:cs="Times New Roman"/>
                <w:b/>
                <w:sz w:val="24"/>
                <w:szCs w:val="24"/>
              </w:rPr>
            </w:pPr>
            <w:r w:rsidRPr="007C4177">
              <w:rPr>
                <w:rFonts w:ascii="Times New Roman" w:hAnsi="Times New Roman" w:cs="Times New Roman"/>
                <w:b/>
                <w:sz w:val="24"/>
                <w:szCs w:val="24"/>
              </w:rPr>
              <w:t>Page</w:t>
            </w:r>
          </w:p>
        </w:tc>
      </w:tr>
      <w:tr w:rsidR="00252F10" w:rsidRPr="007C4177" w14:paraId="37C8B55F" w14:textId="77777777">
        <w:tc>
          <w:tcPr>
            <w:tcW w:w="8856" w:type="dxa"/>
            <w:gridSpan w:val="2"/>
          </w:tcPr>
          <w:p w14:paraId="6AA45318" w14:textId="6B0B0084" w:rsidR="007204A9" w:rsidRDefault="00652C81">
            <w:pPr>
              <w:pStyle w:val="TableofFigures"/>
              <w:tabs>
                <w:tab w:val="right" w:leader="dot" w:pos="8630"/>
              </w:tabs>
              <w:rPr>
                <w:rFonts w:asciiTheme="minorHAnsi" w:eastAsiaTheme="minorEastAsia" w:hAnsiTheme="minorHAnsi" w:cstheme="minorBidi"/>
                <w:noProof/>
                <w:sz w:val="22"/>
                <w:szCs w:val="22"/>
              </w:rPr>
            </w:pPr>
            <w:r>
              <w:rPr>
                <w:rFonts w:cs="Times New Roman"/>
                <w:sz w:val="22"/>
                <w:szCs w:val="24"/>
              </w:rPr>
              <w:fldChar w:fldCharType="begin"/>
            </w:r>
            <w:r>
              <w:rPr>
                <w:rFonts w:cs="Times New Roman"/>
                <w:sz w:val="22"/>
                <w:szCs w:val="24"/>
              </w:rPr>
              <w:instrText xml:space="preserve"> TOC \h \z \t "LOF-NEW" \c </w:instrText>
            </w:r>
            <w:r>
              <w:rPr>
                <w:rFonts w:cs="Times New Roman"/>
                <w:sz w:val="22"/>
                <w:szCs w:val="24"/>
              </w:rPr>
              <w:fldChar w:fldCharType="separate"/>
            </w:r>
            <w:hyperlink w:anchor="_Toc130239075" w:history="1">
              <w:r w:rsidR="007204A9" w:rsidRPr="00677588">
                <w:rPr>
                  <w:rStyle w:val="Hyperlink"/>
                  <w:noProof/>
                </w:rPr>
                <w:t>Figure 1. Conceptual Framework of the Study</w:t>
              </w:r>
              <w:r w:rsidR="007204A9">
                <w:rPr>
                  <w:noProof/>
                  <w:webHidden/>
                </w:rPr>
                <w:tab/>
              </w:r>
              <w:r w:rsidR="007204A9">
                <w:rPr>
                  <w:noProof/>
                  <w:webHidden/>
                </w:rPr>
                <w:fldChar w:fldCharType="begin"/>
              </w:r>
              <w:r w:rsidR="007204A9">
                <w:rPr>
                  <w:noProof/>
                  <w:webHidden/>
                </w:rPr>
                <w:instrText xml:space="preserve"> PAGEREF _Toc130239075 \h </w:instrText>
              </w:r>
              <w:r w:rsidR="007204A9">
                <w:rPr>
                  <w:noProof/>
                  <w:webHidden/>
                </w:rPr>
              </w:r>
              <w:r w:rsidR="007204A9">
                <w:rPr>
                  <w:noProof/>
                  <w:webHidden/>
                </w:rPr>
                <w:fldChar w:fldCharType="separate"/>
              </w:r>
              <w:r w:rsidR="006C4463">
                <w:rPr>
                  <w:noProof/>
                  <w:webHidden/>
                </w:rPr>
                <w:t>4</w:t>
              </w:r>
              <w:r w:rsidR="007204A9">
                <w:rPr>
                  <w:noProof/>
                  <w:webHidden/>
                </w:rPr>
                <w:fldChar w:fldCharType="end"/>
              </w:r>
            </w:hyperlink>
          </w:p>
          <w:p w14:paraId="3D14A34D" w14:textId="7A496693"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76" w:history="1">
              <w:r w:rsidR="007204A9" w:rsidRPr="00677588">
                <w:rPr>
                  <w:rStyle w:val="Hyperlink"/>
                  <w:noProof/>
                </w:rPr>
                <w:t>Figure 2. Rapid Application Development Model (RAD)</w:t>
              </w:r>
              <w:r w:rsidR="007204A9">
                <w:rPr>
                  <w:noProof/>
                  <w:webHidden/>
                </w:rPr>
                <w:tab/>
              </w:r>
              <w:r w:rsidR="007204A9">
                <w:rPr>
                  <w:noProof/>
                  <w:webHidden/>
                </w:rPr>
                <w:fldChar w:fldCharType="begin"/>
              </w:r>
              <w:r w:rsidR="007204A9">
                <w:rPr>
                  <w:noProof/>
                  <w:webHidden/>
                </w:rPr>
                <w:instrText xml:space="preserve"> PAGEREF _Toc130239076 \h </w:instrText>
              </w:r>
              <w:r w:rsidR="007204A9">
                <w:rPr>
                  <w:noProof/>
                  <w:webHidden/>
                </w:rPr>
              </w:r>
              <w:r w:rsidR="007204A9">
                <w:rPr>
                  <w:noProof/>
                  <w:webHidden/>
                </w:rPr>
                <w:fldChar w:fldCharType="separate"/>
              </w:r>
              <w:r w:rsidR="006C4463">
                <w:rPr>
                  <w:noProof/>
                  <w:webHidden/>
                </w:rPr>
                <w:t>16</w:t>
              </w:r>
              <w:r w:rsidR="007204A9">
                <w:rPr>
                  <w:noProof/>
                  <w:webHidden/>
                </w:rPr>
                <w:fldChar w:fldCharType="end"/>
              </w:r>
            </w:hyperlink>
          </w:p>
          <w:p w14:paraId="5BC983CF" w14:textId="75B1A5AE"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77" w:history="1">
              <w:r w:rsidR="007204A9" w:rsidRPr="00677588">
                <w:rPr>
                  <w:rStyle w:val="Hyperlink"/>
                  <w:noProof/>
                </w:rPr>
                <w:t>Figure 3. Architectural Diagram</w:t>
              </w:r>
              <w:r w:rsidR="007204A9">
                <w:rPr>
                  <w:noProof/>
                  <w:webHidden/>
                </w:rPr>
                <w:tab/>
              </w:r>
              <w:r w:rsidR="007204A9">
                <w:rPr>
                  <w:noProof/>
                  <w:webHidden/>
                </w:rPr>
                <w:fldChar w:fldCharType="begin"/>
              </w:r>
              <w:r w:rsidR="007204A9">
                <w:rPr>
                  <w:noProof/>
                  <w:webHidden/>
                </w:rPr>
                <w:instrText xml:space="preserve"> PAGEREF _Toc130239077 \h </w:instrText>
              </w:r>
              <w:r w:rsidR="007204A9">
                <w:rPr>
                  <w:noProof/>
                  <w:webHidden/>
                </w:rPr>
              </w:r>
              <w:r w:rsidR="007204A9">
                <w:rPr>
                  <w:noProof/>
                  <w:webHidden/>
                </w:rPr>
                <w:fldChar w:fldCharType="separate"/>
              </w:r>
              <w:r w:rsidR="006C4463">
                <w:rPr>
                  <w:noProof/>
                  <w:webHidden/>
                </w:rPr>
                <w:t>22</w:t>
              </w:r>
              <w:r w:rsidR="007204A9">
                <w:rPr>
                  <w:noProof/>
                  <w:webHidden/>
                </w:rPr>
                <w:fldChar w:fldCharType="end"/>
              </w:r>
            </w:hyperlink>
          </w:p>
          <w:p w14:paraId="5CD276F0" w14:textId="6C97C8D8"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78" w:history="1">
              <w:r w:rsidR="007204A9" w:rsidRPr="00677588">
                <w:rPr>
                  <w:rStyle w:val="Hyperlink"/>
                  <w:noProof/>
                </w:rPr>
                <w:t>Figure 4. Physical View Diagram</w:t>
              </w:r>
              <w:r w:rsidR="007204A9">
                <w:rPr>
                  <w:noProof/>
                  <w:webHidden/>
                </w:rPr>
                <w:tab/>
              </w:r>
              <w:r w:rsidR="007204A9">
                <w:rPr>
                  <w:noProof/>
                  <w:webHidden/>
                </w:rPr>
                <w:fldChar w:fldCharType="begin"/>
              </w:r>
              <w:r w:rsidR="007204A9">
                <w:rPr>
                  <w:noProof/>
                  <w:webHidden/>
                </w:rPr>
                <w:instrText xml:space="preserve"> PAGEREF _Toc130239078 \h </w:instrText>
              </w:r>
              <w:r w:rsidR="007204A9">
                <w:rPr>
                  <w:noProof/>
                  <w:webHidden/>
                </w:rPr>
              </w:r>
              <w:r w:rsidR="007204A9">
                <w:rPr>
                  <w:noProof/>
                  <w:webHidden/>
                </w:rPr>
                <w:fldChar w:fldCharType="separate"/>
              </w:r>
              <w:r w:rsidR="006C4463">
                <w:rPr>
                  <w:noProof/>
                  <w:webHidden/>
                </w:rPr>
                <w:t>23</w:t>
              </w:r>
              <w:r w:rsidR="007204A9">
                <w:rPr>
                  <w:noProof/>
                  <w:webHidden/>
                </w:rPr>
                <w:fldChar w:fldCharType="end"/>
              </w:r>
            </w:hyperlink>
          </w:p>
          <w:p w14:paraId="1129ADC2" w14:textId="3C0B989D"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79" w:history="1">
              <w:r w:rsidR="007204A9" w:rsidRPr="00677588">
                <w:rPr>
                  <w:rStyle w:val="Hyperlink"/>
                  <w:noProof/>
                </w:rPr>
                <w:t>Figure 5. Application Architecture Diagram</w:t>
              </w:r>
              <w:r w:rsidR="007204A9">
                <w:rPr>
                  <w:noProof/>
                  <w:webHidden/>
                </w:rPr>
                <w:tab/>
              </w:r>
              <w:r w:rsidR="007204A9">
                <w:rPr>
                  <w:noProof/>
                  <w:webHidden/>
                </w:rPr>
                <w:fldChar w:fldCharType="begin"/>
              </w:r>
              <w:r w:rsidR="007204A9">
                <w:rPr>
                  <w:noProof/>
                  <w:webHidden/>
                </w:rPr>
                <w:instrText xml:space="preserve"> PAGEREF _Toc130239079 \h </w:instrText>
              </w:r>
              <w:r w:rsidR="007204A9">
                <w:rPr>
                  <w:noProof/>
                  <w:webHidden/>
                </w:rPr>
              </w:r>
              <w:r w:rsidR="007204A9">
                <w:rPr>
                  <w:noProof/>
                  <w:webHidden/>
                </w:rPr>
                <w:fldChar w:fldCharType="separate"/>
              </w:r>
              <w:r w:rsidR="006C4463">
                <w:rPr>
                  <w:noProof/>
                  <w:webHidden/>
                </w:rPr>
                <w:t>24</w:t>
              </w:r>
              <w:r w:rsidR="007204A9">
                <w:rPr>
                  <w:noProof/>
                  <w:webHidden/>
                </w:rPr>
                <w:fldChar w:fldCharType="end"/>
              </w:r>
            </w:hyperlink>
          </w:p>
          <w:p w14:paraId="06FB936B" w14:textId="7AC3B1DD"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0" w:history="1">
              <w:r w:rsidR="007204A9" w:rsidRPr="00677588">
                <w:rPr>
                  <w:rStyle w:val="Hyperlink"/>
                  <w:noProof/>
                </w:rPr>
                <w:t>Figure 6. Entity Relationship Diagram</w:t>
              </w:r>
              <w:r w:rsidR="007204A9">
                <w:rPr>
                  <w:noProof/>
                  <w:webHidden/>
                </w:rPr>
                <w:tab/>
              </w:r>
              <w:r w:rsidR="007204A9">
                <w:rPr>
                  <w:noProof/>
                  <w:webHidden/>
                </w:rPr>
                <w:fldChar w:fldCharType="begin"/>
              </w:r>
              <w:r w:rsidR="007204A9">
                <w:rPr>
                  <w:noProof/>
                  <w:webHidden/>
                </w:rPr>
                <w:instrText xml:space="preserve"> PAGEREF _Toc130239080 \h </w:instrText>
              </w:r>
              <w:r w:rsidR="007204A9">
                <w:rPr>
                  <w:noProof/>
                  <w:webHidden/>
                </w:rPr>
              </w:r>
              <w:r w:rsidR="007204A9">
                <w:rPr>
                  <w:noProof/>
                  <w:webHidden/>
                </w:rPr>
                <w:fldChar w:fldCharType="separate"/>
              </w:r>
              <w:r w:rsidR="006C4463">
                <w:rPr>
                  <w:noProof/>
                  <w:webHidden/>
                </w:rPr>
                <w:t>29</w:t>
              </w:r>
              <w:r w:rsidR="007204A9">
                <w:rPr>
                  <w:noProof/>
                  <w:webHidden/>
                </w:rPr>
                <w:fldChar w:fldCharType="end"/>
              </w:r>
            </w:hyperlink>
          </w:p>
          <w:p w14:paraId="7C531C3A" w14:textId="3BFB765F"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1" w:history="1">
              <w:r w:rsidR="007204A9" w:rsidRPr="00677588">
                <w:rPr>
                  <w:rStyle w:val="Hyperlink"/>
                  <w:noProof/>
                </w:rPr>
                <w:t>Figure 7. Context Diagram</w:t>
              </w:r>
              <w:r w:rsidR="007204A9">
                <w:rPr>
                  <w:noProof/>
                  <w:webHidden/>
                </w:rPr>
                <w:tab/>
              </w:r>
              <w:r w:rsidR="007204A9">
                <w:rPr>
                  <w:noProof/>
                  <w:webHidden/>
                </w:rPr>
                <w:fldChar w:fldCharType="begin"/>
              </w:r>
              <w:r w:rsidR="007204A9">
                <w:rPr>
                  <w:noProof/>
                  <w:webHidden/>
                </w:rPr>
                <w:instrText xml:space="preserve"> PAGEREF _Toc130239081 \h </w:instrText>
              </w:r>
              <w:r w:rsidR="007204A9">
                <w:rPr>
                  <w:noProof/>
                  <w:webHidden/>
                </w:rPr>
              </w:r>
              <w:r w:rsidR="007204A9">
                <w:rPr>
                  <w:noProof/>
                  <w:webHidden/>
                </w:rPr>
                <w:fldChar w:fldCharType="separate"/>
              </w:r>
              <w:r w:rsidR="006C4463">
                <w:rPr>
                  <w:noProof/>
                  <w:webHidden/>
                </w:rPr>
                <w:t>30</w:t>
              </w:r>
              <w:r w:rsidR="007204A9">
                <w:rPr>
                  <w:noProof/>
                  <w:webHidden/>
                </w:rPr>
                <w:fldChar w:fldCharType="end"/>
              </w:r>
            </w:hyperlink>
          </w:p>
          <w:p w14:paraId="1B6ECB4B" w14:textId="426C8ABD" w:rsidR="007204A9" w:rsidRDefault="00000000">
            <w:pPr>
              <w:pStyle w:val="TableofFigures"/>
              <w:tabs>
                <w:tab w:val="right" w:leader="dot" w:pos="8630"/>
              </w:tabs>
              <w:rPr>
                <w:rFonts w:asciiTheme="minorHAnsi" w:eastAsiaTheme="minorEastAsia" w:hAnsiTheme="minorHAnsi" w:cstheme="minorBidi"/>
                <w:noProof/>
                <w:sz w:val="22"/>
                <w:szCs w:val="22"/>
              </w:rPr>
            </w:pPr>
            <w:hyperlink w:anchor="_Toc130239082" w:history="1">
              <w:r w:rsidR="007204A9" w:rsidRPr="00677588">
                <w:rPr>
                  <w:rStyle w:val="Hyperlink"/>
                  <w:noProof/>
                </w:rPr>
                <w:t>Figure 8. Data Flow Diagram</w:t>
              </w:r>
              <w:r w:rsidR="007204A9">
                <w:rPr>
                  <w:noProof/>
                  <w:webHidden/>
                </w:rPr>
                <w:tab/>
              </w:r>
              <w:r w:rsidR="007204A9">
                <w:rPr>
                  <w:noProof/>
                  <w:webHidden/>
                </w:rPr>
                <w:fldChar w:fldCharType="begin"/>
              </w:r>
              <w:r w:rsidR="007204A9">
                <w:rPr>
                  <w:noProof/>
                  <w:webHidden/>
                </w:rPr>
                <w:instrText xml:space="preserve"> PAGEREF _Toc130239082 \h </w:instrText>
              </w:r>
              <w:r w:rsidR="007204A9">
                <w:rPr>
                  <w:noProof/>
                  <w:webHidden/>
                </w:rPr>
              </w:r>
              <w:r w:rsidR="007204A9">
                <w:rPr>
                  <w:noProof/>
                  <w:webHidden/>
                </w:rPr>
                <w:fldChar w:fldCharType="separate"/>
              </w:r>
              <w:r w:rsidR="006C4463">
                <w:rPr>
                  <w:noProof/>
                  <w:webHidden/>
                </w:rPr>
                <w:t>31</w:t>
              </w:r>
              <w:r w:rsidR="007204A9">
                <w:rPr>
                  <w:noProof/>
                  <w:webHidden/>
                </w:rPr>
                <w:fldChar w:fldCharType="end"/>
              </w:r>
            </w:hyperlink>
          </w:p>
          <w:p w14:paraId="13DA4654" w14:textId="0479B738" w:rsidR="00252F10" w:rsidRPr="007C4177" w:rsidRDefault="00652C81" w:rsidP="00C3653C">
            <w:pPr>
              <w:pStyle w:val="TableofFigures"/>
              <w:tabs>
                <w:tab w:val="right" w:leader="dot" w:pos="8630"/>
              </w:tabs>
              <w:rPr>
                <w:rFonts w:cs="Times New Roman"/>
                <w:szCs w:val="24"/>
              </w:rPr>
            </w:pPr>
            <w:r>
              <w:rPr>
                <w:rFonts w:cs="Times New Roman"/>
                <w:sz w:val="22"/>
                <w:szCs w:val="24"/>
              </w:rPr>
              <w:fldChar w:fldCharType="end"/>
            </w:r>
          </w:p>
        </w:tc>
      </w:tr>
    </w:tbl>
    <w:p w14:paraId="29E2C179" w14:textId="77777777" w:rsidR="00252F10" w:rsidRDefault="00252F10"/>
    <w:p w14:paraId="7B250F21" w14:textId="77777777" w:rsidR="00252F10" w:rsidRDefault="00252F10">
      <w:pPr>
        <w:spacing w:line="480" w:lineRule="auto"/>
        <w:jc w:val="center"/>
        <w:rPr>
          <w:rFonts w:cs="Times New Roman"/>
          <w:b/>
          <w:sz w:val="24"/>
          <w:szCs w:val="24"/>
        </w:rPr>
        <w:sectPr w:rsidR="00252F10">
          <w:pgSz w:w="12240" w:h="15840"/>
          <w:pgMar w:top="1440" w:right="1440" w:bottom="1440" w:left="2160" w:header="720" w:footer="720" w:gutter="0"/>
          <w:pgNumType w:fmt="lowerRoman"/>
          <w:cols w:space="720"/>
          <w:docGrid w:linePitch="360"/>
        </w:sectPr>
      </w:pPr>
    </w:p>
    <w:p w14:paraId="57C24C77" w14:textId="41CAD30C" w:rsidR="00252F10" w:rsidRDefault="00854E3C">
      <w:pPr>
        <w:pStyle w:val="TITLE1"/>
        <w:rPr>
          <w:szCs w:val="24"/>
        </w:rPr>
      </w:pPr>
      <w:bookmarkStart w:id="7" w:name="_Toc130288575"/>
      <w:r>
        <w:rPr>
          <w:szCs w:val="24"/>
        </w:rPr>
        <w:lastRenderedPageBreak/>
        <w:t>ABSTRACT</w:t>
      </w:r>
      <w:bookmarkEnd w:id="7"/>
    </w:p>
    <w:p w14:paraId="42548D1F" w14:textId="77777777" w:rsidR="008C2F28" w:rsidRDefault="008C2F28" w:rsidP="008C2F28">
      <w:pPr>
        <w:pStyle w:val="MainBody"/>
        <w:spacing w:line="240" w:lineRule="auto"/>
        <w:ind w:firstLine="0"/>
      </w:pPr>
      <w:bookmarkStart w:id="8" w:name="_Toc509008249"/>
    </w:p>
    <w:p w14:paraId="4DBA17C0" w14:textId="26FA953F" w:rsidR="008C2F28" w:rsidRDefault="00FD7AD1" w:rsidP="00FD7AD1">
      <w:pPr>
        <w:pStyle w:val="MainBody"/>
        <w:spacing w:line="240" w:lineRule="auto"/>
        <w:ind w:firstLine="0"/>
      </w:pPr>
      <w:r w:rsidRPr="00FD7AD1">
        <w:t>This study focuses on developing a web-based Tenant Management System for the Carlos Hilado Memorial State University Talisay campus, designed to improve the management and monitoring of tenants. The system will simplify and streamline tenant management, from online tenant registration and real-time assessment of tenant requirements to generating tenant payment reports and email notifications. This proposed project helped enhance the Efficiency and effectiveness of the IGP Coordinator and provide an all-in-one platform in managing tenants. This project utilizes a conceptual framework and assesses the current tenant management system within the university to identify areas for improvement. Although the system has significant advantages but it has also limitations, such as users can only access it through the web, and it does not include automatic bill-paying and monitoring of tenant sales. the development process of the Tenant Management System for Carlos Hilado Memorial State University, which utilized the standard project process (SDLC) to identify existing problems and followed the rapid development method (RAD) to provide solutions. The proponents used their gained knowledge and insights to create designs and alter the software's direction, and the development process was divided into different stages. The Carlos Hilado Memorial State University Talisay Tenant Management System was developed to provide a fundamental monitoring mechanism for every individual, particularly the tenants. The system's ability to effectively monitor the tenants' activities and behaviors within the university's premises has garnered strong agreement among the participants, highlighting its potential usefulness in maintaining a secure and organized environment.</w:t>
      </w:r>
    </w:p>
    <w:p w14:paraId="763C5E89" w14:textId="77777777" w:rsidR="00FD7AD1" w:rsidRDefault="00FD7AD1" w:rsidP="00FD7AD1">
      <w:pPr>
        <w:pStyle w:val="MainBody"/>
        <w:spacing w:line="240" w:lineRule="auto"/>
        <w:ind w:firstLine="0"/>
      </w:pPr>
    </w:p>
    <w:p w14:paraId="782AA74E" w14:textId="77777777" w:rsidR="00FD7AD1" w:rsidRDefault="00FD7AD1" w:rsidP="00FD5C01">
      <w:pPr>
        <w:pStyle w:val="TITLE1"/>
        <w:tabs>
          <w:tab w:val="left" w:pos="2295"/>
        </w:tabs>
        <w:spacing w:line="240" w:lineRule="auto"/>
        <w:jc w:val="left"/>
        <w:rPr>
          <w:rFonts w:cs="Times New Roman"/>
          <w:b w:val="0"/>
          <w:caps w:val="0"/>
          <w:szCs w:val="24"/>
        </w:rPr>
      </w:pPr>
    </w:p>
    <w:p w14:paraId="0938DA8A" w14:textId="77777777" w:rsidR="00FD7AD1" w:rsidRDefault="00FD7AD1" w:rsidP="00FD5C01">
      <w:pPr>
        <w:pStyle w:val="TITLE1"/>
        <w:tabs>
          <w:tab w:val="left" w:pos="2295"/>
        </w:tabs>
        <w:spacing w:line="240" w:lineRule="auto"/>
        <w:jc w:val="left"/>
        <w:rPr>
          <w:rFonts w:cs="Times New Roman"/>
          <w:b w:val="0"/>
          <w:caps w:val="0"/>
          <w:szCs w:val="24"/>
        </w:rPr>
      </w:pPr>
    </w:p>
    <w:p w14:paraId="4A578A0E" w14:textId="77777777" w:rsidR="00FD7AD1" w:rsidRDefault="00FD7AD1" w:rsidP="00FD5C01">
      <w:pPr>
        <w:pStyle w:val="MainBody"/>
        <w:spacing w:line="240" w:lineRule="auto"/>
        <w:ind w:firstLine="0"/>
        <w:rPr>
          <w:b/>
          <w:caps/>
        </w:rPr>
      </w:pPr>
      <w:r w:rsidRPr="00FD7AD1">
        <w:t>Keywords: Tenant Management System, Online registration, Real-time Assessment,</w:t>
      </w:r>
    </w:p>
    <w:p w14:paraId="0FF88D4D" w14:textId="0CCE8201" w:rsidR="00252F10" w:rsidRPr="00FD7AD1" w:rsidRDefault="00FD7AD1" w:rsidP="00FD5C01">
      <w:pPr>
        <w:pStyle w:val="MainBody"/>
        <w:spacing w:line="240" w:lineRule="auto"/>
        <w:rPr>
          <w:b/>
          <w:caps/>
        </w:rPr>
      </w:pPr>
      <w:r>
        <w:t xml:space="preserve">       </w:t>
      </w:r>
      <w:r w:rsidRPr="00FD7AD1">
        <w:t>Efficiency and effectiveness, Web-based</w:t>
      </w:r>
    </w:p>
    <w:p w14:paraId="4D518489" w14:textId="77777777" w:rsidR="00252F10" w:rsidRDefault="00252F10">
      <w:pPr>
        <w:pStyle w:val="TITLE1"/>
        <w:tabs>
          <w:tab w:val="left" w:pos="2295"/>
        </w:tabs>
        <w:rPr>
          <w:szCs w:val="24"/>
        </w:rPr>
      </w:pPr>
    </w:p>
    <w:p w14:paraId="4B565323" w14:textId="77777777" w:rsidR="00252F10" w:rsidRDefault="00252F10">
      <w:pPr>
        <w:pStyle w:val="TITLE1"/>
        <w:tabs>
          <w:tab w:val="left" w:pos="2295"/>
        </w:tabs>
        <w:jc w:val="left"/>
        <w:rPr>
          <w:szCs w:val="24"/>
        </w:rPr>
      </w:pPr>
    </w:p>
    <w:p w14:paraId="49C0379C" w14:textId="77777777" w:rsidR="00252F10" w:rsidRDefault="00252F10">
      <w:pPr>
        <w:pStyle w:val="TITLE1"/>
        <w:tabs>
          <w:tab w:val="left" w:pos="2295"/>
        </w:tabs>
        <w:jc w:val="left"/>
        <w:rPr>
          <w:szCs w:val="24"/>
        </w:rPr>
      </w:pPr>
    </w:p>
    <w:p w14:paraId="6E2249F7" w14:textId="77777777" w:rsidR="00252F10" w:rsidRDefault="00252F10">
      <w:pPr>
        <w:pStyle w:val="TITLE1"/>
        <w:tabs>
          <w:tab w:val="left" w:pos="2295"/>
        </w:tabs>
        <w:jc w:val="left"/>
        <w:rPr>
          <w:szCs w:val="24"/>
        </w:rPr>
      </w:pPr>
    </w:p>
    <w:p w14:paraId="347C70F5" w14:textId="77777777" w:rsidR="00252F10" w:rsidRDefault="00252F10">
      <w:pPr>
        <w:pStyle w:val="TITLE1"/>
        <w:tabs>
          <w:tab w:val="left" w:pos="2295"/>
        </w:tabs>
        <w:jc w:val="left"/>
        <w:rPr>
          <w:szCs w:val="24"/>
        </w:rPr>
        <w:sectPr w:rsidR="00252F10">
          <w:pgSz w:w="12240" w:h="15840"/>
          <w:pgMar w:top="1440" w:right="1440" w:bottom="1440" w:left="2160" w:header="720" w:footer="720" w:gutter="0"/>
          <w:pgNumType w:fmt="lowerRoman"/>
          <w:cols w:space="720"/>
          <w:docGrid w:linePitch="360"/>
        </w:sectPr>
      </w:pPr>
    </w:p>
    <w:p w14:paraId="250633F5" w14:textId="77777777" w:rsidR="00252F10" w:rsidRDefault="006722CE">
      <w:pPr>
        <w:pStyle w:val="TITLE1"/>
        <w:tabs>
          <w:tab w:val="left" w:pos="2295"/>
        </w:tabs>
        <w:rPr>
          <w:szCs w:val="24"/>
        </w:rPr>
      </w:pPr>
      <w:bookmarkStart w:id="9" w:name="_Toc130288576"/>
      <w:r>
        <w:rPr>
          <w:szCs w:val="24"/>
        </w:rPr>
        <w:lastRenderedPageBreak/>
        <w:t>CHAPTER I</w:t>
      </w:r>
      <w:bookmarkEnd w:id="8"/>
      <w:bookmarkEnd w:id="9"/>
    </w:p>
    <w:p w14:paraId="7A040662" w14:textId="77777777" w:rsidR="00252F10" w:rsidRDefault="006722CE">
      <w:pPr>
        <w:pStyle w:val="TITLE2"/>
        <w:rPr>
          <w:szCs w:val="24"/>
        </w:rPr>
      </w:pPr>
      <w:bookmarkStart w:id="10" w:name="_Toc509008250"/>
      <w:bookmarkStart w:id="11" w:name="_Toc130288577"/>
      <w:r>
        <w:rPr>
          <w:szCs w:val="24"/>
        </w:rPr>
        <w:t>INTRODUCTION</w:t>
      </w:r>
      <w:bookmarkEnd w:id="10"/>
      <w:bookmarkEnd w:id="11"/>
    </w:p>
    <w:p w14:paraId="7645B5FB" w14:textId="77777777" w:rsidR="00CC5081" w:rsidRDefault="00CC5081" w:rsidP="00CC5081">
      <w:pPr>
        <w:pStyle w:val="MainBody"/>
      </w:pPr>
      <w:bookmarkStart w:id="12" w:name="_Toc509008251"/>
      <w:r>
        <w:t>Tenant management at Carlos Hilado Memorial State University Talisay has been done manually, which has led to time-consuming and disorganized processes for managing and monitoring tenants. People desire a convenient and automated way of managing tenants, especially when applying online and monitoring and managing data. One of the key trends transforming organizations is digitalization, which affects how universities operate faster than manual processes (</w:t>
      </w:r>
      <w:proofErr w:type="spellStart"/>
      <w:r>
        <w:t>Parviainen</w:t>
      </w:r>
      <w:proofErr w:type="spellEnd"/>
      <w:r>
        <w:t xml:space="preserve"> et al., 2017). </w:t>
      </w:r>
    </w:p>
    <w:p w14:paraId="6B6343DC" w14:textId="77777777" w:rsidR="00CC5081" w:rsidRDefault="00CC5081" w:rsidP="00CC5081">
      <w:pPr>
        <w:pStyle w:val="MainBody"/>
      </w:pPr>
      <w:r>
        <w:t>As the amount of data available to organizations multiply, managing data effectively is becoming increasingly difficult. However, recent technological developments have greatly improved automated monitoring platforms (Booth John A, 2021).</w:t>
      </w:r>
    </w:p>
    <w:p w14:paraId="4C888681" w14:textId="5A2F3B7E" w:rsidR="005E785F" w:rsidRDefault="00CC5081" w:rsidP="00CC5081">
      <w:pPr>
        <w:pStyle w:val="MainBody"/>
      </w:pPr>
      <w:r>
        <w:t>To address these challenges, a web-based tenant management system can manage tenants within the campus, increasing productivity and improving the process of filling out the owner's manual for Carlos Hilado Memorial State University tenants. The system can work quickly and efficiently by storing information and data in a database, performing online assessments of tenant applications, storing tenant records and billing statements, and generating daily or monthly receipts and rental reports. This will reduce errors and make it easier to find data.</w:t>
      </w:r>
    </w:p>
    <w:p w14:paraId="64A5FE37" w14:textId="77777777" w:rsidR="00896830" w:rsidRDefault="00896830" w:rsidP="00896830">
      <w:pPr>
        <w:pStyle w:val="MainBody"/>
      </w:pPr>
    </w:p>
    <w:p w14:paraId="4CB75D04" w14:textId="72EF71E7" w:rsidR="00252F10" w:rsidRPr="0066607C" w:rsidRDefault="006722CE" w:rsidP="0066607C">
      <w:pPr>
        <w:pStyle w:val="TITLE3"/>
        <w:rPr>
          <w:rStyle w:val="5yl5"/>
        </w:rPr>
      </w:pPr>
      <w:bookmarkStart w:id="13" w:name="_Toc130288578"/>
      <w:r w:rsidRPr="0066607C">
        <w:rPr>
          <w:rStyle w:val="5yl5"/>
        </w:rPr>
        <w:lastRenderedPageBreak/>
        <w:t xml:space="preserve">Background of the </w:t>
      </w:r>
      <w:r w:rsidR="007E3051">
        <w:rPr>
          <w:rStyle w:val="5yl5"/>
        </w:rPr>
        <w:t>S</w:t>
      </w:r>
      <w:r w:rsidRPr="0066607C">
        <w:rPr>
          <w:rStyle w:val="5yl5"/>
        </w:rPr>
        <w:t>tudy</w:t>
      </w:r>
      <w:bookmarkEnd w:id="12"/>
      <w:bookmarkEnd w:id="13"/>
    </w:p>
    <w:p w14:paraId="6EFC1382" w14:textId="77777777" w:rsidR="00CC5081" w:rsidRDefault="00E73386" w:rsidP="00CC5081">
      <w:pPr>
        <w:pStyle w:val="MainBody"/>
      </w:pPr>
      <w:r>
        <w:tab/>
      </w:r>
      <w:r w:rsidR="00CC5081" w:rsidRPr="00E926CB">
        <w:t>The Carlos Hilado Memorial State University is a higher education institution in Bacolod City, Philippines. The university provides various academic programs and services to its students, faculty, and staff. As a government-funded institution, CHMSU relies on various sources of income, including tuition fees, research grants, and income from rental properties. One of the sources of income for the university is leasing the canteen to tenants within the campus.</w:t>
      </w:r>
    </w:p>
    <w:p w14:paraId="57855CE2" w14:textId="77777777" w:rsidR="00CC5081" w:rsidRDefault="00CC5081" w:rsidP="00CC5081">
      <w:pPr>
        <w:pStyle w:val="MainBody"/>
      </w:pPr>
      <w:r w:rsidRPr="00E926CB">
        <w:t>Effective management of this rental is essential to ensure that they generate sufficient income for the university. However, managing tenants within the campus present unique challenges that require careful consideration. The university must ensure that the tenants abide by the rules and regulations set by the university, maintain the facilities in good condition, and pay rent on time. Failure to manage tenants effectively may result in financial losses, damages to university properties, and even legal issues.</w:t>
      </w:r>
    </w:p>
    <w:p w14:paraId="32493147" w14:textId="77777777" w:rsidR="00CC5081" w:rsidRDefault="00CC5081" w:rsidP="00CC5081">
      <w:pPr>
        <w:pStyle w:val="MainBody"/>
        <w:rPr>
          <w:b/>
        </w:rPr>
      </w:pPr>
      <w:r w:rsidRPr="00E926CB">
        <w:t>Therefore, it is crucial to have an effective system in place to manage tenants manually within the Carlos Hilado Memorial State University, Talisay campus. This study aims to examine the current tenant management system in the university, identify areas for improvement, and recommend strategies to enhance the system's effectiveness. The findings of this study will be helpful for the university in enhancing its tenant management practices.</w:t>
      </w:r>
    </w:p>
    <w:p w14:paraId="2151CD88" w14:textId="3CF44F34" w:rsidR="00DF51ED" w:rsidRDefault="00DF51ED" w:rsidP="00CC5081">
      <w:pPr>
        <w:pStyle w:val="MainBody"/>
        <w:ind w:firstLine="0"/>
      </w:pPr>
    </w:p>
    <w:p w14:paraId="140CCB6E" w14:textId="77777777" w:rsidR="002809C9" w:rsidRDefault="002809C9" w:rsidP="002809C9">
      <w:pPr>
        <w:pStyle w:val="MainBody"/>
        <w:spacing w:line="240" w:lineRule="auto"/>
        <w:ind w:firstLine="0"/>
      </w:pPr>
    </w:p>
    <w:p w14:paraId="702612F4" w14:textId="77777777" w:rsidR="00252F10" w:rsidRPr="00DC21F9" w:rsidRDefault="006722CE" w:rsidP="0066607C">
      <w:pPr>
        <w:pStyle w:val="TITLE3"/>
      </w:pPr>
      <w:bookmarkStart w:id="14" w:name="_Toc509008252"/>
      <w:bookmarkStart w:id="15" w:name="_Toc88817707"/>
      <w:bookmarkStart w:id="16" w:name="_Toc130288579"/>
      <w:r w:rsidRPr="00DC21F9">
        <w:lastRenderedPageBreak/>
        <w:t>Statement of the Objective</w:t>
      </w:r>
      <w:bookmarkEnd w:id="14"/>
      <w:bookmarkEnd w:id="15"/>
      <w:bookmarkEnd w:id="16"/>
    </w:p>
    <w:p w14:paraId="7FB212F9" w14:textId="00EE81F3" w:rsidR="00252F10" w:rsidRDefault="00B47EC0" w:rsidP="00B47EC0">
      <w:pPr>
        <w:pStyle w:val="TITLE4"/>
      </w:pPr>
      <w:bookmarkStart w:id="17" w:name="_Toc130288580"/>
      <w:r>
        <w:t>General Objective</w:t>
      </w:r>
      <w:bookmarkEnd w:id="17"/>
    </w:p>
    <w:p w14:paraId="4CBBE730" w14:textId="71C91F51" w:rsidR="00B47EC0" w:rsidRDefault="0073618D" w:rsidP="0073618D">
      <w:pPr>
        <w:pStyle w:val="MainBody"/>
        <w:ind w:left="720"/>
      </w:pPr>
      <w:r w:rsidRPr="000B4FA0">
        <w:t>This project aims to create a comprehensive and user-friendly tenant management system for Carlos Hilado Memorial State University, Talisay campus. The system is designed to simplify and streamline the management of tenants, enhancing the Efficiency and effectiveness of the IGP Coordinator</w:t>
      </w:r>
      <w:r>
        <w:t>.</w:t>
      </w:r>
    </w:p>
    <w:p w14:paraId="1B36EEFA" w14:textId="2275DDF7" w:rsidR="00B47EC0" w:rsidRDefault="00B47EC0" w:rsidP="00B47EC0">
      <w:pPr>
        <w:pStyle w:val="TITLE4"/>
      </w:pPr>
      <w:bookmarkStart w:id="18" w:name="_Toc130288581"/>
      <w:r>
        <w:t>Specific Objectives</w:t>
      </w:r>
      <w:bookmarkEnd w:id="18"/>
    </w:p>
    <w:p w14:paraId="1ED1066D" w14:textId="105592D9" w:rsidR="0073618D" w:rsidRDefault="0073618D" w:rsidP="0073618D">
      <w:pPr>
        <w:pStyle w:val="ListParagraph"/>
        <w:spacing w:line="480" w:lineRule="auto"/>
        <w:ind w:firstLine="720"/>
        <w:rPr>
          <w:rFonts w:ascii="Times New Roman" w:hAnsi="Times New Roman" w:cs="Times New Roman"/>
          <w:sz w:val="24"/>
          <w:szCs w:val="24"/>
        </w:rPr>
      </w:pPr>
      <w:r w:rsidRPr="000B4FA0">
        <w:rPr>
          <w:rFonts w:ascii="Times New Roman" w:hAnsi="Times New Roman" w:cs="Times New Roman"/>
          <w:sz w:val="24"/>
          <w:szCs w:val="24"/>
        </w:rPr>
        <w:t>Specifically, this project aimed to develop a Tenant Management System for Carlos Hilado Memorial State University, Talisay campus of the following:</w:t>
      </w:r>
    </w:p>
    <w:p w14:paraId="3DEF59E0" w14:textId="77777777" w:rsidR="0073618D" w:rsidRPr="0073618D" w:rsidRDefault="0073618D" w:rsidP="0073618D">
      <w:pPr>
        <w:pStyle w:val="ListParagraph"/>
        <w:spacing w:line="480" w:lineRule="auto"/>
        <w:ind w:firstLine="720"/>
        <w:rPr>
          <w:rFonts w:ascii="Times New Roman" w:hAnsi="Times New Roman" w:cs="Times New Roman"/>
          <w:sz w:val="24"/>
          <w:szCs w:val="24"/>
        </w:rPr>
      </w:pPr>
    </w:p>
    <w:p w14:paraId="07F86ABE" w14:textId="77777777" w:rsidR="0073618D" w:rsidRPr="003953D7" w:rsidRDefault="0073618D" w:rsidP="0073618D">
      <w:pPr>
        <w:pStyle w:val="ListParagraph"/>
        <w:numPr>
          <w:ilvl w:val="0"/>
          <w:numId w:val="7"/>
        </w:numPr>
        <w:spacing w:line="480" w:lineRule="auto"/>
        <w:rPr>
          <w:rFonts w:ascii="Times New Roman" w:hAnsi="Times New Roman" w:cs="Times New Roman"/>
          <w:sz w:val="24"/>
          <w:szCs w:val="24"/>
        </w:rPr>
      </w:pPr>
      <w:r w:rsidRPr="003953D7">
        <w:rPr>
          <w:rFonts w:ascii="Times New Roman" w:hAnsi="Times New Roman" w:cs="Times New Roman"/>
          <w:sz w:val="24"/>
          <w:szCs w:val="24"/>
        </w:rPr>
        <w:t>Online</w:t>
      </w:r>
      <w:r>
        <w:rPr>
          <w:rFonts w:ascii="Times New Roman" w:hAnsi="Times New Roman" w:cs="Times New Roman"/>
          <w:sz w:val="24"/>
          <w:szCs w:val="24"/>
        </w:rPr>
        <w:t xml:space="preserve"> r</w:t>
      </w:r>
      <w:r w:rsidRPr="003953D7">
        <w:rPr>
          <w:rFonts w:ascii="Times New Roman" w:hAnsi="Times New Roman" w:cs="Times New Roman"/>
          <w:sz w:val="24"/>
          <w:szCs w:val="24"/>
        </w:rPr>
        <w:t xml:space="preserve">egistration </w:t>
      </w:r>
      <w:r>
        <w:rPr>
          <w:rFonts w:ascii="Times New Roman" w:hAnsi="Times New Roman" w:cs="Times New Roman"/>
          <w:sz w:val="24"/>
          <w:szCs w:val="24"/>
        </w:rPr>
        <w:t>f</w:t>
      </w:r>
      <w:r w:rsidRPr="003953D7">
        <w:rPr>
          <w:rFonts w:ascii="Times New Roman" w:hAnsi="Times New Roman" w:cs="Times New Roman"/>
          <w:sz w:val="24"/>
          <w:szCs w:val="24"/>
        </w:rPr>
        <w:t xml:space="preserve">or </w:t>
      </w:r>
      <w:r>
        <w:rPr>
          <w:rFonts w:ascii="Times New Roman" w:hAnsi="Times New Roman" w:cs="Times New Roman"/>
          <w:sz w:val="24"/>
          <w:szCs w:val="24"/>
        </w:rPr>
        <w:t>t</w:t>
      </w:r>
      <w:r w:rsidRPr="003953D7">
        <w:rPr>
          <w:rFonts w:ascii="Times New Roman" w:hAnsi="Times New Roman" w:cs="Times New Roman"/>
          <w:sz w:val="24"/>
          <w:szCs w:val="24"/>
        </w:rPr>
        <w:t>enants</w:t>
      </w:r>
      <w:r>
        <w:rPr>
          <w:rFonts w:ascii="Times New Roman" w:hAnsi="Times New Roman" w:cs="Times New Roman"/>
          <w:sz w:val="24"/>
          <w:szCs w:val="24"/>
        </w:rPr>
        <w:t>.</w:t>
      </w:r>
    </w:p>
    <w:p w14:paraId="6023BE62" w14:textId="77777777" w:rsidR="0073618D" w:rsidRDefault="0073618D" w:rsidP="0073618D">
      <w:pPr>
        <w:pStyle w:val="MainBody"/>
        <w:numPr>
          <w:ilvl w:val="0"/>
          <w:numId w:val="7"/>
        </w:numPr>
        <w:jc w:val="left"/>
      </w:pPr>
      <w:r>
        <w:t xml:space="preserve"> Real-time assessment of tenant requirements. </w:t>
      </w:r>
    </w:p>
    <w:p w14:paraId="564B9AC1" w14:textId="77777777" w:rsidR="0073618D" w:rsidRDefault="0073618D" w:rsidP="0073618D">
      <w:pPr>
        <w:pStyle w:val="MainBody"/>
        <w:numPr>
          <w:ilvl w:val="0"/>
          <w:numId w:val="7"/>
        </w:numPr>
        <w:jc w:val="left"/>
      </w:pPr>
      <w:r>
        <w:t>Management tenants’ information.</w:t>
      </w:r>
    </w:p>
    <w:p w14:paraId="2D7CC032" w14:textId="77777777" w:rsidR="0073618D" w:rsidRDefault="0073618D" w:rsidP="0073618D">
      <w:pPr>
        <w:pStyle w:val="MainBody"/>
        <w:numPr>
          <w:ilvl w:val="0"/>
          <w:numId w:val="7"/>
        </w:numPr>
        <w:jc w:val="left"/>
      </w:pPr>
      <w:r>
        <w:t>Generate tenant payment reports.</w:t>
      </w:r>
    </w:p>
    <w:p w14:paraId="25E60F17" w14:textId="77777777" w:rsidR="0073618D" w:rsidRDefault="0073618D" w:rsidP="0073618D">
      <w:pPr>
        <w:pStyle w:val="MainBody"/>
        <w:numPr>
          <w:ilvl w:val="0"/>
          <w:numId w:val="7"/>
        </w:numPr>
      </w:pPr>
      <w:r>
        <w:t>Email notification.</w:t>
      </w:r>
    </w:p>
    <w:p w14:paraId="1E863E55" w14:textId="77777777" w:rsidR="0073618D" w:rsidRDefault="0073618D" w:rsidP="0073618D">
      <w:pPr>
        <w:pStyle w:val="MainBody"/>
        <w:numPr>
          <w:ilvl w:val="0"/>
          <w:numId w:val="7"/>
        </w:numPr>
      </w:pPr>
      <w:r>
        <w:t>Data archiving of tenant records.</w:t>
      </w:r>
    </w:p>
    <w:p w14:paraId="1E3246BE" w14:textId="00036D56" w:rsidR="009B1116" w:rsidRDefault="0073618D" w:rsidP="0073618D">
      <w:pPr>
        <w:pStyle w:val="MainBody"/>
        <w:numPr>
          <w:ilvl w:val="0"/>
          <w:numId w:val="7"/>
        </w:numPr>
      </w:pPr>
      <w:r w:rsidRPr="00086F09">
        <w:t>Evaluate the system's acceptability using the adopted survey instrument based on the Post-Study System Usability Questionnaire (PSSUQ)</w:t>
      </w:r>
    </w:p>
    <w:p w14:paraId="72393292" w14:textId="290A50FA" w:rsidR="0073618D" w:rsidRDefault="0073618D" w:rsidP="0073618D">
      <w:pPr>
        <w:pStyle w:val="MainBody"/>
        <w:spacing w:line="240" w:lineRule="auto"/>
        <w:ind w:left="720" w:firstLine="0"/>
      </w:pPr>
    </w:p>
    <w:p w14:paraId="0BD14DA2" w14:textId="77777777" w:rsidR="0073618D" w:rsidRDefault="0073618D" w:rsidP="0073618D">
      <w:pPr>
        <w:pStyle w:val="MainBody"/>
        <w:spacing w:line="240" w:lineRule="auto"/>
        <w:ind w:left="720" w:firstLine="0"/>
      </w:pPr>
    </w:p>
    <w:p w14:paraId="6D8ECFDE" w14:textId="7E34705E" w:rsidR="00252F10" w:rsidRDefault="006722CE" w:rsidP="0066607C">
      <w:pPr>
        <w:pStyle w:val="TITLE3"/>
      </w:pPr>
      <w:bookmarkStart w:id="19" w:name="_Toc509008253"/>
      <w:bookmarkStart w:id="20" w:name="_Toc130288582"/>
      <w:r>
        <w:lastRenderedPageBreak/>
        <w:t>Framework</w:t>
      </w:r>
      <w:bookmarkEnd w:id="19"/>
      <w:r>
        <w:t xml:space="preserve"> of the Study</w:t>
      </w:r>
      <w:bookmarkEnd w:id="20"/>
    </w:p>
    <w:p w14:paraId="1AC969C4" w14:textId="7F9EF9EE" w:rsidR="00252F10" w:rsidRDefault="009177E6" w:rsidP="009177E6">
      <w:pPr>
        <w:spacing w:line="480" w:lineRule="auto"/>
        <w:ind w:firstLine="720"/>
      </w:pPr>
      <w:r w:rsidRPr="009177E6">
        <w:rPr>
          <w:rStyle w:val="MainBodyChar"/>
        </w:rPr>
        <w:t>The study utilized a conceptual framework, as depicted in Figure 1, which illustrates the relationship of the Carlos Hilado Memorial State University tenant management system. The primary objective of the framework is to provide users with a clear understanding of how the system operates and its functionality. The study's primary goal was to improve the process of tenant monitoring and management</w:t>
      </w:r>
      <w:r>
        <w:rPr>
          <w:rStyle w:val="MainBodyChar"/>
        </w:rPr>
        <w:t>.</w:t>
      </w:r>
      <w:r w:rsidR="005B6D96" w:rsidRPr="00B7791F">
        <w:rPr>
          <w:noProof/>
        </w:rPr>
        <w:drawing>
          <wp:inline distT="0" distB="0" distL="0" distR="0" wp14:anchorId="40C59084" wp14:editId="57E2D2DE">
            <wp:extent cx="5481955" cy="2562225"/>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484068" cy="2563213"/>
                    </a:xfrm>
                    <a:prstGeom prst="rect">
                      <a:avLst/>
                    </a:prstGeom>
                    <a:ln>
                      <a:solidFill>
                        <a:schemeClr val="tx1"/>
                      </a:solidFill>
                    </a:ln>
                  </pic:spPr>
                </pic:pic>
              </a:graphicData>
            </a:graphic>
          </wp:inline>
        </w:drawing>
      </w:r>
    </w:p>
    <w:p w14:paraId="308B8BBA" w14:textId="5A0DE99D" w:rsidR="005B6D96" w:rsidRPr="00531CF3" w:rsidRDefault="005B6D96" w:rsidP="00531CF3">
      <w:pPr>
        <w:pStyle w:val="LOF-NEW"/>
      </w:pPr>
      <w:bookmarkStart w:id="21" w:name="_Toc130239075"/>
      <w:r w:rsidRPr="00531CF3">
        <w:t>Conceptual Framework of the Study</w:t>
      </w:r>
      <w:bookmarkEnd w:id="21"/>
    </w:p>
    <w:p w14:paraId="7BE276D9" w14:textId="33C06844" w:rsidR="00506376" w:rsidRDefault="00506376" w:rsidP="005E5F54"/>
    <w:p w14:paraId="776CB578" w14:textId="3CB72162" w:rsidR="00D225B1" w:rsidRDefault="00D225B1" w:rsidP="005E5F54"/>
    <w:p w14:paraId="588887CA" w14:textId="07439D22" w:rsidR="00D225B1" w:rsidRDefault="00D225B1" w:rsidP="005E5F54"/>
    <w:p w14:paraId="47EFC9D0" w14:textId="5B85D32C" w:rsidR="00003130" w:rsidRDefault="00003130" w:rsidP="005E5F54"/>
    <w:p w14:paraId="38031F91" w14:textId="77777777" w:rsidR="00A568AA" w:rsidRPr="005E5F54" w:rsidRDefault="00A568AA" w:rsidP="005E5F54"/>
    <w:p w14:paraId="4D72B577" w14:textId="0F56AFBC" w:rsidR="00252F10" w:rsidRDefault="006722CE">
      <w:pPr>
        <w:pStyle w:val="TITLE3"/>
        <w:rPr>
          <w:rStyle w:val="5yl5"/>
        </w:rPr>
      </w:pPr>
      <w:bookmarkStart w:id="22" w:name="_Toc509008254"/>
      <w:bookmarkStart w:id="23" w:name="_Toc130288583"/>
      <w:r>
        <w:rPr>
          <w:rStyle w:val="5yl5"/>
        </w:rPr>
        <w:lastRenderedPageBreak/>
        <w:t>Scope and Delimitation of the Study</w:t>
      </w:r>
      <w:bookmarkEnd w:id="22"/>
      <w:bookmarkEnd w:id="23"/>
    </w:p>
    <w:p w14:paraId="0BA088BB" w14:textId="45AAE6E6" w:rsidR="00A568AA" w:rsidRDefault="00A568AA" w:rsidP="00A568AA">
      <w:pPr>
        <w:pStyle w:val="MainBody"/>
        <w:rPr>
          <w:rStyle w:val="5yl5"/>
        </w:rPr>
      </w:pPr>
      <w:r w:rsidRPr="009924E4">
        <w:rPr>
          <w:rStyle w:val="5yl5"/>
          <w:bCs/>
        </w:rPr>
        <w:t xml:space="preserve">The Carlos Hilado Memorial tenants' management system was developed to provide a more efficient and </w:t>
      </w:r>
      <w:r w:rsidRPr="009924E4">
        <w:rPr>
          <w:rStyle w:val="5yl5"/>
        </w:rPr>
        <w:t>practical</w:t>
      </w:r>
      <w:r w:rsidRPr="009924E4">
        <w:rPr>
          <w:rStyle w:val="5yl5"/>
          <w:bCs/>
        </w:rPr>
        <w:t xml:space="preserve"> approach to managing the university's tenants. This system was specifically designed to cater to the unique needs of Carlos Hilado Memorial State University Talisay tenants.</w:t>
      </w:r>
    </w:p>
    <w:p w14:paraId="44A866A1" w14:textId="3318856C" w:rsidR="00252F10" w:rsidRDefault="006722CE">
      <w:pPr>
        <w:pStyle w:val="TITLE4"/>
      </w:pPr>
      <w:bookmarkStart w:id="24" w:name="_Toc509008255"/>
      <w:bookmarkStart w:id="25" w:name="_Toc130288584"/>
      <w:r>
        <w:t>Scope</w:t>
      </w:r>
      <w:bookmarkEnd w:id="25"/>
    </w:p>
    <w:p w14:paraId="4EC35A99" w14:textId="08A18257" w:rsidR="00782240" w:rsidRDefault="00A568AA" w:rsidP="00AA2328">
      <w:pPr>
        <w:pStyle w:val="MainBody"/>
        <w:ind w:left="720"/>
      </w:pPr>
      <w:r w:rsidRPr="00A568AA">
        <w:t>The scope of this study is to assess the current tenant management system within the Carlos Hilado Memorial State University, Talisay campus, and identify areas for improvement of tenant management. It is designed to facilitate the IGP Coordinators and admin manage their data by automating and streamlining various tasks. The system aims to provide an all-in-one platform to manage tenants, online applications, tenant requirements assessment, payment history monitoring, and other related operations.</w:t>
      </w:r>
    </w:p>
    <w:p w14:paraId="5A359273" w14:textId="77777777" w:rsidR="00782240" w:rsidRDefault="00782240" w:rsidP="00FC28B3">
      <w:pPr>
        <w:pStyle w:val="MainBody"/>
        <w:spacing w:line="240" w:lineRule="auto"/>
      </w:pPr>
    </w:p>
    <w:p w14:paraId="0B760482" w14:textId="6ADFA7B0" w:rsidR="00252F10" w:rsidRDefault="006722CE">
      <w:pPr>
        <w:pStyle w:val="TITLE4"/>
      </w:pPr>
      <w:bookmarkStart w:id="26" w:name="_Toc130288585"/>
      <w:r>
        <w:t>Delimitation</w:t>
      </w:r>
      <w:bookmarkEnd w:id="26"/>
    </w:p>
    <w:p w14:paraId="5E7E4851" w14:textId="77777777" w:rsidR="00ED22FC" w:rsidRDefault="00ED22FC" w:rsidP="00ED22FC">
      <w:pPr>
        <w:pStyle w:val="MainBody"/>
        <w:ind w:left="720"/>
      </w:pPr>
      <w:r w:rsidRPr="009924E4">
        <w:t xml:space="preserve">Although the Tenant Management System of Carlos Hilado Memorial State University Talisay has significant advantages, it has some limitations, including Users can only access the web. The system's effectiveness depends on the quality and availability of internet users who can only use the web to access it. </w:t>
      </w:r>
      <w:r w:rsidRPr="000C5965">
        <w:t>Automatic bill payment and tenant sales monitoring are not features currently incorporated in the system.</w:t>
      </w:r>
    </w:p>
    <w:p w14:paraId="4997B6C8" w14:textId="77777777" w:rsidR="00252F10" w:rsidRDefault="00252F10" w:rsidP="00560687">
      <w:pPr>
        <w:pStyle w:val="MainBody"/>
        <w:spacing w:line="240" w:lineRule="auto"/>
      </w:pPr>
    </w:p>
    <w:p w14:paraId="5C4C0267" w14:textId="69D9F262" w:rsidR="00252F10" w:rsidRDefault="006722CE">
      <w:pPr>
        <w:pStyle w:val="TITLE3"/>
        <w:rPr>
          <w:rStyle w:val="5yl5"/>
        </w:rPr>
      </w:pPr>
      <w:bookmarkStart w:id="27" w:name="_Toc130288586"/>
      <w:r>
        <w:rPr>
          <w:rStyle w:val="5yl5"/>
        </w:rPr>
        <w:lastRenderedPageBreak/>
        <w:t>Significance of the Study</w:t>
      </w:r>
      <w:bookmarkEnd w:id="24"/>
      <w:bookmarkEnd w:id="27"/>
    </w:p>
    <w:p w14:paraId="69348BDD" w14:textId="2B117E78" w:rsidR="00782240" w:rsidRDefault="00ED22FC" w:rsidP="00782240">
      <w:pPr>
        <w:pStyle w:val="MainBody"/>
        <w:rPr>
          <w:rStyle w:val="5yl5"/>
        </w:rPr>
      </w:pPr>
      <w:r w:rsidRPr="00ED22FC">
        <w:rPr>
          <w:rStyle w:val="5yl5"/>
        </w:rPr>
        <w:t>The study aims to provide valuable insights to different groups of individuals who stand to benefit from the implementation of the Carlos Hilado Memorial State University Tenant Management System. This system was specifically developed to enhance the current process of monitoring tenants at the university and optimize its overall operations</w:t>
      </w:r>
      <w:r w:rsidR="00611E80">
        <w:rPr>
          <w:rStyle w:val="5yl5"/>
        </w:rPr>
        <w:t>.</w:t>
      </w:r>
    </w:p>
    <w:p w14:paraId="592D7A8A" w14:textId="77777777" w:rsidR="00BF51D4" w:rsidRDefault="00BF51D4" w:rsidP="00782240">
      <w:pPr>
        <w:pStyle w:val="MainBody"/>
        <w:rPr>
          <w:rStyle w:val="5yl5"/>
        </w:rPr>
      </w:pPr>
    </w:p>
    <w:p w14:paraId="7B6E4286" w14:textId="77777777" w:rsidR="00EA4B2F" w:rsidRDefault="00EA4B2F" w:rsidP="00A20B00">
      <w:pPr>
        <w:pStyle w:val="MainBody"/>
        <w:ind w:left="720"/>
        <w:rPr>
          <w:rStyle w:val="5yl5"/>
        </w:rPr>
      </w:pPr>
      <w:r>
        <w:rPr>
          <w:rStyle w:val="5yl5"/>
          <w:b/>
          <w:bCs/>
        </w:rPr>
        <w:t>Tenants</w:t>
      </w:r>
      <w:r w:rsidR="00A23CB9">
        <w:rPr>
          <w:rStyle w:val="5yl5"/>
        </w:rPr>
        <w:t>.</w:t>
      </w:r>
      <w:r w:rsidR="00DA1AA7">
        <w:rPr>
          <w:rStyle w:val="5yl5"/>
        </w:rPr>
        <w:t xml:space="preserve"> </w:t>
      </w:r>
      <w:r w:rsidRPr="00EA4B2F">
        <w:rPr>
          <w:rStyle w:val="5yl5"/>
        </w:rPr>
        <w:t>The findings of this study are expected to bring significant benefits to tenants' businesses by enhancing their efficiency and effectiveness. The Carlos Hilado Memorial State University Tenant Management System is designed to facilitate electronic inquiries and payments, enabling tenants to manage their accounts with ease and convenience. This will allow tenants to focus on their core business activities while ensuring that their tenancy needs are met promptly and efficiently.</w:t>
      </w:r>
    </w:p>
    <w:p w14:paraId="058F5A76" w14:textId="36EC99F8" w:rsidR="00FC40AC" w:rsidRDefault="00E90849" w:rsidP="00A20B00">
      <w:pPr>
        <w:pStyle w:val="MainBody"/>
        <w:ind w:left="720"/>
        <w:rPr>
          <w:rStyle w:val="5yl5"/>
        </w:rPr>
      </w:pPr>
      <w:r>
        <w:rPr>
          <w:rStyle w:val="5yl5"/>
          <w:b/>
          <w:bCs/>
        </w:rPr>
        <w:t>IGP Coordinator</w:t>
      </w:r>
      <w:r w:rsidR="00A20B00">
        <w:rPr>
          <w:rStyle w:val="5yl5"/>
        </w:rPr>
        <w:t xml:space="preserve">. </w:t>
      </w:r>
      <w:r w:rsidRPr="00E90849">
        <w:rPr>
          <w:rStyle w:val="5yl5"/>
        </w:rPr>
        <w:t>The Carlos Hilado Memorial State University tenant management system was developed to serve as a valuable tool for the IGP Coordinator services in monitoring tenants' payment history and records. The system's advanced functionalities make it possible for the admin to track tenant information and generate reports with ease, allowing for a more streamlined and efficient tenant management process</w:t>
      </w:r>
      <w:r w:rsidR="00170933">
        <w:rPr>
          <w:rStyle w:val="5yl5"/>
        </w:rPr>
        <w:t>.</w:t>
      </w:r>
    </w:p>
    <w:p w14:paraId="23625CB2" w14:textId="237E3B4F" w:rsidR="00FC40AC" w:rsidRDefault="00E90849" w:rsidP="00170933">
      <w:pPr>
        <w:pStyle w:val="MainBody"/>
        <w:ind w:left="720"/>
        <w:rPr>
          <w:rStyle w:val="5yl5"/>
        </w:rPr>
      </w:pPr>
      <w:r>
        <w:rPr>
          <w:rStyle w:val="5yl5"/>
          <w:b/>
          <w:bCs/>
        </w:rPr>
        <w:t>University</w:t>
      </w:r>
      <w:r w:rsidR="00170933">
        <w:rPr>
          <w:rStyle w:val="5yl5"/>
        </w:rPr>
        <w:t xml:space="preserve">. </w:t>
      </w:r>
      <w:r w:rsidRPr="00E90849">
        <w:rPr>
          <w:rStyle w:val="5yl5"/>
        </w:rPr>
        <w:t xml:space="preserve">The Carlos Hilado Memorial State University Tenant Management System was specifically designed to replace the university's manual </w:t>
      </w:r>
      <w:r w:rsidRPr="00E90849">
        <w:rPr>
          <w:rStyle w:val="5yl5"/>
        </w:rPr>
        <w:lastRenderedPageBreak/>
        <w:t>tenant management processes with a more streamlined and automated system. The system provides a comprehensive platform that allows for the easy monitoring of tenant data and payments, while also facilitating online tenant registration</w:t>
      </w:r>
      <w:r w:rsidR="0038401E">
        <w:rPr>
          <w:rStyle w:val="5yl5"/>
        </w:rPr>
        <w:t>.</w:t>
      </w:r>
    </w:p>
    <w:p w14:paraId="4F25AA98" w14:textId="3AFD4F51" w:rsidR="002C2377" w:rsidRDefault="00E90849" w:rsidP="00E90849">
      <w:pPr>
        <w:pStyle w:val="MainBody"/>
        <w:ind w:left="720" w:firstLine="0"/>
        <w:rPr>
          <w:rStyle w:val="5yl5"/>
        </w:rPr>
      </w:pPr>
      <w:r>
        <w:rPr>
          <w:rStyle w:val="5yl5"/>
          <w:b/>
          <w:bCs/>
        </w:rPr>
        <w:t xml:space="preserve">Future </w:t>
      </w:r>
      <w:r w:rsidR="002C2377" w:rsidRPr="002C2377">
        <w:rPr>
          <w:rStyle w:val="5yl5"/>
          <w:b/>
          <w:bCs/>
        </w:rPr>
        <w:t>Researcher</w:t>
      </w:r>
      <w:r w:rsidR="002C2377" w:rsidRPr="002C2377">
        <w:rPr>
          <w:rStyle w:val="5yl5"/>
        </w:rPr>
        <w:t xml:space="preserve">. </w:t>
      </w:r>
      <w:r w:rsidRPr="00AA5177">
        <w:rPr>
          <w:rStyle w:val="5yl5"/>
        </w:rPr>
        <w:t>This study presents an opportunity for the researcher to gain practical experience in project management within a real-world context. The Carlos Hilado Memorial State University Tenant Management System significantly contributes to the field, providing a foundation for future researchers who may encounter similar systems. The knowledge gained through this study is current and up-to-date, providing valuable insights into tenant management trends and practices</w:t>
      </w:r>
      <w:r w:rsidR="002C2377" w:rsidRPr="002C2377">
        <w:rPr>
          <w:rStyle w:val="5yl5"/>
        </w:rPr>
        <w:t>.</w:t>
      </w:r>
    </w:p>
    <w:p w14:paraId="6B050AE6" w14:textId="77777777" w:rsidR="00252F10" w:rsidRDefault="00252F10" w:rsidP="00F109C3">
      <w:pPr>
        <w:pStyle w:val="MainBody"/>
        <w:spacing w:line="240" w:lineRule="auto"/>
        <w:rPr>
          <w:rStyle w:val="5yl5"/>
        </w:rPr>
      </w:pPr>
    </w:p>
    <w:p w14:paraId="3B7FFF75" w14:textId="6F9CC788" w:rsidR="00252F10" w:rsidRDefault="006722CE">
      <w:pPr>
        <w:pStyle w:val="TITLE3"/>
        <w:rPr>
          <w:rStyle w:val="5yl5"/>
        </w:rPr>
      </w:pPr>
      <w:bookmarkStart w:id="28" w:name="_Toc130288587"/>
      <w:r>
        <w:rPr>
          <w:rStyle w:val="5yl5"/>
        </w:rPr>
        <w:t>Operational Definition of Terms</w:t>
      </w:r>
      <w:bookmarkEnd w:id="28"/>
    </w:p>
    <w:p w14:paraId="6C9FA4F7" w14:textId="77777777" w:rsidR="006E0F16" w:rsidRDefault="006E0F16" w:rsidP="006E0F16">
      <w:pPr>
        <w:pStyle w:val="MainBody"/>
        <w:spacing w:line="240" w:lineRule="auto"/>
        <w:rPr>
          <w:rStyle w:val="5yl5"/>
        </w:rPr>
      </w:pPr>
    </w:p>
    <w:p w14:paraId="72BF6EDB" w14:textId="77777777" w:rsidR="00466764" w:rsidRPr="00466764" w:rsidRDefault="00466764" w:rsidP="00857FD1">
      <w:pPr>
        <w:pStyle w:val="MainBody"/>
      </w:pPr>
      <w:r w:rsidRPr="00466764">
        <w:rPr>
          <w:i/>
          <w:iCs/>
        </w:rPr>
        <w:t>Archiving</w:t>
      </w:r>
      <w:r w:rsidRPr="00466764">
        <w:t xml:space="preserve"> - Data archiving identifies inactive data and moves it from production systems to long-term storage technologies. Archival data is saved in order for it to be retrieved at any time.</w:t>
      </w:r>
    </w:p>
    <w:p w14:paraId="350CBBB3" w14:textId="77777777" w:rsidR="00466764" w:rsidRPr="00466764" w:rsidRDefault="00466764" w:rsidP="00857FD1">
      <w:pPr>
        <w:pStyle w:val="MainBody"/>
      </w:pPr>
      <w:r w:rsidRPr="00466764">
        <w:rPr>
          <w:i/>
          <w:iCs/>
        </w:rPr>
        <w:t>Email</w:t>
      </w:r>
      <w:r w:rsidRPr="00466764">
        <w:t xml:space="preserve"> Notification - an automated message sent via email to notify tenants and management of essential updates, deadlines, or events.</w:t>
      </w:r>
    </w:p>
    <w:p w14:paraId="44898A7C" w14:textId="77777777" w:rsidR="00466764" w:rsidRPr="00466764" w:rsidRDefault="00466764" w:rsidP="00466764">
      <w:pPr>
        <w:pStyle w:val="MainBody"/>
        <w:ind w:firstLine="0"/>
      </w:pPr>
      <w:r w:rsidRPr="00466764">
        <w:t>Functional Suitability - the extent to which the system meets specified functional requirements and user needs.</w:t>
      </w:r>
    </w:p>
    <w:p w14:paraId="6B928352" w14:textId="68D803BD" w:rsidR="00466764" w:rsidRPr="00466764" w:rsidRDefault="00466764" w:rsidP="00857FD1">
      <w:pPr>
        <w:pStyle w:val="MainBody"/>
      </w:pPr>
      <w:r w:rsidRPr="00466764">
        <w:rPr>
          <w:i/>
          <w:iCs/>
        </w:rPr>
        <w:t>Online</w:t>
      </w:r>
      <w:r w:rsidRPr="00466764">
        <w:t xml:space="preserve"> </w:t>
      </w:r>
      <w:r w:rsidRPr="00466764">
        <w:rPr>
          <w:i/>
          <w:iCs/>
        </w:rPr>
        <w:t>Tenant Registration</w:t>
      </w:r>
      <w:r w:rsidRPr="00466764">
        <w:t xml:space="preserve"> - </w:t>
      </w:r>
      <w:r w:rsidR="0023539A" w:rsidRPr="0023539A">
        <w:t xml:space="preserve">Registering tenants through an online platform typically involves submitting personal and contact information. This information is used to verify the tenant’s identity and to ensure that they are a good fit for the </w:t>
      </w:r>
      <w:r w:rsidR="00B354E0">
        <w:t>school</w:t>
      </w:r>
      <w:r w:rsidR="0023539A" w:rsidRPr="0023539A">
        <w:t xml:space="preserve">. The </w:t>
      </w:r>
      <w:r w:rsidR="0023539A" w:rsidRPr="0023539A">
        <w:lastRenderedPageBreak/>
        <w:t xml:space="preserve">information that is typically required includes the tenant’s name, address, phone number, email address, and social security number. </w:t>
      </w:r>
    </w:p>
    <w:p w14:paraId="6EC4DD8B" w14:textId="77777777" w:rsidR="00466764" w:rsidRPr="00466764" w:rsidRDefault="00466764" w:rsidP="00857FD1">
      <w:pPr>
        <w:pStyle w:val="MainBody"/>
      </w:pPr>
      <w:r w:rsidRPr="00466764">
        <w:rPr>
          <w:i/>
          <w:iCs/>
        </w:rPr>
        <w:t>Payment Reports</w:t>
      </w:r>
      <w:r w:rsidRPr="00466764">
        <w:t xml:space="preserve"> - a document that provides a summary of payments made by tenants, including rent, fees, and other charges.</w:t>
      </w:r>
    </w:p>
    <w:p w14:paraId="117407F9" w14:textId="77777777" w:rsidR="00466764" w:rsidRPr="00466764" w:rsidRDefault="00466764" w:rsidP="00857FD1">
      <w:pPr>
        <w:pStyle w:val="MainBody"/>
      </w:pPr>
      <w:r w:rsidRPr="00466764">
        <w:rPr>
          <w:i/>
          <w:iCs/>
        </w:rPr>
        <w:t>Real-time Tenant Assessment</w:t>
      </w:r>
      <w:r w:rsidRPr="00466764">
        <w:t xml:space="preserve"> - the real-time evaluation of tenant requirements and qualifications using a web-based platform</w:t>
      </w:r>
    </w:p>
    <w:p w14:paraId="2B629348" w14:textId="77777777" w:rsidR="00466764" w:rsidRPr="00466764" w:rsidRDefault="00466764" w:rsidP="00857FD1">
      <w:pPr>
        <w:pStyle w:val="MainBody"/>
      </w:pPr>
      <w:r w:rsidRPr="00466764">
        <w:rPr>
          <w:i/>
          <w:iCs/>
        </w:rPr>
        <w:t>Tenant Information Management</w:t>
      </w:r>
      <w:r w:rsidRPr="00466764">
        <w:t xml:space="preserve"> - collecting, storing, and managing tenant information in a centralized database.</w:t>
      </w:r>
    </w:p>
    <w:p w14:paraId="7FB8F0FE" w14:textId="77777777" w:rsidR="00466764" w:rsidRDefault="00466764" w:rsidP="00857FD1">
      <w:pPr>
        <w:pStyle w:val="MainBody"/>
      </w:pPr>
      <w:r w:rsidRPr="00466764">
        <w:rPr>
          <w:i/>
          <w:iCs/>
        </w:rPr>
        <w:t>Performance</w:t>
      </w:r>
      <w:r w:rsidRPr="00466764">
        <w:t xml:space="preserve"> - the ability of the system to perform its intended functions efficiently and effectively under various conditions, such as high-volume usage or heavy data processing</w:t>
      </w:r>
      <w:r>
        <w:t>.</w:t>
      </w:r>
    </w:p>
    <w:p w14:paraId="61115537" w14:textId="77777777" w:rsidR="00252F10" w:rsidRDefault="00252F10" w:rsidP="00896830">
      <w:pPr>
        <w:pStyle w:val="MainBody"/>
      </w:pPr>
    </w:p>
    <w:p w14:paraId="70FF19A3" w14:textId="77777777" w:rsidR="00252F10" w:rsidRDefault="00252F10" w:rsidP="00896830">
      <w:pPr>
        <w:pStyle w:val="MainBody"/>
        <w:sectPr w:rsidR="00252F10" w:rsidSect="00EC7B3C">
          <w:headerReference w:type="default" r:id="rId14"/>
          <w:headerReference w:type="first" r:id="rId15"/>
          <w:pgSz w:w="12240" w:h="15840"/>
          <w:pgMar w:top="1440" w:right="1440" w:bottom="1440" w:left="2160" w:header="720" w:footer="720" w:gutter="0"/>
          <w:pgNumType w:start="1"/>
          <w:cols w:space="720"/>
          <w:titlePg/>
          <w:docGrid w:linePitch="360"/>
        </w:sectPr>
      </w:pPr>
    </w:p>
    <w:p w14:paraId="05876952" w14:textId="77777777" w:rsidR="00252F10" w:rsidRDefault="006722CE">
      <w:pPr>
        <w:pStyle w:val="TITLE1"/>
        <w:rPr>
          <w:szCs w:val="24"/>
        </w:rPr>
      </w:pPr>
      <w:bookmarkStart w:id="29" w:name="_Toc130288588"/>
      <w:r>
        <w:rPr>
          <w:szCs w:val="24"/>
        </w:rPr>
        <w:lastRenderedPageBreak/>
        <w:t>CHAPTER II</w:t>
      </w:r>
      <w:bookmarkEnd w:id="29"/>
    </w:p>
    <w:p w14:paraId="36E01FDE" w14:textId="77777777" w:rsidR="00252F10" w:rsidRDefault="006722CE">
      <w:pPr>
        <w:pStyle w:val="TITLE2"/>
      </w:pPr>
      <w:bookmarkStart w:id="30" w:name="_Toc130288589"/>
      <w:r>
        <w:t>REVIEW OF RELATED LITERATURE</w:t>
      </w:r>
      <w:bookmarkEnd w:id="30"/>
    </w:p>
    <w:p w14:paraId="4F336083" w14:textId="77777777" w:rsidR="00252F10" w:rsidRDefault="006722CE">
      <w:pPr>
        <w:pStyle w:val="TITLE3"/>
        <w:jc w:val="both"/>
      </w:pPr>
      <w:bookmarkStart w:id="31" w:name="_Toc527453214"/>
      <w:bookmarkStart w:id="32" w:name="_Toc130288590"/>
      <w:r>
        <w:t>Local Studies</w:t>
      </w:r>
      <w:bookmarkEnd w:id="31"/>
      <w:bookmarkEnd w:id="32"/>
    </w:p>
    <w:p w14:paraId="010A6BC4" w14:textId="12FD9C45" w:rsidR="00252F10" w:rsidRDefault="006878E6" w:rsidP="00B86DC5">
      <w:pPr>
        <w:pStyle w:val="TITLE4"/>
        <w:spacing w:line="240" w:lineRule="auto"/>
      </w:pPr>
      <w:bookmarkStart w:id="33" w:name="_Toc130236202"/>
      <w:bookmarkStart w:id="34" w:name="_Toc130239124"/>
      <w:bookmarkStart w:id="35" w:name="_Toc130288591"/>
      <w:r w:rsidRPr="006878E6">
        <w:t>Bacolod North Public Market Stall Information System</w:t>
      </w:r>
      <w:bookmarkEnd w:id="33"/>
      <w:bookmarkEnd w:id="34"/>
      <w:bookmarkEnd w:id="35"/>
    </w:p>
    <w:p w14:paraId="2BF62F52" w14:textId="77777777" w:rsidR="00B86DC5" w:rsidRDefault="00B86DC5" w:rsidP="00B86DC5">
      <w:pPr>
        <w:pStyle w:val="MainBody"/>
        <w:spacing w:line="240" w:lineRule="auto"/>
      </w:pPr>
    </w:p>
    <w:p w14:paraId="33E7B48E" w14:textId="0FD83944" w:rsidR="004C3F14" w:rsidRDefault="006878E6" w:rsidP="009D2F29">
      <w:pPr>
        <w:pStyle w:val="MainBody"/>
        <w:ind w:left="720"/>
      </w:pPr>
      <w:r w:rsidRPr="00883AF6">
        <w:t>This study aims to create a management system for market stalls that will handle public market transactions related to rent collection, such as tracking rental fees and generating lists of those who have paid. The system will also manage the market sections and allow the deletion of unnecessary vendor records. The study focuses on the Bacolod North Public Market Stall Information System, which provides information on each stall, stallholder, and common areas or facilities. It will automate vendor payments for rental charges and other market fees and provide the admin with information on the number of tenants in different categories. By monitoring rental fee due dates and generating payment lists, the system will manage the market sections and classify new tenants according to their payment mode and assigned sections. Overall, the system aims to simplify the process of managing market stalls and improve efficiency for administrators</w:t>
      </w:r>
      <w:r w:rsidR="00C979A7">
        <w:t>.</w:t>
      </w:r>
    </w:p>
    <w:p w14:paraId="66E4E755" w14:textId="5A9A7AF9" w:rsidR="00A541A4" w:rsidRDefault="00A541A4" w:rsidP="003D5559">
      <w:pPr>
        <w:pStyle w:val="MainBody"/>
        <w:spacing w:line="240" w:lineRule="auto"/>
        <w:ind w:firstLine="0"/>
      </w:pPr>
    </w:p>
    <w:p w14:paraId="736C764D" w14:textId="77777777" w:rsidR="00F970F3" w:rsidRDefault="00F970F3" w:rsidP="003D5559">
      <w:pPr>
        <w:pStyle w:val="MainBody"/>
        <w:spacing w:line="240" w:lineRule="auto"/>
        <w:ind w:firstLine="0"/>
      </w:pPr>
    </w:p>
    <w:p w14:paraId="0FD51D8F" w14:textId="77777777" w:rsidR="001A7FE2" w:rsidRDefault="001A7FE2" w:rsidP="001A7FE2">
      <w:pPr>
        <w:pStyle w:val="TITLE4"/>
      </w:pPr>
      <w:bookmarkStart w:id="36" w:name="_Toc130236203"/>
      <w:bookmarkStart w:id="37" w:name="_Toc130239125"/>
      <w:bookmarkStart w:id="38" w:name="_Toc130288592"/>
      <w:proofErr w:type="spellStart"/>
      <w:r w:rsidRPr="001A7FE2">
        <w:t>Florete-Caperonce</w:t>
      </w:r>
      <w:proofErr w:type="spellEnd"/>
      <w:r w:rsidRPr="001A7FE2">
        <w:t xml:space="preserve"> Realty Corporation University Dorm Management System</w:t>
      </w:r>
      <w:bookmarkEnd w:id="36"/>
      <w:bookmarkEnd w:id="37"/>
      <w:bookmarkEnd w:id="38"/>
    </w:p>
    <w:p w14:paraId="36AA424D" w14:textId="7DDBB9A2" w:rsidR="00614005" w:rsidRDefault="00446DE0" w:rsidP="001A7FE2">
      <w:pPr>
        <w:pStyle w:val="MainBody"/>
        <w:ind w:left="720"/>
      </w:pPr>
      <w:r w:rsidRPr="00446DE0">
        <w:t>This study looks at how SMS technology can be used to improve health. The study's foc</w:t>
      </w:r>
      <w:r w:rsidR="00F549E4">
        <w:t>al</w:t>
      </w:r>
      <w:r w:rsidRPr="00446DE0">
        <w:t xml:space="preserve"> point was a maternal health care program run by health centers in </w:t>
      </w:r>
      <w:r w:rsidRPr="00446DE0">
        <w:lastRenderedPageBreak/>
        <w:t>Pasay City, south of Manila.</w:t>
      </w:r>
      <w:r w:rsidR="000D6E8D" w:rsidRPr="000D6E8D">
        <w:t xml:space="preserve"> </w:t>
      </w:r>
      <w:r w:rsidR="001102DE">
        <w:t>From the initial design to implementing an SMS appointment reminder system, health center staff were engaged</w:t>
      </w:r>
      <w:r w:rsidR="000D6E8D" w:rsidRPr="000D6E8D">
        <w:t xml:space="preserve">. The system involved midwives enrolling pregnant patients in the maternal care program of the city for the SMS reminder system. </w:t>
      </w:r>
      <w:r w:rsidR="00F549E4">
        <w:t>The o</w:t>
      </w:r>
      <w:r w:rsidR="000D6E8D" w:rsidRPr="000D6E8D">
        <w:t>verall response from the patients and health center end-users w</w:t>
      </w:r>
      <w:r w:rsidR="00F549E4">
        <w:t>as</w:t>
      </w:r>
      <w:r w:rsidR="000D6E8D" w:rsidRPr="000D6E8D">
        <w:t xml:space="preserve"> positive. Comparison with the manual tally of patients showed that the health centers had no difficulty adopting the system</w:t>
      </w:r>
      <w:r w:rsidR="00425C8C">
        <w:t xml:space="preserve"> </w:t>
      </w:r>
      <w:r w:rsidR="00425C8C">
        <w:fldChar w:fldCharType="begin"/>
      </w:r>
      <w:r w:rsidR="00425C8C">
        <w:instrText xml:space="preserve"> ADDIN ZOTERO_ITEM CSL_CITATION {"citationID":"yf6Udh00","properties":{"formattedCitation":"(Sarmiento et al., 2015)","plainCitation":"(Sarmiento et al., 2015)","noteIndex":0},"citationItems":[{"id":1525,"uris":["http://zotero.org/users/2502520/items/2X83XU9E"],"uri":["http://zotero.org/users/2502520/items/2X83XU9E"],"itemData":{"id":1525,"type":"article-journal","abstract":"Both health centers also came up with a manual tally of registered patients in the appointment reminder system to address the difficulty in finding information in the confirmation message when the number of registered patients amounted to more than 30. The manual tally is comprised of the patient’s name, code, cellphone number, and dates of follow-up. Comparison with the manual tally of patients showed that the health centers had no difficulty in adopting the system into their workflow. However, decline in the use of the SMS reminder system was apparent in the last few months of the testing period.","DOI":"10.13140/RG.2.1.1161.1043","language":"en","note":"publisher: Unpublished","source":"DOI.org (Datacite)","title":"Design and Implementation of SMS-based Enhancements to a Community-based Health Information Management System","URL":"http://rgdoi.net/10.13140/RG.2.1.1161.1043","author":[{"family":"Sarmiento","given":"Raymond Francis"},{"family":"Fernandez","given":"Randy Joseph"},{"family":"Banez","given":"Ryan Julius"},{"family":"Marcelo","given":"Portia"},{"family":"Lee","given":"Armando"},{"family":"Sy","given":"Marie Irene"},{"family":"Bowei Du","given":""},{"family":"Festin","given":"Cedric"},{"family":"Marcelo","given":"Alvin"}],"accessed":{"date-parts":[["2021",11,26]]},"issued":{"date-parts":[["2015"]]}}}],"schema":"https://github.com/citation-style-language/schema/raw/master/csl-citation.json"} </w:instrText>
      </w:r>
      <w:r w:rsidR="00425C8C">
        <w:fldChar w:fldCharType="separate"/>
      </w:r>
      <w:r w:rsidR="00425C8C" w:rsidRPr="00425C8C">
        <w:t>(Sarmiento et al., 2015)</w:t>
      </w:r>
      <w:r w:rsidR="00425C8C">
        <w:fldChar w:fldCharType="end"/>
      </w:r>
      <w:r w:rsidR="00671227">
        <w:t>.</w:t>
      </w:r>
    </w:p>
    <w:p w14:paraId="3C71E323" w14:textId="77777777" w:rsidR="00745B9A" w:rsidRDefault="00745B9A" w:rsidP="00745B9A">
      <w:pPr>
        <w:pStyle w:val="MainBody"/>
        <w:spacing w:line="240" w:lineRule="auto"/>
        <w:ind w:left="720"/>
      </w:pPr>
    </w:p>
    <w:p w14:paraId="11E1D841" w14:textId="29B79E3A" w:rsidR="00632739" w:rsidRDefault="0065330A" w:rsidP="0065330A">
      <w:pPr>
        <w:pStyle w:val="TITLE4"/>
      </w:pPr>
      <w:bookmarkStart w:id="39" w:name="_Toc130236204"/>
      <w:bookmarkStart w:id="40" w:name="_Toc130239126"/>
      <w:bookmarkStart w:id="41" w:name="_Toc130288593"/>
      <w:r w:rsidRPr="0065330A">
        <w:t>Iloilo Terminal Market Tenants Rental Monitoring System</w:t>
      </w:r>
      <w:bookmarkEnd w:id="39"/>
      <w:bookmarkEnd w:id="40"/>
      <w:bookmarkEnd w:id="41"/>
    </w:p>
    <w:p w14:paraId="210D76C2" w14:textId="77777777" w:rsidR="0065330A" w:rsidRDefault="0065330A" w:rsidP="0065330A">
      <w:pPr>
        <w:pStyle w:val="MainBody"/>
        <w:ind w:left="720"/>
      </w:pPr>
      <w:r w:rsidRPr="00924F4A">
        <w:t xml:space="preserve">The Iloilo Terminal Market Rental Monitoring System is designed to improve rental collections and space management. It includes profiling modules for tenant information and billing statements, a mapping tool for finding available and unavailable spaces, and the ability to generate reports in various categories. The system can also send SMS notifications to clients with past-due or pending payments. </w:t>
      </w:r>
      <w:r>
        <w:t>Overall, the Iloilo Terminal Market Rental Monitoring System appears to be an effective solution that will streamline rental collections, space management, and reporting. It has the potential to improve the overall efficiency and profitability of the market, benefitting both tenants and the officer-in-charge</w:t>
      </w:r>
      <w:r w:rsidRPr="00C7077A">
        <w:t xml:space="preserve"> (Pacheco</w:t>
      </w:r>
      <w:r>
        <w:t>,</w:t>
      </w:r>
      <w:r w:rsidRPr="00C7077A">
        <w:t xml:space="preserve"> 2018).</w:t>
      </w:r>
    </w:p>
    <w:p w14:paraId="24F1E135" w14:textId="7DE3A3BD" w:rsidR="00614005" w:rsidRDefault="00FF7447" w:rsidP="004E5804">
      <w:pPr>
        <w:pStyle w:val="MainBody"/>
        <w:ind w:left="720"/>
      </w:pPr>
      <w:r>
        <w:t>.</w:t>
      </w:r>
    </w:p>
    <w:p w14:paraId="505C1BCF" w14:textId="77777777" w:rsidR="00963DE2" w:rsidRDefault="00963DE2" w:rsidP="00963DE2">
      <w:pPr>
        <w:pStyle w:val="MainBody"/>
        <w:spacing w:line="240" w:lineRule="auto"/>
      </w:pPr>
    </w:p>
    <w:p w14:paraId="07D50072" w14:textId="216EA7D2" w:rsidR="00252F10" w:rsidRDefault="006722CE">
      <w:pPr>
        <w:pStyle w:val="TITLE3"/>
      </w:pPr>
      <w:bookmarkStart w:id="42" w:name="_Toc527453215"/>
      <w:bookmarkStart w:id="43" w:name="_Toc130288594"/>
      <w:r>
        <w:lastRenderedPageBreak/>
        <w:t>Foreign Studies</w:t>
      </w:r>
      <w:bookmarkEnd w:id="42"/>
      <w:bookmarkEnd w:id="43"/>
    </w:p>
    <w:p w14:paraId="3A5B6599" w14:textId="77777777" w:rsidR="0065330A" w:rsidRPr="0065330A" w:rsidRDefault="0065330A" w:rsidP="0065330A">
      <w:pPr>
        <w:pStyle w:val="TITLE4"/>
      </w:pPr>
      <w:bookmarkStart w:id="44" w:name="_Toc124961561"/>
      <w:bookmarkStart w:id="45" w:name="_Toc125708222"/>
      <w:bookmarkStart w:id="46" w:name="_Toc129677376"/>
      <w:bookmarkStart w:id="47" w:name="_Toc129976580"/>
      <w:bookmarkStart w:id="48" w:name="_Toc130073723"/>
      <w:bookmarkStart w:id="49" w:name="_Toc130236206"/>
      <w:bookmarkStart w:id="50" w:name="_Toc130239128"/>
      <w:bookmarkStart w:id="51" w:name="_Toc130288595"/>
      <w:r w:rsidRPr="0065330A">
        <w:t>Managing system and managing method for transferring data between tenants</w:t>
      </w:r>
      <w:bookmarkEnd w:id="44"/>
      <w:bookmarkEnd w:id="45"/>
      <w:bookmarkEnd w:id="46"/>
      <w:bookmarkEnd w:id="47"/>
      <w:bookmarkEnd w:id="48"/>
      <w:bookmarkEnd w:id="49"/>
      <w:bookmarkEnd w:id="50"/>
      <w:bookmarkEnd w:id="51"/>
    </w:p>
    <w:p w14:paraId="6DDDF0B9" w14:textId="6E813B2F" w:rsidR="009719BA" w:rsidRDefault="0065330A" w:rsidP="000C207D">
      <w:pPr>
        <w:pStyle w:val="MainBody"/>
        <w:ind w:left="720"/>
      </w:pPr>
      <w:r w:rsidRPr="00D6173C">
        <w:t>Data storage, user information, and similar items are usually maintained in groups called tenants in cloud-based service systems, which corresponds to a specific area in the system for each client. A tenant can be a service provider that offers management/repair services and similar items for printers, multifunction peripherals, and the like to a client, a customer tenant owned by a customer such as a business or the like, and so forth (Kato, 2017).</w:t>
      </w:r>
    </w:p>
    <w:p w14:paraId="4641F304" w14:textId="77777777" w:rsidR="00E46F6E" w:rsidRDefault="00E46F6E" w:rsidP="00745B9A">
      <w:pPr>
        <w:pStyle w:val="MainBody"/>
        <w:spacing w:line="240" w:lineRule="auto"/>
      </w:pPr>
    </w:p>
    <w:p w14:paraId="5E8BE94E" w14:textId="77777777" w:rsidR="00E91BA7" w:rsidRDefault="00E91BA7" w:rsidP="00E91BA7">
      <w:pPr>
        <w:pStyle w:val="TITLE4"/>
        <w:ind w:left="0" w:firstLine="720"/>
      </w:pPr>
      <w:bookmarkStart w:id="52" w:name="_Toc124961562"/>
      <w:bookmarkStart w:id="53" w:name="_Toc125708223"/>
      <w:bookmarkStart w:id="54" w:name="_Toc129677377"/>
      <w:bookmarkStart w:id="55" w:name="_Toc129976581"/>
      <w:bookmarkStart w:id="56" w:name="_Toc130073724"/>
      <w:bookmarkStart w:id="57" w:name="_Toc130236207"/>
      <w:bookmarkStart w:id="58" w:name="_Toc130239129"/>
      <w:bookmarkStart w:id="59" w:name="_Toc130288596"/>
      <w:r w:rsidRPr="00571A73">
        <w:t>Rental House Management System</w:t>
      </w:r>
      <w:bookmarkEnd w:id="52"/>
      <w:bookmarkEnd w:id="53"/>
      <w:bookmarkEnd w:id="54"/>
      <w:bookmarkEnd w:id="55"/>
      <w:bookmarkEnd w:id="56"/>
      <w:bookmarkEnd w:id="57"/>
      <w:bookmarkEnd w:id="58"/>
      <w:bookmarkEnd w:id="59"/>
    </w:p>
    <w:p w14:paraId="63B3F73A" w14:textId="0A205F50" w:rsidR="00E46F6E" w:rsidRDefault="00E46F6E" w:rsidP="0097155B">
      <w:pPr>
        <w:pStyle w:val="MainBody"/>
        <w:spacing w:line="240" w:lineRule="auto"/>
        <w:ind w:firstLine="0"/>
      </w:pPr>
    </w:p>
    <w:p w14:paraId="16F5417A" w14:textId="52434BE5" w:rsidR="00E46F6E" w:rsidRDefault="00E91BA7" w:rsidP="00DE045C">
      <w:pPr>
        <w:pStyle w:val="MainBody"/>
        <w:ind w:left="720"/>
      </w:pPr>
      <w:r w:rsidRPr="00E6790E">
        <w:t xml:space="preserve">According to </w:t>
      </w:r>
      <w:proofErr w:type="spellStart"/>
      <w:r w:rsidRPr="00E6790E">
        <w:t>Gommans</w:t>
      </w:r>
      <w:proofErr w:type="spellEnd"/>
      <w:r>
        <w:t xml:space="preserve"> et al., </w:t>
      </w:r>
      <w:r w:rsidRPr="00E6790E">
        <w:t xml:space="preserve">(2014). </w:t>
      </w:r>
      <w:r w:rsidRPr="000E6CD5">
        <w:t>emphasizes the need for the housing sector to embrace technology to simplify the management of rental properties. The authors conducted a survey among rental home managers and found that all work was done manually, leading to significant paperwork. The article highlights the importance of creating a system for managing rental homes that can help rental managers work effectively and efficiently. The system should aim to streamline operations and reduce paperwork, making it easier for managers to handle rental properties</w:t>
      </w:r>
      <w:r w:rsidR="00353D46">
        <w:t>.</w:t>
      </w:r>
    </w:p>
    <w:p w14:paraId="2F93EA2A" w14:textId="588B1F4E" w:rsidR="009719BA" w:rsidRDefault="009719BA" w:rsidP="00116C67">
      <w:pPr>
        <w:pStyle w:val="MainBody"/>
        <w:spacing w:line="240" w:lineRule="auto"/>
        <w:ind w:firstLine="0"/>
      </w:pPr>
    </w:p>
    <w:p w14:paraId="302DA5CC" w14:textId="77777777" w:rsidR="00E91BA7" w:rsidRPr="0081353B" w:rsidRDefault="00E91BA7" w:rsidP="00E91BA7">
      <w:pPr>
        <w:pStyle w:val="TITLE4"/>
        <w:ind w:left="0" w:firstLine="720"/>
      </w:pPr>
      <w:bookmarkStart w:id="60" w:name="_Toc128112888"/>
      <w:bookmarkStart w:id="61" w:name="_Toc129677378"/>
      <w:bookmarkStart w:id="62" w:name="_Toc129976582"/>
      <w:bookmarkStart w:id="63" w:name="_Toc130073725"/>
      <w:bookmarkStart w:id="64" w:name="_Toc130236208"/>
      <w:bookmarkStart w:id="65" w:name="_Toc130239130"/>
      <w:bookmarkStart w:id="66" w:name="_Toc130288597"/>
      <w:r w:rsidRPr="0081353B">
        <w:lastRenderedPageBreak/>
        <w:t>House (Individual House/Apartment) Rental Management System</w:t>
      </w:r>
      <w:bookmarkEnd w:id="60"/>
      <w:bookmarkEnd w:id="61"/>
      <w:bookmarkEnd w:id="62"/>
      <w:bookmarkEnd w:id="63"/>
      <w:bookmarkEnd w:id="64"/>
      <w:bookmarkEnd w:id="65"/>
      <w:bookmarkEnd w:id="66"/>
    </w:p>
    <w:p w14:paraId="3C59F120" w14:textId="3EF73381" w:rsidR="00266490" w:rsidRPr="0027221D" w:rsidRDefault="0027221D" w:rsidP="0027221D">
      <w:pPr>
        <w:pStyle w:val="MainBody"/>
        <w:ind w:left="720"/>
      </w:pPr>
      <w:r w:rsidRPr="0027221D">
        <w:t>According to R.B. Shriram et al., (2019). This website application aids users in registering their own residence or flat to help you in locating the ideal rental residence or property. Additionally, we can locate your next rental using the search view in your target region. This website is made to meet all of our demands, whether we're buying, selling, renting, or property leasing and renting in India. We found the best opportunity to invest our entire life's worth of value here. Property enables us to keep the database of different property and agent information current</w:t>
      </w:r>
    </w:p>
    <w:p w14:paraId="43D5767A" w14:textId="5152E631" w:rsidR="00731B33" w:rsidRDefault="00731B33" w:rsidP="00F1795F">
      <w:pPr>
        <w:pStyle w:val="MainBody"/>
        <w:spacing w:line="240" w:lineRule="auto"/>
        <w:ind w:firstLine="0"/>
      </w:pPr>
    </w:p>
    <w:p w14:paraId="7455C6D4" w14:textId="19B9BBD6" w:rsidR="00E31B63" w:rsidRDefault="00E31B63" w:rsidP="00F1795F">
      <w:pPr>
        <w:pStyle w:val="MainBody"/>
        <w:spacing w:line="240" w:lineRule="auto"/>
        <w:ind w:firstLine="0"/>
      </w:pPr>
    </w:p>
    <w:p w14:paraId="0567CE4C" w14:textId="7A61ED02" w:rsidR="00E31B63" w:rsidRDefault="00E31B63" w:rsidP="00F1795F">
      <w:pPr>
        <w:pStyle w:val="MainBody"/>
        <w:spacing w:line="240" w:lineRule="auto"/>
        <w:ind w:firstLine="0"/>
      </w:pPr>
    </w:p>
    <w:p w14:paraId="19CE56CC" w14:textId="1BE48756" w:rsidR="00E31B63" w:rsidRDefault="00E31B63" w:rsidP="00F1795F">
      <w:pPr>
        <w:pStyle w:val="MainBody"/>
        <w:spacing w:line="240" w:lineRule="auto"/>
        <w:ind w:firstLine="0"/>
      </w:pPr>
    </w:p>
    <w:p w14:paraId="29289CB3" w14:textId="16104A2F" w:rsidR="00E31B63" w:rsidRDefault="00E31B63" w:rsidP="00F1795F">
      <w:pPr>
        <w:pStyle w:val="MainBody"/>
        <w:spacing w:line="240" w:lineRule="auto"/>
        <w:ind w:firstLine="0"/>
      </w:pPr>
    </w:p>
    <w:p w14:paraId="09FAA7AC" w14:textId="6FFF269B" w:rsidR="00E31B63" w:rsidRDefault="00E31B63" w:rsidP="00F1795F">
      <w:pPr>
        <w:pStyle w:val="MainBody"/>
        <w:spacing w:line="240" w:lineRule="auto"/>
        <w:ind w:firstLine="0"/>
      </w:pPr>
    </w:p>
    <w:p w14:paraId="2A790032" w14:textId="7F09499D" w:rsidR="00E31B63" w:rsidRDefault="00E31B63" w:rsidP="00F1795F">
      <w:pPr>
        <w:pStyle w:val="MainBody"/>
        <w:spacing w:line="240" w:lineRule="auto"/>
        <w:ind w:firstLine="0"/>
      </w:pPr>
    </w:p>
    <w:p w14:paraId="225A08DE" w14:textId="7312F7CC" w:rsidR="00E31B63" w:rsidRDefault="00E31B63" w:rsidP="00F1795F">
      <w:pPr>
        <w:pStyle w:val="MainBody"/>
        <w:spacing w:line="240" w:lineRule="auto"/>
        <w:ind w:firstLine="0"/>
      </w:pPr>
    </w:p>
    <w:p w14:paraId="39B9546E" w14:textId="4BBE377C" w:rsidR="00E31B63" w:rsidRDefault="00E31B63" w:rsidP="00F1795F">
      <w:pPr>
        <w:pStyle w:val="MainBody"/>
        <w:spacing w:line="240" w:lineRule="auto"/>
        <w:ind w:firstLine="0"/>
      </w:pPr>
    </w:p>
    <w:p w14:paraId="5B637A72" w14:textId="125D3E8F" w:rsidR="0027221D" w:rsidRDefault="0027221D" w:rsidP="00F1795F">
      <w:pPr>
        <w:pStyle w:val="MainBody"/>
        <w:spacing w:line="240" w:lineRule="auto"/>
        <w:ind w:firstLine="0"/>
      </w:pPr>
    </w:p>
    <w:p w14:paraId="1E35B0F1" w14:textId="0CD1E1D9" w:rsidR="0027221D" w:rsidRDefault="0027221D" w:rsidP="00F1795F">
      <w:pPr>
        <w:pStyle w:val="MainBody"/>
        <w:spacing w:line="240" w:lineRule="auto"/>
        <w:ind w:firstLine="0"/>
      </w:pPr>
    </w:p>
    <w:p w14:paraId="6AD20291" w14:textId="15B9727C" w:rsidR="0027221D" w:rsidRDefault="0027221D" w:rsidP="00F1795F">
      <w:pPr>
        <w:pStyle w:val="MainBody"/>
        <w:spacing w:line="240" w:lineRule="auto"/>
        <w:ind w:firstLine="0"/>
      </w:pPr>
    </w:p>
    <w:p w14:paraId="0669B1A1" w14:textId="1FD011E8" w:rsidR="0027221D" w:rsidRDefault="0027221D" w:rsidP="00F1795F">
      <w:pPr>
        <w:pStyle w:val="MainBody"/>
        <w:spacing w:line="240" w:lineRule="auto"/>
        <w:ind w:firstLine="0"/>
      </w:pPr>
    </w:p>
    <w:p w14:paraId="0C4BAF66" w14:textId="4E94A5C9" w:rsidR="0027221D" w:rsidRDefault="0027221D" w:rsidP="00F1795F">
      <w:pPr>
        <w:pStyle w:val="MainBody"/>
        <w:spacing w:line="240" w:lineRule="auto"/>
        <w:ind w:firstLine="0"/>
      </w:pPr>
    </w:p>
    <w:p w14:paraId="37A8DFAB" w14:textId="6499802E" w:rsidR="0027221D" w:rsidRDefault="0027221D" w:rsidP="00F1795F">
      <w:pPr>
        <w:pStyle w:val="MainBody"/>
        <w:spacing w:line="240" w:lineRule="auto"/>
        <w:ind w:firstLine="0"/>
      </w:pPr>
    </w:p>
    <w:p w14:paraId="6FD7557A" w14:textId="32F71152" w:rsidR="0027221D" w:rsidRDefault="0027221D" w:rsidP="00F1795F">
      <w:pPr>
        <w:pStyle w:val="MainBody"/>
        <w:spacing w:line="240" w:lineRule="auto"/>
        <w:ind w:firstLine="0"/>
      </w:pPr>
    </w:p>
    <w:p w14:paraId="4B605520" w14:textId="49AE7A66" w:rsidR="0027221D" w:rsidRDefault="0027221D" w:rsidP="00F1795F">
      <w:pPr>
        <w:pStyle w:val="MainBody"/>
        <w:spacing w:line="240" w:lineRule="auto"/>
        <w:ind w:firstLine="0"/>
      </w:pPr>
    </w:p>
    <w:p w14:paraId="459A89B9" w14:textId="54A262E9" w:rsidR="0027221D" w:rsidRDefault="0027221D" w:rsidP="00F1795F">
      <w:pPr>
        <w:pStyle w:val="MainBody"/>
        <w:spacing w:line="240" w:lineRule="auto"/>
        <w:ind w:firstLine="0"/>
      </w:pPr>
    </w:p>
    <w:p w14:paraId="74B96347" w14:textId="07228472" w:rsidR="0027221D" w:rsidRDefault="0027221D" w:rsidP="00F1795F">
      <w:pPr>
        <w:pStyle w:val="MainBody"/>
        <w:spacing w:line="240" w:lineRule="auto"/>
        <w:ind w:firstLine="0"/>
      </w:pPr>
    </w:p>
    <w:p w14:paraId="523FC162" w14:textId="77777777" w:rsidR="0027221D" w:rsidRDefault="0027221D" w:rsidP="00F1795F">
      <w:pPr>
        <w:pStyle w:val="MainBody"/>
        <w:spacing w:line="240" w:lineRule="auto"/>
        <w:ind w:firstLine="0"/>
      </w:pPr>
    </w:p>
    <w:p w14:paraId="213D5C0B" w14:textId="4A00D535" w:rsidR="00E31B63" w:rsidRDefault="00E31B63" w:rsidP="00F1795F">
      <w:pPr>
        <w:pStyle w:val="MainBody"/>
        <w:spacing w:line="240" w:lineRule="auto"/>
        <w:ind w:firstLine="0"/>
      </w:pPr>
    </w:p>
    <w:p w14:paraId="1D002979" w14:textId="2A43CAEB" w:rsidR="00E31B63" w:rsidRDefault="00E31B63" w:rsidP="00F1795F">
      <w:pPr>
        <w:pStyle w:val="MainBody"/>
        <w:spacing w:line="240" w:lineRule="auto"/>
        <w:ind w:firstLine="0"/>
      </w:pPr>
    </w:p>
    <w:p w14:paraId="05CC698C" w14:textId="0DF9E0FA" w:rsidR="00E31B63" w:rsidRDefault="00E31B63" w:rsidP="00F1795F">
      <w:pPr>
        <w:pStyle w:val="MainBody"/>
        <w:spacing w:line="240" w:lineRule="auto"/>
        <w:ind w:firstLine="0"/>
      </w:pPr>
    </w:p>
    <w:p w14:paraId="46388460" w14:textId="013B4181" w:rsidR="00E31B63" w:rsidRDefault="00E31B63" w:rsidP="00F1795F">
      <w:pPr>
        <w:pStyle w:val="MainBody"/>
        <w:spacing w:line="240" w:lineRule="auto"/>
        <w:ind w:firstLine="0"/>
      </w:pPr>
    </w:p>
    <w:p w14:paraId="45754C74" w14:textId="5501C4CF" w:rsidR="00252F10" w:rsidRDefault="006722CE">
      <w:pPr>
        <w:pStyle w:val="TITLE3"/>
      </w:pPr>
      <w:bookmarkStart w:id="67" w:name="_Toc130288598"/>
      <w:r>
        <w:lastRenderedPageBreak/>
        <w:t>Related Systems</w:t>
      </w:r>
      <w:bookmarkEnd w:id="67"/>
    </w:p>
    <w:p w14:paraId="3FE81E81" w14:textId="432B0B0E" w:rsidR="0027221D" w:rsidRDefault="0027221D" w:rsidP="0027221D">
      <w:pPr>
        <w:pStyle w:val="LOT-NEW"/>
      </w:pPr>
      <w:bookmarkStart w:id="68" w:name="_Toc130204880"/>
      <w:bookmarkStart w:id="69" w:name="_Toc130239085"/>
      <w:r>
        <w:t xml:space="preserve">Comparison of </w:t>
      </w:r>
      <w:r w:rsidRPr="0027221D">
        <w:t>the</w:t>
      </w:r>
      <w:r>
        <w:t xml:space="preserve"> Related Systems</w:t>
      </w:r>
      <w:bookmarkEnd w:id="68"/>
      <w:bookmarkEnd w:id="69"/>
    </w:p>
    <w:tbl>
      <w:tblPr>
        <w:tblStyle w:val="TableGrid"/>
        <w:tblW w:w="9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6"/>
        <w:gridCol w:w="1684"/>
        <w:gridCol w:w="1684"/>
        <w:gridCol w:w="1524"/>
        <w:gridCol w:w="1565"/>
        <w:gridCol w:w="1498"/>
      </w:tblGrid>
      <w:tr w:rsidR="0027221D" w14:paraId="3056AFBF" w14:textId="77777777" w:rsidTr="001D6775">
        <w:trPr>
          <w:trHeight w:val="1826"/>
        </w:trPr>
        <w:tc>
          <w:tcPr>
            <w:tcW w:w="1536" w:type="dxa"/>
            <w:tcBorders>
              <w:top w:val="single" w:sz="4" w:space="0" w:color="auto"/>
              <w:bottom w:val="single" w:sz="4" w:space="0" w:color="auto"/>
            </w:tcBorders>
          </w:tcPr>
          <w:p w14:paraId="7407A66A" w14:textId="77777777" w:rsidR="0027221D" w:rsidRDefault="0027221D" w:rsidP="001D6775">
            <w:pPr>
              <w:pStyle w:val="CapstoneBody"/>
              <w:spacing w:line="240" w:lineRule="auto"/>
            </w:pPr>
            <w:r>
              <w:t>Features</w:t>
            </w:r>
          </w:p>
        </w:tc>
        <w:tc>
          <w:tcPr>
            <w:tcW w:w="1684" w:type="dxa"/>
            <w:tcBorders>
              <w:top w:val="single" w:sz="4" w:space="0" w:color="auto"/>
              <w:bottom w:val="single" w:sz="4" w:space="0" w:color="auto"/>
            </w:tcBorders>
          </w:tcPr>
          <w:p w14:paraId="6488319B" w14:textId="77777777" w:rsidR="0027221D" w:rsidRDefault="0027221D" w:rsidP="001D6775">
            <w:pPr>
              <w:pStyle w:val="CapstoneBody"/>
              <w:spacing w:line="240" w:lineRule="auto"/>
            </w:pPr>
            <w:r>
              <w:t>CHMSU Tenant Management System</w:t>
            </w:r>
          </w:p>
        </w:tc>
        <w:tc>
          <w:tcPr>
            <w:tcW w:w="1684" w:type="dxa"/>
            <w:tcBorders>
              <w:top w:val="single" w:sz="4" w:space="0" w:color="auto"/>
              <w:bottom w:val="single" w:sz="4" w:space="0" w:color="auto"/>
            </w:tcBorders>
          </w:tcPr>
          <w:p w14:paraId="57E40650" w14:textId="77777777" w:rsidR="0027221D" w:rsidRDefault="0027221D" w:rsidP="001D6775">
            <w:pPr>
              <w:pStyle w:val="CapstoneBody"/>
              <w:spacing w:line="240" w:lineRule="auto"/>
            </w:pPr>
            <w:r>
              <w:t>Rental House Management System</w:t>
            </w:r>
          </w:p>
        </w:tc>
        <w:tc>
          <w:tcPr>
            <w:tcW w:w="1524" w:type="dxa"/>
            <w:tcBorders>
              <w:top w:val="single" w:sz="4" w:space="0" w:color="auto"/>
              <w:bottom w:val="single" w:sz="4" w:space="0" w:color="auto"/>
            </w:tcBorders>
          </w:tcPr>
          <w:p w14:paraId="61D30054" w14:textId="77777777" w:rsidR="0027221D" w:rsidRDefault="0027221D" w:rsidP="001D6775">
            <w:pPr>
              <w:pStyle w:val="CapstoneBody"/>
              <w:spacing w:line="240" w:lineRule="auto"/>
            </w:pPr>
            <w:r w:rsidRPr="00463654">
              <w:t>Iloilo Terminal Market Tenants Rental Monitoring System</w:t>
            </w:r>
          </w:p>
        </w:tc>
        <w:tc>
          <w:tcPr>
            <w:tcW w:w="1565" w:type="dxa"/>
            <w:tcBorders>
              <w:top w:val="single" w:sz="4" w:space="0" w:color="auto"/>
              <w:bottom w:val="single" w:sz="4" w:space="0" w:color="auto"/>
            </w:tcBorders>
          </w:tcPr>
          <w:p w14:paraId="76C08B7A" w14:textId="77777777" w:rsidR="0027221D" w:rsidRDefault="0027221D" w:rsidP="001D6775">
            <w:pPr>
              <w:pStyle w:val="CapstoneBody"/>
              <w:spacing w:line="240" w:lineRule="auto"/>
            </w:pPr>
            <w:r>
              <w:t>Bacolod Public Market Stall Information System</w:t>
            </w:r>
          </w:p>
        </w:tc>
        <w:tc>
          <w:tcPr>
            <w:tcW w:w="1498" w:type="dxa"/>
            <w:tcBorders>
              <w:top w:val="single" w:sz="4" w:space="0" w:color="auto"/>
              <w:bottom w:val="single" w:sz="4" w:space="0" w:color="auto"/>
            </w:tcBorders>
          </w:tcPr>
          <w:p w14:paraId="53B3B5EA" w14:textId="77777777" w:rsidR="0027221D" w:rsidRDefault="0027221D" w:rsidP="001D6775">
            <w:pPr>
              <w:pStyle w:val="CapstoneBody"/>
              <w:spacing w:line="240" w:lineRule="auto"/>
            </w:pPr>
            <w:r>
              <w:t>House Rental Management System</w:t>
            </w:r>
          </w:p>
        </w:tc>
      </w:tr>
      <w:tr w:rsidR="0027221D" w14:paraId="6B09C719" w14:textId="77777777" w:rsidTr="001D6775">
        <w:trPr>
          <w:trHeight w:val="695"/>
        </w:trPr>
        <w:tc>
          <w:tcPr>
            <w:tcW w:w="1536" w:type="dxa"/>
            <w:tcBorders>
              <w:top w:val="single" w:sz="4" w:space="0" w:color="auto"/>
            </w:tcBorders>
          </w:tcPr>
          <w:p w14:paraId="08A0EEC8" w14:textId="77777777" w:rsidR="0027221D" w:rsidRDefault="0027221D" w:rsidP="001D6775">
            <w:pPr>
              <w:pStyle w:val="CapstoneBody"/>
              <w:spacing w:line="240" w:lineRule="auto"/>
            </w:pPr>
            <w:r>
              <w:t>Online Application</w:t>
            </w:r>
          </w:p>
        </w:tc>
        <w:tc>
          <w:tcPr>
            <w:tcW w:w="1684" w:type="dxa"/>
            <w:tcBorders>
              <w:top w:val="single" w:sz="4" w:space="0" w:color="auto"/>
            </w:tcBorders>
            <w:vAlign w:val="center"/>
          </w:tcPr>
          <w:p w14:paraId="20F53192" w14:textId="77777777" w:rsidR="0027221D" w:rsidRDefault="0027221D" w:rsidP="001D6775">
            <w:pPr>
              <w:pStyle w:val="CapstoneBody"/>
              <w:spacing w:line="240" w:lineRule="auto"/>
              <w:jc w:val="center"/>
            </w:pPr>
            <w:r>
              <w:rPr>
                <w:sz w:val="30"/>
                <w:szCs w:val="30"/>
              </w:rPr>
              <w:sym w:font="Wingdings" w:char="F0FC"/>
            </w:r>
          </w:p>
        </w:tc>
        <w:tc>
          <w:tcPr>
            <w:tcW w:w="1684" w:type="dxa"/>
            <w:tcBorders>
              <w:top w:val="single" w:sz="4" w:space="0" w:color="auto"/>
            </w:tcBorders>
            <w:vAlign w:val="center"/>
          </w:tcPr>
          <w:p w14:paraId="797B6961" w14:textId="77777777" w:rsidR="0027221D" w:rsidRDefault="0027221D" w:rsidP="001D6775">
            <w:pPr>
              <w:pStyle w:val="CapstoneBody"/>
              <w:spacing w:line="240" w:lineRule="auto"/>
              <w:jc w:val="center"/>
            </w:pPr>
            <w:r>
              <w:rPr>
                <w:sz w:val="30"/>
                <w:szCs w:val="30"/>
              </w:rPr>
              <w:sym w:font="Wingdings" w:char="F0FB"/>
            </w:r>
          </w:p>
        </w:tc>
        <w:tc>
          <w:tcPr>
            <w:tcW w:w="1524" w:type="dxa"/>
            <w:tcBorders>
              <w:top w:val="single" w:sz="4" w:space="0" w:color="auto"/>
            </w:tcBorders>
            <w:vAlign w:val="center"/>
          </w:tcPr>
          <w:p w14:paraId="0E86A90D" w14:textId="77777777" w:rsidR="0027221D" w:rsidRDefault="0027221D" w:rsidP="001D6775">
            <w:pPr>
              <w:pStyle w:val="CapstoneBody"/>
              <w:spacing w:line="240" w:lineRule="auto"/>
              <w:jc w:val="center"/>
            </w:pPr>
            <w:r>
              <w:rPr>
                <w:sz w:val="30"/>
                <w:szCs w:val="30"/>
              </w:rPr>
              <w:sym w:font="Wingdings" w:char="F0FC"/>
            </w:r>
          </w:p>
        </w:tc>
        <w:tc>
          <w:tcPr>
            <w:tcW w:w="1565" w:type="dxa"/>
            <w:tcBorders>
              <w:top w:val="single" w:sz="4" w:space="0" w:color="auto"/>
            </w:tcBorders>
            <w:vAlign w:val="center"/>
          </w:tcPr>
          <w:p w14:paraId="5F10001C" w14:textId="77777777" w:rsidR="0027221D" w:rsidRDefault="0027221D" w:rsidP="001D6775">
            <w:pPr>
              <w:pStyle w:val="CapstoneBody"/>
              <w:spacing w:line="240" w:lineRule="auto"/>
              <w:jc w:val="center"/>
            </w:pPr>
            <w:r>
              <w:rPr>
                <w:sz w:val="30"/>
                <w:szCs w:val="30"/>
              </w:rPr>
              <w:sym w:font="Wingdings" w:char="F0FB"/>
            </w:r>
          </w:p>
        </w:tc>
        <w:tc>
          <w:tcPr>
            <w:tcW w:w="1498" w:type="dxa"/>
            <w:tcBorders>
              <w:top w:val="single" w:sz="4" w:space="0" w:color="auto"/>
            </w:tcBorders>
          </w:tcPr>
          <w:p w14:paraId="03E10858" w14:textId="77777777" w:rsidR="0027221D" w:rsidRDefault="0027221D" w:rsidP="001D6775">
            <w:pPr>
              <w:pStyle w:val="CapstoneBody"/>
              <w:spacing w:line="240" w:lineRule="auto"/>
              <w:jc w:val="center"/>
              <w:rPr>
                <w:sz w:val="30"/>
                <w:szCs w:val="30"/>
              </w:rPr>
            </w:pPr>
            <w:r>
              <w:rPr>
                <w:sz w:val="30"/>
                <w:szCs w:val="30"/>
              </w:rPr>
              <w:sym w:font="Wingdings" w:char="F0FC"/>
            </w:r>
          </w:p>
        </w:tc>
      </w:tr>
      <w:tr w:rsidR="0027221D" w14:paraId="4ED819C0" w14:textId="77777777" w:rsidTr="001D6775">
        <w:trPr>
          <w:trHeight w:val="1058"/>
        </w:trPr>
        <w:tc>
          <w:tcPr>
            <w:tcW w:w="1536" w:type="dxa"/>
          </w:tcPr>
          <w:p w14:paraId="7127ED96" w14:textId="77777777" w:rsidR="0027221D" w:rsidRDefault="0027221D" w:rsidP="001D6775">
            <w:pPr>
              <w:pStyle w:val="CapstoneBody"/>
              <w:spacing w:line="240" w:lineRule="auto"/>
            </w:pPr>
            <w:r>
              <w:t>Monitoring of payments</w:t>
            </w:r>
          </w:p>
          <w:p w14:paraId="23D275BA" w14:textId="77777777" w:rsidR="0027221D" w:rsidRDefault="0027221D" w:rsidP="001D6775">
            <w:pPr>
              <w:pStyle w:val="CapstoneBody"/>
              <w:spacing w:line="240" w:lineRule="auto"/>
            </w:pPr>
            <w:r>
              <w:t>records.</w:t>
            </w:r>
          </w:p>
        </w:tc>
        <w:tc>
          <w:tcPr>
            <w:tcW w:w="1684" w:type="dxa"/>
            <w:vAlign w:val="center"/>
          </w:tcPr>
          <w:p w14:paraId="5BFB1924"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4B00593D" w14:textId="77777777" w:rsidR="0027221D" w:rsidRDefault="0027221D" w:rsidP="001D6775">
            <w:pPr>
              <w:pStyle w:val="CapstoneBody"/>
              <w:spacing w:line="240" w:lineRule="auto"/>
              <w:jc w:val="center"/>
            </w:pPr>
            <w:r>
              <w:rPr>
                <w:sz w:val="30"/>
                <w:szCs w:val="30"/>
              </w:rPr>
              <w:sym w:font="Wingdings" w:char="F0FC"/>
            </w:r>
          </w:p>
        </w:tc>
        <w:tc>
          <w:tcPr>
            <w:tcW w:w="1524" w:type="dxa"/>
            <w:vAlign w:val="center"/>
          </w:tcPr>
          <w:p w14:paraId="676C46DC" w14:textId="77777777" w:rsidR="0027221D" w:rsidRDefault="0027221D" w:rsidP="001D6775">
            <w:pPr>
              <w:pStyle w:val="CapstoneBody"/>
              <w:spacing w:line="240" w:lineRule="auto"/>
              <w:jc w:val="center"/>
            </w:pPr>
            <w:r>
              <w:rPr>
                <w:sz w:val="30"/>
                <w:szCs w:val="30"/>
              </w:rPr>
              <w:sym w:font="Wingdings" w:char="F0FC"/>
            </w:r>
          </w:p>
        </w:tc>
        <w:tc>
          <w:tcPr>
            <w:tcW w:w="1565" w:type="dxa"/>
            <w:vAlign w:val="center"/>
          </w:tcPr>
          <w:p w14:paraId="3FE74D9F" w14:textId="77777777" w:rsidR="0027221D" w:rsidRDefault="0027221D" w:rsidP="001D6775">
            <w:pPr>
              <w:pStyle w:val="CapstoneBody"/>
              <w:spacing w:line="240" w:lineRule="auto"/>
              <w:jc w:val="center"/>
            </w:pPr>
            <w:r>
              <w:rPr>
                <w:sz w:val="30"/>
                <w:szCs w:val="30"/>
              </w:rPr>
              <w:sym w:font="Wingdings" w:char="F0FC"/>
            </w:r>
          </w:p>
        </w:tc>
        <w:tc>
          <w:tcPr>
            <w:tcW w:w="1498" w:type="dxa"/>
          </w:tcPr>
          <w:p w14:paraId="2799B597"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145C02D8" w14:textId="77777777" w:rsidTr="001D6775">
        <w:trPr>
          <w:trHeight w:val="1058"/>
        </w:trPr>
        <w:tc>
          <w:tcPr>
            <w:tcW w:w="1536" w:type="dxa"/>
          </w:tcPr>
          <w:p w14:paraId="5360C7EB" w14:textId="77777777" w:rsidR="0027221D" w:rsidRDefault="0027221D" w:rsidP="001D6775">
            <w:pPr>
              <w:pStyle w:val="CapstoneBody"/>
              <w:spacing w:line="240" w:lineRule="auto"/>
            </w:pPr>
            <w:r>
              <w:t>Real-time Application Assessment</w:t>
            </w:r>
          </w:p>
        </w:tc>
        <w:tc>
          <w:tcPr>
            <w:tcW w:w="1684" w:type="dxa"/>
            <w:vAlign w:val="center"/>
          </w:tcPr>
          <w:p w14:paraId="42E27529"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04B58A3A" w14:textId="77777777" w:rsidR="0027221D" w:rsidRDefault="0027221D" w:rsidP="001D6775">
            <w:pPr>
              <w:pStyle w:val="CapstoneBody"/>
              <w:spacing w:line="240" w:lineRule="auto"/>
              <w:jc w:val="center"/>
            </w:pPr>
            <w:r>
              <w:rPr>
                <w:sz w:val="30"/>
                <w:szCs w:val="30"/>
              </w:rPr>
              <w:sym w:font="Wingdings" w:char="F0FB"/>
            </w:r>
          </w:p>
        </w:tc>
        <w:tc>
          <w:tcPr>
            <w:tcW w:w="1524" w:type="dxa"/>
            <w:vAlign w:val="center"/>
          </w:tcPr>
          <w:p w14:paraId="43848EDD" w14:textId="77777777" w:rsidR="0027221D" w:rsidRDefault="0027221D" w:rsidP="001D6775">
            <w:pPr>
              <w:pStyle w:val="CapstoneBody"/>
              <w:spacing w:line="240" w:lineRule="auto"/>
              <w:jc w:val="center"/>
            </w:pPr>
            <w:r>
              <w:rPr>
                <w:sz w:val="30"/>
                <w:szCs w:val="30"/>
              </w:rPr>
              <w:sym w:font="Wingdings" w:char="F0FB"/>
            </w:r>
          </w:p>
        </w:tc>
        <w:tc>
          <w:tcPr>
            <w:tcW w:w="1565" w:type="dxa"/>
            <w:vAlign w:val="center"/>
          </w:tcPr>
          <w:p w14:paraId="4F698C2D" w14:textId="77777777" w:rsidR="0027221D" w:rsidRDefault="0027221D" w:rsidP="001D6775">
            <w:pPr>
              <w:pStyle w:val="CapstoneBody"/>
              <w:spacing w:line="240" w:lineRule="auto"/>
              <w:jc w:val="center"/>
            </w:pPr>
            <w:r>
              <w:rPr>
                <w:sz w:val="30"/>
                <w:szCs w:val="30"/>
              </w:rPr>
              <w:sym w:font="Wingdings" w:char="F0FB"/>
            </w:r>
          </w:p>
        </w:tc>
        <w:tc>
          <w:tcPr>
            <w:tcW w:w="1498" w:type="dxa"/>
          </w:tcPr>
          <w:p w14:paraId="1F3376A9"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5018F5F1" w14:textId="77777777" w:rsidTr="001D6775">
        <w:trPr>
          <w:trHeight w:val="1081"/>
        </w:trPr>
        <w:tc>
          <w:tcPr>
            <w:tcW w:w="1536" w:type="dxa"/>
          </w:tcPr>
          <w:p w14:paraId="28E5DCF4" w14:textId="77777777" w:rsidR="0027221D" w:rsidRDefault="0027221D" w:rsidP="001D6775">
            <w:pPr>
              <w:pStyle w:val="CapstoneBody"/>
              <w:spacing w:line="240" w:lineRule="auto"/>
            </w:pPr>
            <w:r>
              <w:t>Manage and records data Process</w:t>
            </w:r>
          </w:p>
        </w:tc>
        <w:tc>
          <w:tcPr>
            <w:tcW w:w="1684" w:type="dxa"/>
            <w:vAlign w:val="center"/>
          </w:tcPr>
          <w:p w14:paraId="155A573B"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45D13D10" w14:textId="77777777" w:rsidR="0027221D" w:rsidRDefault="0027221D" w:rsidP="001D6775">
            <w:pPr>
              <w:pStyle w:val="CapstoneBody"/>
              <w:spacing w:line="240" w:lineRule="auto"/>
              <w:jc w:val="center"/>
            </w:pPr>
            <w:r>
              <w:rPr>
                <w:sz w:val="30"/>
                <w:szCs w:val="30"/>
              </w:rPr>
              <w:sym w:font="Wingdings" w:char="F0FB"/>
            </w:r>
          </w:p>
        </w:tc>
        <w:tc>
          <w:tcPr>
            <w:tcW w:w="1524" w:type="dxa"/>
            <w:vAlign w:val="center"/>
          </w:tcPr>
          <w:p w14:paraId="0720655C" w14:textId="77777777" w:rsidR="0027221D" w:rsidRDefault="0027221D" w:rsidP="001D6775">
            <w:pPr>
              <w:pStyle w:val="CapstoneBody"/>
              <w:spacing w:line="240" w:lineRule="auto"/>
              <w:jc w:val="center"/>
            </w:pPr>
            <w:r>
              <w:rPr>
                <w:sz w:val="30"/>
                <w:szCs w:val="30"/>
              </w:rPr>
              <w:sym w:font="Wingdings" w:char="F0FB"/>
            </w:r>
          </w:p>
        </w:tc>
        <w:tc>
          <w:tcPr>
            <w:tcW w:w="1565" w:type="dxa"/>
            <w:vAlign w:val="center"/>
          </w:tcPr>
          <w:p w14:paraId="00DD2609" w14:textId="77777777" w:rsidR="0027221D" w:rsidRDefault="0027221D" w:rsidP="001D6775">
            <w:pPr>
              <w:pStyle w:val="CapstoneBody"/>
              <w:spacing w:line="240" w:lineRule="auto"/>
              <w:jc w:val="center"/>
            </w:pPr>
            <w:r>
              <w:rPr>
                <w:sz w:val="30"/>
                <w:szCs w:val="30"/>
              </w:rPr>
              <w:sym w:font="Wingdings" w:char="F0FB"/>
            </w:r>
          </w:p>
        </w:tc>
        <w:tc>
          <w:tcPr>
            <w:tcW w:w="1498" w:type="dxa"/>
          </w:tcPr>
          <w:p w14:paraId="3F08CFCE"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630047B1" w14:textId="77777777" w:rsidTr="001D6775">
        <w:trPr>
          <w:trHeight w:val="695"/>
        </w:trPr>
        <w:tc>
          <w:tcPr>
            <w:tcW w:w="1536" w:type="dxa"/>
          </w:tcPr>
          <w:p w14:paraId="689FF744" w14:textId="77777777" w:rsidR="0027221D" w:rsidRDefault="0027221D" w:rsidP="001D6775">
            <w:pPr>
              <w:pStyle w:val="CapstoneBody"/>
              <w:spacing w:line="240" w:lineRule="auto"/>
            </w:pPr>
            <w:r>
              <w:t>Real-time user logs</w:t>
            </w:r>
          </w:p>
        </w:tc>
        <w:tc>
          <w:tcPr>
            <w:tcW w:w="1684" w:type="dxa"/>
            <w:vAlign w:val="center"/>
          </w:tcPr>
          <w:p w14:paraId="5BDDC7F0"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664C3307" w14:textId="77777777" w:rsidR="0027221D" w:rsidRDefault="0027221D" w:rsidP="001D6775">
            <w:pPr>
              <w:pStyle w:val="CapstoneBody"/>
              <w:spacing w:line="240" w:lineRule="auto"/>
              <w:jc w:val="center"/>
            </w:pPr>
            <w:r>
              <w:rPr>
                <w:sz w:val="30"/>
                <w:szCs w:val="30"/>
              </w:rPr>
              <w:sym w:font="Wingdings" w:char="F0FC"/>
            </w:r>
          </w:p>
        </w:tc>
        <w:tc>
          <w:tcPr>
            <w:tcW w:w="1524" w:type="dxa"/>
            <w:vAlign w:val="center"/>
          </w:tcPr>
          <w:p w14:paraId="144E8284" w14:textId="77777777" w:rsidR="0027221D" w:rsidRDefault="0027221D" w:rsidP="001D6775">
            <w:pPr>
              <w:pStyle w:val="CapstoneBody"/>
              <w:spacing w:line="240" w:lineRule="auto"/>
              <w:jc w:val="center"/>
            </w:pPr>
            <w:r>
              <w:rPr>
                <w:sz w:val="30"/>
                <w:szCs w:val="30"/>
              </w:rPr>
              <w:sym w:font="Wingdings" w:char="F0FC"/>
            </w:r>
          </w:p>
        </w:tc>
        <w:tc>
          <w:tcPr>
            <w:tcW w:w="1565" w:type="dxa"/>
            <w:vAlign w:val="center"/>
          </w:tcPr>
          <w:p w14:paraId="22F1B5CE" w14:textId="77777777" w:rsidR="0027221D" w:rsidRDefault="0027221D" w:rsidP="001D6775">
            <w:pPr>
              <w:pStyle w:val="CapstoneBody"/>
              <w:spacing w:line="240" w:lineRule="auto"/>
              <w:jc w:val="center"/>
            </w:pPr>
            <w:r>
              <w:rPr>
                <w:sz w:val="30"/>
                <w:szCs w:val="30"/>
              </w:rPr>
              <w:sym w:font="Wingdings" w:char="F0FC"/>
            </w:r>
          </w:p>
        </w:tc>
        <w:tc>
          <w:tcPr>
            <w:tcW w:w="1498" w:type="dxa"/>
          </w:tcPr>
          <w:p w14:paraId="2DD86DFD"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516239C3" w14:textId="77777777" w:rsidTr="001D6775">
        <w:trPr>
          <w:trHeight w:val="719"/>
        </w:trPr>
        <w:tc>
          <w:tcPr>
            <w:tcW w:w="1536" w:type="dxa"/>
          </w:tcPr>
          <w:p w14:paraId="1CCB47C4" w14:textId="77777777" w:rsidR="0027221D" w:rsidRDefault="0027221D" w:rsidP="001D6775">
            <w:pPr>
              <w:pStyle w:val="CapstoneBody"/>
              <w:spacing w:line="240" w:lineRule="auto"/>
            </w:pPr>
            <w:r>
              <w:t>Email notification</w:t>
            </w:r>
          </w:p>
        </w:tc>
        <w:tc>
          <w:tcPr>
            <w:tcW w:w="1684" w:type="dxa"/>
            <w:vAlign w:val="center"/>
          </w:tcPr>
          <w:p w14:paraId="3D8CE459"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6121025F" w14:textId="77777777" w:rsidR="0027221D" w:rsidRDefault="0027221D" w:rsidP="001D6775">
            <w:pPr>
              <w:pStyle w:val="CapstoneBody"/>
              <w:spacing w:line="240" w:lineRule="auto"/>
              <w:jc w:val="center"/>
            </w:pPr>
            <w:r>
              <w:rPr>
                <w:sz w:val="30"/>
                <w:szCs w:val="30"/>
              </w:rPr>
              <w:sym w:font="Wingdings" w:char="F0FC"/>
            </w:r>
          </w:p>
        </w:tc>
        <w:tc>
          <w:tcPr>
            <w:tcW w:w="1524" w:type="dxa"/>
            <w:vAlign w:val="center"/>
          </w:tcPr>
          <w:p w14:paraId="4A64E0C2" w14:textId="77777777" w:rsidR="0027221D" w:rsidRDefault="0027221D" w:rsidP="001D6775">
            <w:pPr>
              <w:pStyle w:val="CapstoneBody"/>
              <w:spacing w:line="240" w:lineRule="auto"/>
              <w:jc w:val="center"/>
            </w:pPr>
            <w:r>
              <w:rPr>
                <w:sz w:val="30"/>
                <w:szCs w:val="30"/>
              </w:rPr>
              <w:sym w:font="Wingdings" w:char="F0FB"/>
            </w:r>
          </w:p>
        </w:tc>
        <w:tc>
          <w:tcPr>
            <w:tcW w:w="1565" w:type="dxa"/>
            <w:vAlign w:val="center"/>
          </w:tcPr>
          <w:p w14:paraId="1B0F620C" w14:textId="77777777" w:rsidR="0027221D" w:rsidRDefault="0027221D" w:rsidP="001D6775">
            <w:pPr>
              <w:pStyle w:val="CapstoneBody"/>
              <w:spacing w:line="240" w:lineRule="auto"/>
              <w:jc w:val="center"/>
            </w:pPr>
            <w:r>
              <w:rPr>
                <w:sz w:val="30"/>
                <w:szCs w:val="30"/>
              </w:rPr>
              <w:sym w:font="Wingdings" w:char="F0FB"/>
            </w:r>
          </w:p>
        </w:tc>
        <w:tc>
          <w:tcPr>
            <w:tcW w:w="1498" w:type="dxa"/>
          </w:tcPr>
          <w:p w14:paraId="38312B98"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261F522C" w14:textId="77777777" w:rsidTr="001D6775">
        <w:trPr>
          <w:trHeight w:val="695"/>
        </w:trPr>
        <w:tc>
          <w:tcPr>
            <w:tcW w:w="1536" w:type="dxa"/>
          </w:tcPr>
          <w:p w14:paraId="404EDBFC" w14:textId="77777777" w:rsidR="0027221D" w:rsidRDefault="0027221D" w:rsidP="001D6775">
            <w:pPr>
              <w:pStyle w:val="CapstoneBody"/>
              <w:spacing w:line="240" w:lineRule="auto"/>
            </w:pPr>
            <w:r>
              <w:t>Data Archiving</w:t>
            </w:r>
          </w:p>
        </w:tc>
        <w:tc>
          <w:tcPr>
            <w:tcW w:w="1684" w:type="dxa"/>
            <w:vAlign w:val="center"/>
          </w:tcPr>
          <w:p w14:paraId="2C5A2CD6" w14:textId="77777777" w:rsidR="0027221D" w:rsidRDefault="0027221D" w:rsidP="001D6775">
            <w:pPr>
              <w:pStyle w:val="CapstoneBody"/>
              <w:spacing w:line="240" w:lineRule="auto"/>
              <w:jc w:val="center"/>
            </w:pPr>
            <w:r>
              <w:rPr>
                <w:sz w:val="30"/>
                <w:szCs w:val="30"/>
              </w:rPr>
              <w:sym w:font="Wingdings" w:char="F0FC"/>
            </w:r>
          </w:p>
        </w:tc>
        <w:tc>
          <w:tcPr>
            <w:tcW w:w="1684" w:type="dxa"/>
            <w:vAlign w:val="center"/>
          </w:tcPr>
          <w:p w14:paraId="1A76E2DD" w14:textId="77777777" w:rsidR="0027221D" w:rsidRDefault="0027221D" w:rsidP="001D6775">
            <w:pPr>
              <w:pStyle w:val="CapstoneBody"/>
              <w:spacing w:line="240" w:lineRule="auto"/>
              <w:jc w:val="center"/>
            </w:pPr>
            <w:r>
              <w:rPr>
                <w:sz w:val="30"/>
                <w:szCs w:val="30"/>
              </w:rPr>
              <w:sym w:font="Wingdings" w:char="F0FB"/>
            </w:r>
          </w:p>
        </w:tc>
        <w:tc>
          <w:tcPr>
            <w:tcW w:w="1524" w:type="dxa"/>
            <w:vAlign w:val="center"/>
          </w:tcPr>
          <w:p w14:paraId="5DE9F8F2" w14:textId="77777777" w:rsidR="0027221D" w:rsidRDefault="0027221D" w:rsidP="001D6775">
            <w:pPr>
              <w:pStyle w:val="CapstoneBody"/>
              <w:spacing w:line="240" w:lineRule="auto"/>
              <w:jc w:val="center"/>
            </w:pPr>
            <w:r>
              <w:rPr>
                <w:sz w:val="30"/>
                <w:szCs w:val="30"/>
              </w:rPr>
              <w:sym w:font="Wingdings" w:char="F0FB"/>
            </w:r>
          </w:p>
        </w:tc>
        <w:tc>
          <w:tcPr>
            <w:tcW w:w="1565" w:type="dxa"/>
            <w:vAlign w:val="center"/>
          </w:tcPr>
          <w:p w14:paraId="740052BF" w14:textId="77777777" w:rsidR="0027221D" w:rsidRDefault="0027221D" w:rsidP="001D6775">
            <w:pPr>
              <w:pStyle w:val="CapstoneBody"/>
              <w:spacing w:line="240" w:lineRule="auto"/>
              <w:jc w:val="center"/>
            </w:pPr>
            <w:r>
              <w:rPr>
                <w:sz w:val="30"/>
                <w:szCs w:val="30"/>
              </w:rPr>
              <w:sym w:font="Wingdings" w:char="F0FB"/>
            </w:r>
          </w:p>
        </w:tc>
        <w:tc>
          <w:tcPr>
            <w:tcW w:w="1498" w:type="dxa"/>
          </w:tcPr>
          <w:p w14:paraId="4B736CBC" w14:textId="77777777" w:rsidR="0027221D" w:rsidRDefault="0027221D" w:rsidP="001D6775">
            <w:pPr>
              <w:pStyle w:val="CapstoneBody"/>
              <w:spacing w:line="240" w:lineRule="auto"/>
              <w:jc w:val="center"/>
              <w:rPr>
                <w:sz w:val="30"/>
                <w:szCs w:val="30"/>
              </w:rPr>
            </w:pPr>
            <w:r>
              <w:rPr>
                <w:sz w:val="30"/>
                <w:szCs w:val="30"/>
              </w:rPr>
              <w:sym w:font="Wingdings" w:char="F0FB"/>
            </w:r>
          </w:p>
        </w:tc>
      </w:tr>
      <w:tr w:rsidR="0027221D" w14:paraId="6056DD1E" w14:textId="77777777" w:rsidTr="001D6775">
        <w:trPr>
          <w:trHeight w:val="1058"/>
        </w:trPr>
        <w:tc>
          <w:tcPr>
            <w:tcW w:w="1536" w:type="dxa"/>
            <w:tcBorders>
              <w:bottom w:val="single" w:sz="4" w:space="0" w:color="auto"/>
            </w:tcBorders>
          </w:tcPr>
          <w:p w14:paraId="1AA02EB7" w14:textId="77777777" w:rsidR="0027221D" w:rsidRDefault="0027221D" w:rsidP="001D6775">
            <w:pPr>
              <w:pStyle w:val="CapstoneBody"/>
              <w:spacing w:line="240" w:lineRule="auto"/>
            </w:pPr>
            <w:r>
              <w:t>Dynamic Report Generation</w:t>
            </w:r>
          </w:p>
        </w:tc>
        <w:tc>
          <w:tcPr>
            <w:tcW w:w="1684" w:type="dxa"/>
            <w:tcBorders>
              <w:bottom w:val="single" w:sz="4" w:space="0" w:color="auto"/>
            </w:tcBorders>
            <w:vAlign w:val="center"/>
          </w:tcPr>
          <w:p w14:paraId="0E2CD5F6" w14:textId="77777777" w:rsidR="0027221D" w:rsidRDefault="0027221D" w:rsidP="001D6775">
            <w:pPr>
              <w:pStyle w:val="CapstoneBody"/>
              <w:spacing w:line="240" w:lineRule="auto"/>
              <w:jc w:val="center"/>
            </w:pPr>
            <w:r>
              <w:rPr>
                <w:sz w:val="30"/>
                <w:szCs w:val="30"/>
              </w:rPr>
              <w:sym w:font="Wingdings" w:char="F0FC"/>
            </w:r>
          </w:p>
        </w:tc>
        <w:tc>
          <w:tcPr>
            <w:tcW w:w="1684" w:type="dxa"/>
            <w:tcBorders>
              <w:bottom w:val="single" w:sz="4" w:space="0" w:color="auto"/>
            </w:tcBorders>
            <w:vAlign w:val="center"/>
          </w:tcPr>
          <w:p w14:paraId="6918E9AC" w14:textId="77777777" w:rsidR="0027221D" w:rsidRDefault="0027221D" w:rsidP="001D6775">
            <w:pPr>
              <w:pStyle w:val="CapstoneBody"/>
              <w:spacing w:line="240" w:lineRule="auto"/>
              <w:jc w:val="center"/>
            </w:pPr>
            <w:r>
              <w:rPr>
                <w:sz w:val="30"/>
                <w:szCs w:val="30"/>
              </w:rPr>
              <w:sym w:font="Wingdings" w:char="F0FC"/>
            </w:r>
          </w:p>
        </w:tc>
        <w:tc>
          <w:tcPr>
            <w:tcW w:w="1524" w:type="dxa"/>
            <w:tcBorders>
              <w:bottom w:val="single" w:sz="4" w:space="0" w:color="auto"/>
            </w:tcBorders>
            <w:vAlign w:val="center"/>
          </w:tcPr>
          <w:p w14:paraId="7BC96B3C" w14:textId="77777777" w:rsidR="0027221D" w:rsidRDefault="0027221D" w:rsidP="001D6775">
            <w:pPr>
              <w:pStyle w:val="CapstoneBody"/>
              <w:spacing w:line="240" w:lineRule="auto"/>
              <w:jc w:val="center"/>
            </w:pPr>
            <w:r>
              <w:rPr>
                <w:sz w:val="30"/>
                <w:szCs w:val="30"/>
              </w:rPr>
              <w:sym w:font="Wingdings" w:char="F0FB"/>
            </w:r>
          </w:p>
        </w:tc>
        <w:tc>
          <w:tcPr>
            <w:tcW w:w="1565" w:type="dxa"/>
            <w:tcBorders>
              <w:bottom w:val="single" w:sz="4" w:space="0" w:color="auto"/>
            </w:tcBorders>
            <w:vAlign w:val="center"/>
          </w:tcPr>
          <w:p w14:paraId="7923D162" w14:textId="77777777" w:rsidR="0027221D" w:rsidRDefault="0027221D" w:rsidP="001D6775">
            <w:pPr>
              <w:pStyle w:val="CapstoneBody"/>
              <w:spacing w:line="240" w:lineRule="auto"/>
              <w:jc w:val="center"/>
            </w:pPr>
            <w:r>
              <w:rPr>
                <w:sz w:val="30"/>
                <w:szCs w:val="30"/>
              </w:rPr>
              <w:sym w:font="Wingdings" w:char="F0FB"/>
            </w:r>
          </w:p>
        </w:tc>
        <w:tc>
          <w:tcPr>
            <w:tcW w:w="1498" w:type="dxa"/>
            <w:tcBorders>
              <w:bottom w:val="single" w:sz="4" w:space="0" w:color="auto"/>
            </w:tcBorders>
          </w:tcPr>
          <w:p w14:paraId="6E248EB7" w14:textId="77777777" w:rsidR="0027221D" w:rsidRDefault="0027221D" w:rsidP="001D6775">
            <w:pPr>
              <w:pStyle w:val="CapstoneBody"/>
              <w:spacing w:line="240" w:lineRule="auto"/>
              <w:jc w:val="center"/>
              <w:rPr>
                <w:sz w:val="30"/>
                <w:szCs w:val="30"/>
              </w:rPr>
            </w:pPr>
          </w:p>
          <w:p w14:paraId="0B83F4E6" w14:textId="77777777" w:rsidR="0027221D" w:rsidRDefault="0027221D" w:rsidP="001D6775">
            <w:pPr>
              <w:pStyle w:val="CapstoneBody"/>
              <w:spacing w:line="240" w:lineRule="auto"/>
              <w:jc w:val="center"/>
              <w:rPr>
                <w:sz w:val="30"/>
                <w:szCs w:val="30"/>
              </w:rPr>
            </w:pPr>
            <w:r>
              <w:rPr>
                <w:sz w:val="30"/>
                <w:szCs w:val="30"/>
              </w:rPr>
              <w:sym w:font="Wingdings" w:char="F0FC"/>
            </w:r>
          </w:p>
        </w:tc>
      </w:tr>
    </w:tbl>
    <w:p w14:paraId="7DFE6FB7" w14:textId="77777777" w:rsidR="00E966AF" w:rsidRDefault="00E966AF">
      <w:pPr>
        <w:pStyle w:val="TITLE3"/>
      </w:pPr>
    </w:p>
    <w:p w14:paraId="19743D76" w14:textId="5802C9A4" w:rsidR="00252F10" w:rsidRDefault="006722CE">
      <w:pPr>
        <w:pStyle w:val="TITLE3"/>
      </w:pPr>
      <w:bookmarkStart w:id="70" w:name="_Toc130288599"/>
      <w:r>
        <w:t>Synthesis</w:t>
      </w:r>
      <w:bookmarkEnd w:id="70"/>
    </w:p>
    <w:p w14:paraId="183A04C6" w14:textId="77777777" w:rsidR="0027221D" w:rsidRDefault="00FF443F" w:rsidP="0027221D">
      <w:pPr>
        <w:pStyle w:val="CapstoneBody"/>
        <w:jc w:val="both"/>
      </w:pPr>
      <w:r>
        <w:tab/>
      </w:r>
      <w:r w:rsidR="0027221D">
        <w:t>This system is based on research into both local and foreign systems, which served as a foundation for this study's development. It also lists the characteristics this system has and does not have.</w:t>
      </w:r>
    </w:p>
    <w:p w14:paraId="04D5E7B7" w14:textId="77777777" w:rsidR="0027221D" w:rsidRDefault="0027221D" w:rsidP="0027221D">
      <w:pPr>
        <w:pStyle w:val="CapstoneBody"/>
        <w:ind w:firstLine="720"/>
        <w:jc w:val="both"/>
      </w:pPr>
      <w:r>
        <w:t>The proponents' systems, the Carlos Hilado Memorial State University tenant management systems, are associated with the systems under discussion. The supporters thoroughly analyzed and evaluated the associated systems based on their modules and functionalities.</w:t>
      </w:r>
    </w:p>
    <w:p w14:paraId="04B90F05" w14:textId="18048395" w:rsidR="005D1E8C" w:rsidRDefault="0027221D" w:rsidP="0027221D">
      <w:pPr>
        <w:pStyle w:val="CapstoneBody"/>
        <w:ind w:firstLine="720"/>
        <w:jc w:val="both"/>
      </w:pPr>
      <w:r>
        <w:t>The related systems' proponents have recognized various features and elements that would make the suggested systems more cutting-edge, precise, and valuable for the university. Additionally, in order to improve the tenant management of Carlos Hilado Memorial State University, the proponents integrated several characteristics from relevant studies into the systems.</w:t>
      </w:r>
    </w:p>
    <w:p w14:paraId="48BFF7D9" w14:textId="77777777" w:rsidR="00252F10" w:rsidRDefault="00252F10">
      <w:pPr>
        <w:tabs>
          <w:tab w:val="left" w:pos="2279"/>
        </w:tabs>
        <w:spacing w:line="480" w:lineRule="auto"/>
        <w:jc w:val="both"/>
        <w:rPr>
          <w:rFonts w:cs="Times New Roman"/>
          <w:b/>
          <w:sz w:val="24"/>
          <w:szCs w:val="24"/>
        </w:rPr>
      </w:pPr>
    </w:p>
    <w:p w14:paraId="07940D89" w14:textId="77777777" w:rsidR="00252F10" w:rsidRDefault="00252F10">
      <w:pPr>
        <w:tabs>
          <w:tab w:val="left" w:pos="2279"/>
        </w:tabs>
        <w:spacing w:line="480" w:lineRule="auto"/>
        <w:jc w:val="both"/>
        <w:rPr>
          <w:rFonts w:cs="Times New Roman"/>
          <w:b/>
          <w:sz w:val="24"/>
          <w:szCs w:val="24"/>
        </w:rPr>
      </w:pPr>
    </w:p>
    <w:p w14:paraId="55D8021B" w14:textId="77777777" w:rsidR="00252F10" w:rsidRDefault="00252F10">
      <w:pPr>
        <w:tabs>
          <w:tab w:val="left" w:pos="2279"/>
        </w:tabs>
        <w:spacing w:line="480" w:lineRule="auto"/>
        <w:jc w:val="both"/>
        <w:rPr>
          <w:rFonts w:cs="Times New Roman"/>
          <w:b/>
          <w:sz w:val="24"/>
          <w:szCs w:val="24"/>
        </w:rPr>
      </w:pPr>
    </w:p>
    <w:p w14:paraId="5AD5AEA2" w14:textId="77777777" w:rsidR="00252F10" w:rsidRDefault="00252F10">
      <w:pPr>
        <w:pStyle w:val="TITLE1"/>
        <w:ind w:left="2880" w:firstLine="720"/>
        <w:jc w:val="both"/>
        <w:rPr>
          <w:rStyle w:val="5yl5"/>
          <w:szCs w:val="24"/>
        </w:rPr>
        <w:sectPr w:rsidR="00252F10">
          <w:pgSz w:w="12240" w:h="15840"/>
          <w:pgMar w:top="1440" w:right="1440" w:bottom="1440" w:left="2160" w:header="720" w:footer="720" w:gutter="0"/>
          <w:cols w:space="720"/>
          <w:titlePg/>
          <w:docGrid w:linePitch="360"/>
        </w:sectPr>
      </w:pPr>
      <w:bookmarkStart w:id="71" w:name="_Toc509008263"/>
    </w:p>
    <w:p w14:paraId="52995B1C" w14:textId="77777777" w:rsidR="00252F10" w:rsidRDefault="006722CE">
      <w:pPr>
        <w:pStyle w:val="TITLE1"/>
        <w:ind w:left="2880" w:firstLine="720"/>
        <w:jc w:val="both"/>
        <w:rPr>
          <w:rStyle w:val="5yl5"/>
          <w:szCs w:val="24"/>
        </w:rPr>
      </w:pPr>
      <w:bookmarkStart w:id="72" w:name="_Toc130288600"/>
      <w:r>
        <w:rPr>
          <w:rStyle w:val="5yl5"/>
          <w:szCs w:val="24"/>
        </w:rPr>
        <w:lastRenderedPageBreak/>
        <w:t>CHAPTER III</w:t>
      </w:r>
      <w:bookmarkEnd w:id="71"/>
      <w:bookmarkEnd w:id="72"/>
    </w:p>
    <w:p w14:paraId="60492E57" w14:textId="77777777" w:rsidR="00252F10" w:rsidRDefault="006722CE">
      <w:pPr>
        <w:pStyle w:val="TITLE2"/>
      </w:pPr>
      <w:bookmarkStart w:id="73" w:name="_Toc509008264"/>
      <w:bookmarkStart w:id="74" w:name="_Toc130288601"/>
      <w:r>
        <w:t>METHODOLOGY</w:t>
      </w:r>
      <w:bookmarkEnd w:id="73"/>
      <w:bookmarkEnd w:id="74"/>
    </w:p>
    <w:p w14:paraId="4D2C7A94" w14:textId="77777777" w:rsidR="0027221D" w:rsidRPr="00FF0F17" w:rsidRDefault="0027221D" w:rsidP="0027221D">
      <w:pPr>
        <w:pStyle w:val="CapstoneBody"/>
        <w:ind w:firstLine="720"/>
      </w:pPr>
      <w:r w:rsidRPr="00FF0F17">
        <w:t>In this chapter, the proponents discussed the process used to develop the Carlos Hilado Memorial State University tenant management system; the proposed method followed by the proponents is developing a standard project process (SDLC) to identify existing problems.</w:t>
      </w:r>
    </w:p>
    <w:p w14:paraId="3E677135" w14:textId="77777777" w:rsidR="0027221D" w:rsidRDefault="0027221D" w:rsidP="0027221D">
      <w:pPr>
        <w:pStyle w:val="CapstoneBody"/>
        <w:ind w:firstLine="720"/>
      </w:pPr>
      <w:r w:rsidRPr="00FF0F17">
        <w:t>The proponents followed the rapid development method (RAD) to describe the current solutions to the problems. In this model, the stages have some connection, meaning many projects are happening simultaneously using the fast development process</w:t>
      </w:r>
      <w:r>
        <w:t>.</w:t>
      </w:r>
    </w:p>
    <w:p w14:paraId="216ED83F" w14:textId="77777777" w:rsidR="0027221D" w:rsidRDefault="0027221D" w:rsidP="0027221D">
      <w:pPr>
        <w:pStyle w:val="CapstoneBody"/>
        <w:ind w:firstLine="720"/>
      </w:pPr>
      <w:r w:rsidRPr="00FF0F17">
        <w:t>The proponents can use the knowledge and insights gained during the development process to create designs and change the direction of the software entirely. The software development process is divided into different processes. The main components of rapid software development are requirements planning, prototyping (user development and building), and failure</w:t>
      </w:r>
      <w:r>
        <w:t>.</w:t>
      </w:r>
    </w:p>
    <w:p w14:paraId="1D242FC0" w14:textId="109C09B1" w:rsidR="00EE12B3" w:rsidRDefault="00EE12B3" w:rsidP="00EE12B3">
      <w:pPr>
        <w:pStyle w:val="MainBody"/>
      </w:pPr>
      <w:r>
        <w:t>.</w:t>
      </w:r>
    </w:p>
    <w:p w14:paraId="67E20097" w14:textId="643D87A8" w:rsidR="005505A6" w:rsidRDefault="005505A6" w:rsidP="005505A6">
      <w:pPr>
        <w:pStyle w:val="MainBody"/>
        <w:ind w:firstLine="0"/>
      </w:pPr>
    </w:p>
    <w:p w14:paraId="278A19F7" w14:textId="7812DBB7" w:rsidR="005505A6" w:rsidRDefault="005505A6" w:rsidP="005505A6">
      <w:pPr>
        <w:pStyle w:val="MainBody"/>
        <w:ind w:firstLine="0"/>
      </w:pPr>
    </w:p>
    <w:p w14:paraId="0683E429" w14:textId="0CD4A2EF" w:rsidR="005505A6" w:rsidRDefault="005505A6" w:rsidP="005505A6">
      <w:pPr>
        <w:pStyle w:val="MainBody"/>
        <w:ind w:firstLine="0"/>
      </w:pPr>
    </w:p>
    <w:p w14:paraId="64C73256" w14:textId="6DBA94D3" w:rsidR="00F40542" w:rsidRDefault="005505A6" w:rsidP="00CE4421">
      <w:pPr>
        <w:pStyle w:val="MainBody"/>
        <w:ind w:firstLine="0"/>
      </w:pPr>
      <w:r>
        <w:rPr>
          <w:noProof/>
          <w:lang w:eastAsia="en-PH"/>
        </w:rPr>
        <w:lastRenderedPageBreak/>
        <w:drawing>
          <wp:inline distT="0" distB="0" distL="0" distR="0" wp14:anchorId="23BC57E9" wp14:editId="08467FA7">
            <wp:extent cx="5485679" cy="3286125"/>
            <wp:effectExtent l="19050" t="19050" r="2032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347" cy="3296110"/>
                    </a:xfrm>
                    <a:prstGeom prst="rect">
                      <a:avLst/>
                    </a:prstGeom>
                    <a:ln>
                      <a:solidFill>
                        <a:schemeClr val="tx1"/>
                      </a:solidFill>
                    </a:ln>
                  </pic:spPr>
                </pic:pic>
              </a:graphicData>
            </a:graphic>
          </wp:inline>
        </w:drawing>
      </w:r>
    </w:p>
    <w:p w14:paraId="4500DDDF" w14:textId="70FB8A45" w:rsidR="00252F10" w:rsidRDefault="005535FD" w:rsidP="005535FD">
      <w:pPr>
        <w:pStyle w:val="LOF-NEW"/>
      </w:pPr>
      <w:bookmarkStart w:id="75" w:name="_Toc130204872"/>
      <w:bookmarkStart w:id="76" w:name="_Toc130239076"/>
      <w:r>
        <w:t>Rapid Application Development Model</w:t>
      </w:r>
      <w:bookmarkEnd w:id="75"/>
      <w:r>
        <w:t xml:space="preserve"> (RAD)</w:t>
      </w:r>
      <w:bookmarkEnd w:id="76"/>
    </w:p>
    <w:p w14:paraId="227106AD" w14:textId="77777777" w:rsidR="00EE5B73" w:rsidRDefault="00EE5B73" w:rsidP="00EE5B73">
      <w:pPr>
        <w:pStyle w:val="MainBody"/>
      </w:pPr>
    </w:p>
    <w:p w14:paraId="3F283925" w14:textId="3F030127" w:rsidR="00233B60" w:rsidRDefault="00405364" w:rsidP="00233B60">
      <w:pPr>
        <w:pStyle w:val="TITLE3"/>
      </w:pPr>
      <w:bookmarkStart w:id="77" w:name="_Toc130288602"/>
      <w:r>
        <w:t>Requirements Planning</w:t>
      </w:r>
      <w:bookmarkEnd w:id="77"/>
    </w:p>
    <w:p w14:paraId="02331906" w14:textId="6568EE4F" w:rsidR="00233B60" w:rsidRPr="00D7168B" w:rsidRDefault="00D7168B" w:rsidP="00D7168B">
      <w:pPr>
        <w:pStyle w:val="MainBody"/>
      </w:pPr>
      <w:r w:rsidRPr="00D7168B">
        <w:t>The early phase of any project is critical as it sets the foundation for the rest of the project. In the case of developing a new system, the first step is usually to delegate tasks and assignments among the proponents. This helps to ensure that each member has a clear understanding of their responsibilities and what is expected of them.</w:t>
      </w:r>
      <w:r>
        <w:t xml:space="preserve"> Once the team had a basic idea of what they wanted to achieve, they needed to generate a concept for the system's title. This step is important as it helps to identify the purpose of the system and gives it a clear and concise name that can be easily remembered. After brainstorming ideas and evaluating different options, the team finally settled on a title that they felt best represented their goals and objectives.</w:t>
      </w:r>
    </w:p>
    <w:p w14:paraId="7C5CA317" w14:textId="07424BED" w:rsidR="00233B60" w:rsidRDefault="00BE2985" w:rsidP="00233B60">
      <w:pPr>
        <w:pStyle w:val="TITLE3"/>
      </w:pPr>
      <w:bookmarkStart w:id="78" w:name="_Toc130288603"/>
      <w:r>
        <w:lastRenderedPageBreak/>
        <w:t>User Design</w:t>
      </w:r>
      <w:bookmarkEnd w:id="78"/>
    </w:p>
    <w:p w14:paraId="221403B8" w14:textId="7F0E2B9B" w:rsidR="00D7168B" w:rsidRDefault="00D7168B" w:rsidP="00D7168B">
      <w:pPr>
        <w:pStyle w:val="MainBody"/>
        <w:rPr>
          <w:b/>
        </w:rPr>
      </w:pPr>
      <w:r w:rsidRPr="00D7168B">
        <w:t xml:space="preserve">The system development life cycle (SDLC) is a well-established process used by software development teams to design, develop, and deploy new systems. One of the most critical phases of the SDLC is the design and development phase, which comes after the planning phase. </w:t>
      </w:r>
      <w:r>
        <w:t>During this phase, the project team drafts a preliminary design for the proposed system. This design is based on various factors, including the system's purpose, user requirements, and the technologies that will be used to develop the system. The team also takes into account any constraints or limitations, such as budget and timeline.</w:t>
      </w:r>
      <w:r w:rsidRPr="00D7168B">
        <w:t xml:space="preserve"> </w:t>
      </w:r>
      <w:r>
        <w:t>To start, the team will define the system's scope and identify its objectives, which will guide the design process. This includes identifying the system's functions, features, and capabilities. Next, the team will analyze the user requirements, which includes understanding how the system will be used, who will use it, and what they need it to do.</w:t>
      </w:r>
    </w:p>
    <w:p w14:paraId="0784FFD7" w14:textId="0A66BAAC" w:rsidR="00233B60" w:rsidRDefault="00687F5B" w:rsidP="00233B60">
      <w:pPr>
        <w:pStyle w:val="TITLE3"/>
      </w:pPr>
      <w:bookmarkStart w:id="79" w:name="_Toc130288604"/>
      <w:r>
        <w:t>Rapid Construction</w:t>
      </w:r>
      <w:bookmarkEnd w:id="79"/>
    </w:p>
    <w:p w14:paraId="3715199C" w14:textId="2B7DA99F" w:rsidR="00233B60" w:rsidRPr="00687F5B" w:rsidRDefault="00687F5B" w:rsidP="00687F5B">
      <w:pPr>
        <w:pStyle w:val="MainBody"/>
      </w:pPr>
      <w:bookmarkStart w:id="80" w:name="_Hlk130232613"/>
      <w:r w:rsidRPr="000E04A4">
        <w:t>Following the testing phase, the project team analyzed the system development process. To ensure comprehensive coverage, they listed every possible system creation method. Each method was carefully scrutinized and evaluated to determine its Suitability for the project.</w:t>
      </w:r>
      <w:r>
        <w:t xml:space="preserve"> </w:t>
      </w:r>
      <w:r w:rsidRPr="00687F5B">
        <w:t>After selecting the most appropriate development approach, the team coded each procedure to bring the system to life. From the initial prototype to the final system concept, the programmers meticulously researched and planned each aspect of the system to ensure optimal functionality</w:t>
      </w:r>
      <w:bookmarkEnd w:id="80"/>
      <w:r>
        <w:t>.</w:t>
      </w:r>
    </w:p>
    <w:p w14:paraId="7E19DAE4" w14:textId="207F3475" w:rsidR="00233B60" w:rsidRDefault="00D7168B" w:rsidP="00233B60">
      <w:pPr>
        <w:pStyle w:val="TITLE3"/>
      </w:pPr>
      <w:bookmarkStart w:id="81" w:name="_Toc130288605"/>
      <w:r>
        <w:lastRenderedPageBreak/>
        <w:t>Cutover</w:t>
      </w:r>
      <w:bookmarkEnd w:id="81"/>
    </w:p>
    <w:p w14:paraId="40EF6619" w14:textId="28B6B392" w:rsidR="00233B60" w:rsidRDefault="00D7168B" w:rsidP="00233B60">
      <w:pPr>
        <w:pStyle w:val="MainBody"/>
      </w:pPr>
      <w:r w:rsidRPr="00D7168B">
        <w:t xml:space="preserve">After a software system has undergone the necessary improvements and alterations during the development phase, it is crucial to ensure that it is fully functional and ready for deployment. This is where the rigorous testing phase comes in, which is a critical part of the software development life cycle. </w:t>
      </w:r>
      <w:r>
        <w:t>In system testing, the entire software system is tested to ensure that it meets all the requirements specified in the software design document. The objective is to ensure that the system is reliable, efficient, and performs its intended functions as expected. Finally, acceptance testing involves testing the software in the context of the user's environment to ensure that it meets their needs and expectations.</w:t>
      </w:r>
    </w:p>
    <w:p w14:paraId="366D792F" w14:textId="77777777" w:rsidR="00233B60" w:rsidRDefault="00233B60" w:rsidP="00233B60">
      <w:pPr>
        <w:pStyle w:val="MainBody"/>
        <w:spacing w:line="240" w:lineRule="auto"/>
      </w:pPr>
    </w:p>
    <w:p w14:paraId="50339AB6" w14:textId="77777777" w:rsidR="00D7168B" w:rsidRDefault="00D7168B" w:rsidP="001510D2">
      <w:pPr>
        <w:pStyle w:val="MainBody"/>
        <w:spacing w:line="240" w:lineRule="auto"/>
        <w:ind w:firstLine="0"/>
      </w:pPr>
    </w:p>
    <w:p w14:paraId="0BAE8419" w14:textId="31F80189" w:rsidR="00252F10" w:rsidRDefault="006722CE">
      <w:pPr>
        <w:pStyle w:val="TITLE3"/>
      </w:pPr>
      <w:bookmarkStart w:id="82" w:name="_Toc130288606"/>
      <w:r>
        <w:t>User</w:t>
      </w:r>
      <w:r w:rsidR="00F549E4">
        <w:t>'</w:t>
      </w:r>
      <w:r>
        <w:t>s Acceptance Survey</w:t>
      </w:r>
      <w:bookmarkEnd w:id="82"/>
    </w:p>
    <w:p w14:paraId="363419A2" w14:textId="576C7D8B" w:rsidR="00B65500" w:rsidRPr="001510D2" w:rsidRDefault="001510D2" w:rsidP="001510D2">
      <w:pPr>
        <w:pStyle w:val="MainBody"/>
      </w:pPr>
      <w:r w:rsidRPr="001510D2">
        <w:t>Surveys are an effective tool to gain insight into user satisfaction and identify areas for ongoing process improvements. Analyzing survey results helps track the effects of improvements and make informed decisions about future development efforts. Surveys provide valuable feedback on user satisfaction and help identify areas for improvement, prioritize development efforts, gauge the effectiveness of past improvements, and determine if the system meets user needs. By gathering user input and addressing areas for improvement, developers can improve the quality and usability of the system, ensuring it remains relevant and effective.</w:t>
      </w:r>
    </w:p>
    <w:p w14:paraId="5F61DA8D" w14:textId="77777777" w:rsidR="00252F10" w:rsidRDefault="006722CE">
      <w:pPr>
        <w:pStyle w:val="TITLE3"/>
      </w:pPr>
      <w:bookmarkStart w:id="83" w:name="_Toc130288607"/>
      <w:r>
        <w:lastRenderedPageBreak/>
        <w:t>Operational Feasibility</w:t>
      </w:r>
      <w:bookmarkEnd w:id="83"/>
    </w:p>
    <w:p w14:paraId="4DA2A01E" w14:textId="17E9D7CA" w:rsidR="00252F10" w:rsidRDefault="006722CE" w:rsidP="005D7DEC">
      <w:pPr>
        <w:pStyle w:val="TITLE4"/>
      </w:pPr>
      <w:bookmarkStart w:id="84" w:name="_Toc130288608"/>
      <w:r>
        <w:t>Front End</w:t>
      </w:r>
      <w:bookmarkEnd w:id="84"/>
    </w:p>
    <w:p w14:paraId="44319280" w14:textId="21051701" w:rsidR="001510D2" w:rsidRPr="00D92265" w:rsidRDefault="001510D2" w:rsidP="001510D2">
      <w:pPr>
        <w:pStyle w:val="MainBody"/>
        <w:ind w:left="720"/>
      </w:pPr>
      <w:r w:rsidRPr="00D92265">
        <w:t>The front end is part of a software system or a website that users interact with directly. It includes the user interface, which allows users to interact with the system, and the presentation layer, which includes the design and layout of the system. The front end is essential to the user experience of a software system or website, as it provides the interface through which users interact with the system</w:t>
      </w:r>
      <w:r w:rsidR="00174A13">
        <w:t>.</w:t>
      </w:r>
    </w:p>
    <w:p w14:paraId="72E5718B" w14:textId="1516FE4B" w:rsidR="00252F10" w:rsidRPr="001510D2" w:rsidRDefault="005D7DEC" w:rsidP="00896830">
      <w:pPr>
        <w:pStyle w:val="MainBody"/>
        <w:rPr>
          <w:b/>
          <w:bCs/>
        </w:rPr>
      </w:pPr>
      <w:r w:rsidRPr="001510D2">
        <w:rPr>
          <w:b/>
          <w:bCs/>
        </w:rPr>
        <w:tab/>
        <w:t>HTML</w:t>
      </w:r>
    </w:p>
    <w:p w14:paraId="01FAE255" w14:textId="765A1DD5" w:rsidR="00894237" w:rsidRDefault="005706B6" w:rsidP="008D305B">
      <w:pPr>
        <w:pStyle w:val="MainBody"/>
        <w:ind w:left="1440"/>
      </w:pPr>
      <w:r w:rsidRPr="005706B6">
        <w:t>HTML is used to create the entire article a</w:t>
      </w:r>
      <w:r w:rsidR="001102DE">
        <w:t>nd</w:t>
      </w:r>
      <w:r w:rsidRPr="005706B6">
        <w:t xml:space="preserve"> the system's structure. This language is used in the system's front end. When a user accesses the system, everything he sees is coded in HTML, and the </w:t>
      </w:r>
      <w:r w:rsidR="00D5594F">
        <w:t>proponents</w:t>
      </w:r>
      <w:r w:rsidRPr="005706B6">
        <w:t xml:space="preserve"> uses </w:t>
      </w:r>
      <w:r w:rsidR="001510D2">
        <w:t>this</w:t>
      </w:r>
      <w:r w:rsidRPr="005706B6">
        <w:t xml:space="preserve"> to construct the website's </w:t>
      </w:r>
      <w:r w:rsidR="001510D2">
        <w:t>layout</w:t>
      </w:r>
      <w:r w:rsidRPr="005706B6">
        <w:t>.</w:t>
      </w:r>
    </w:p>
    <w:p w14:paraId="35FD7A29" w14:textId="7E938544" w:rsidR="005D7DEC" w:rsidRPr="009965FC" w:rsidRDefault="005D7DEC" w:rsidP="00896830">
      <w:pPr>
        <w:pStyle w:val="MainBody"/>
        <w:rPr>
          <w:b/>
          <w:bCs/>
        </w:rPr>
      </w:pPr>
      <w:r>
        <w:tab/>
      </w:r>
      <w:r w:rsidRPr="009965FC">
        <w:rPr>
          <w:b/>
          <w:bCs/>
        </w:rPr>
        <w:t>CSS3</w:t>
      </w:r>
    </w:p>
    <w:p w14:paraId="5F3E7B69" w14:textId="77777777" w:rsidR="009965FC" w:rsidRDefault="00894237" w:rsidP="009965FC">
      <w:pPr>
        <w:pStyle w:val="MainBody"/>
        <w:ind w:left="1440"/>
      </w:pPr>
      <w:r w:rsidRPr="00894237">
        <w:t>CSS3</w:t>
      </w:r>
      <w:r w:rsidR="009965FC">
        <w:t xml:space="preserve"> </w:t>
      </w:r>
      <w:r w:rsidR="009965FC" w:rsidRPr="009965FC">
        <w:t>is backward compatible with previous versions of the programming language. CSS3 is made up of small modules that make the application more user-friendly. Developers use CSS (Cascading Style Sheets) to style and format the visual presentation of web pages. It is easier to make changes to a site's layout without altering the HTML code.</w:t>
      </w:r>
    </w:p>
    <w:p w14:paraId="13387E88" w14:textId="6070AAA4" w:rsidR="005D7DEC" w:rsidRPr="009965FC" w:rsidRDefault="009965FC" w:rsidP="009965FC">
      <w:pPr>
        <w:pStyle w:val="MainBody"/>
        <w:ind w:left="720"/>
        <w:rPr>
          <w:b/>
          <w:bCs/>
        </w:rPr>
      </w:pPr>
      <w:r w:rsidRPr="009965FC">
        <w:rPr>
          <w:b/>
          <w:bCs/>
        </w:rPr>
        <w:t>JavaScript</w:t>
      </w:r>
    </w:p>
    <w:p w14:paraId="7D693DAD" w14:textId="121DEC76" w:rsidR="005D7DEC" w:rsidRPr="009965FC" w:rsidRDefault="009965FC" w:rsidP="009965FC">
      <w:pPr>
        <w:pStyle w:val="MainBody"/>
        <w:ind w:left="1440"/>
      </w:pPr>
      <w:r w:rsidRPr="009965FC">
        <w:t xml:space="preserve">JavaScript assists in the resolution of CSS layout concerns. JavaScript is a dynamic scripting language widely supported by most web </w:t>
      </w:r>
      <w:r w:rsidRPr="009965FC">
        <w:lastRenderedPageBreak/>
        <w:t>browsers, making client-side interaction with administrators more engaging and convenient. The developer uses JavaScript to add interactivity and dynamic behavior to web pages</w:t>
      </w:r>
      <w:r w:rsidR="00174A13">
        <w:t>.</w:t>
      </w:r>
    </w:p>
    <w:p w14:paraId="6741C8BF" w14:textId="057796F9" w:rsidR="00252F10" w:rsidRDefault="006722CE" w:rsidP="005D7DEC">
      <w:pPr>
        <w:pStyle w:val="TITLE4"/>
      </w:pPr>
      <w:bookmarkStart w:id="85" w:name="_Toc130288609"/>
      <w:r>
        <w:t>Back End</w:t>
      </w:r>
      <w:bookmarkEnd w:id="85"/>
    </w:p>
    <w:p w14:paraId="0E77A196" w14:textId="77777777" w:rsidR="009965FC" w:rsidRDefault="009965FC" w:rsidP="009965FC">
      <w:pPr>
        <w:pStyle w:val="MainBody"/>
        <w:ind w:left="720"/>
      </w:pPr>
      <w:r w:rsidRPr="000E04A4">
        <w:t>The back end is part of a software system that handles the server-side logic and data processing. It includes the server, the database, and the application logic that connects the two.</w:t>
      </w:r>
    </w:p>
    <w:p w14:paraId="57E77ABD" w14:textId="77777777" w:rsidR="009965FC" w:rsidRDefault="009965FC" w:rsidP="009965FC">
      <w:pPr>
        <w:pStyle w:val="MainBody"/>
      </w:pPr>
    </w:p>
    <w:p w14:paraId="1DA849FD" w14:textId="77777777" w:rsidR="00A20A84" w:rsidRPr="009965FC" w:rsidRDefault="00A20A84" w:rsidP="00A20A84">
      <w:pPr>
        <w:pStyle w:val="MainBody"/>
        <w:rPr>
          <w:b/>
          <w:bCs/>
        </w:rPr>
      </w:pPr>
      <w:r w:rsidRPr="009965FC">
        <w:rPr>
          <w:b/>
          <w:bCs/>
        </w:rPr>
        <w:tab/>
        <w:t>PHP</w:t>
      </w:r>
    </w:p>
    <w:p w14:paraId="15CF043C" w14:textId="6DA0AE96" w:rsidR="00A20A84" w:rsidRDefault="009965FC" w:rsidP="008D305B">
      <w:pPr>
        <w:pStyle w:val="MainBody"/>
        <w:ind w:left="1440"/>
      </w:pPr>
      <w:r w:rsidRPr="000E04A4">
        <w:t>PHP code is executed on the server side, allowing it to interact with databases, file systems, and other server-side technologies. The developer used PHP to provide built-in functions to connect to and interact with databases and handle form submissions on the server side. This means that data submitted by users through forms can be validated, processed, and stored in a database</w:t>
      </w:r>
      <w:r w:rsidR="00A20A84">
        <w:t>.</w:t>
      </w:r>
    </w:p>
    <w:p w14:paraId="61BF2CEA" w14:textId="3E2E6B16" w:rsidR="00252F10" w:rsidRPr="009965FC" w:rsidRDefault="00A20A84" w:rsidP="00A20A84">
      <w:pPr>
        <w:pStyle w:val="MainBody"/>
        <w:ind w:left="720"/>
        <w:rPr>
          <w:b/>
          <w:bCs/>
        </w:rPr>
      </w:pPr>
      <w:r w:rsidRPr="009965FC">
        <w:rPr>
          <w:b/>
          <w:bCs/>
        </w:rPr>
        <w:t>MYSQL</w:t>
      </w:r>
    </w:p>
    <w:p w14:paraId="3E3AD399" w14:textId="3CBC54E0" w:rsidR="00A20A84" w:rsidRDefault="009965FC" w:rsidP="00A20A84">
      <w:pPr>
        <w:pStyle w:val="MainBody"/>
        <w:ind w:left="1440"/>
      </w:pPr>
      <w:r w:rsidRPr="005A4D2F">
        <w:t xml:space="preserve">MySQL uses a client-server model, where a client application communicates with a server process to perform database operations. The developer used MySQL to insert, update, and delete database data. This enables web applications to change data in real-time and provides a range </w:t>
      </w:r>
      <w:r w:rsidRPr="005A4D2F">
        <w:lastRenderedPageBreak/>
        <w:t>of security features to protect data in databases. This includes encryption, access control, and auditing</w:t>
      </w:r>
      <w:r w:rsidRPr="00F37B0F">
        <w:t>.</w:t>
      </w:r>
    </w:p>
    <w:p w14:paraId="7A781B1D" w14:textId="3DD68D74" w:rsidR="00A20A84" w:rsidRPr="009965FC" w:rsidRDefault="00A20A84" w:rsidP="00896830">
      <w:pPr>
        <w:pStyle w:val="MainBody"/>
        <w:rPr>
          <w:b/>
          <w:bCs/>
        </w:rPr>
      </w:pPr>
      <w:r>
        <w:tab/>
      </w:r>
      <w:r w:rsidRPr="009965FC">
        <w:rPr>
          <w:b/>
          <w:bCs/>
        </w:rPr>
        <w:t>jQuery</w:t>
      </w:r>
    </w:p>
    <w:p w14:paraId="0355A082" w14:textId="77777777" w:rsidR="009965FC" w:rsidRDefault="009965FC" w:rsidP="009965FC">
      <w:pPr>
        <w:pStyle w:val="MainBody"/>
        <w:ind w:left="1440"/>
      </w:pPr>
      <w:r w:rsidRPr="000E04A4">
        <w:t>The jQuery library is built on shorter, easier-to-understand code. Simple syntax and open coding standards can shorten the implementation time. jQuery excels at handling cross-browser issues. The developer chooses this library to use less code and save time</w:t>
      </w:r>
      <w:r>
        <w:t>.</w:t>
      </w:r>
    </w:p>
    <w:p w14:paraId="427C8E13" w14:textId="77777777" w:rsidR="00AA4A49" w:rsidRDefault="00AA4A49" w:rsidP="00A955DD">
      <w:pPr>
        <w:pStyle w:val="MainBody"/>
        <w:spacing w:line="240" w:lineRule="auto"/>
      </w:pPr>
    </w:p>
    <w:p w14:paraId="4F9BFC5B" w14:textId="77777777" w:rsidR="00252F10" w:rsidRDefault="006722CE">
      <w:pPr>
        <w:pStyle w:val="TITLE3"/>
      </w:pPr>
      <w:bookmarkStart w:id="86" w:name="_Toc130288610"/>
      <w:r>
        <w:t>Technical Feasibility</w:t>
      </w:r>
      <w:bookmarkEnd w:id="86"/>
    </w:p>
    <w:p w14:paraId="1202E27D" w14:textId="1072CACF" w:rsidR="00252F10" w:rsidRDefault="006722CE">
      <w:pPr>
        <w:pStyle w:val="TITLE4"/>
      </w:pPr>
      <w:bookmarkStart w:id="87" w:name="_Toc130288611"/>
      <w:r>
        <w:t>Hardware Specification</w:t>
      </w:r>
      <w:bookmarkEnd w:id="87"/>
    </w:p>
    <w:p w14:paraId="1EDB210C" w14:textId="253C9A16" w:rsidR="00AA4A49" w:rsidRDefault="00AA4A49" w:rsidP="00651C18">
      <w:pPr>
        <w:pStyle w:val="LOT-NEW"/>
      </w:pPr>
      <w:bookmarkStart w:id="88" w:name="_Toc130239086"/>
      <w:r>
        <w:t>Minimum Hardware Requirements</w:t>
      </w:r>
      <w:bookmarkEnd w:id="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6470"/>
      </w:tblGrid>
      <w:tr w:rsidR="00AA4A49" w:rsidRPr="00E17728" w14:paraId="23D46C3F" w14:textId="77777777" w:rsidTr="00946829">
        <w:tc>
          <w:tcPr>
            <w:tcW w:w="2160" w:type="dxa"/>
            <w:tcBorders>
              <w:top w:val="single" w:sz="4" w:space="0" w:color="auto"/>
              <w:bottom w:val="single" w:sz="4" w:space="0" w:color="auto"/>
            </w:tcBorders>
          </w:tcPr>
          <w:p w14:paraId="41C9806A" w14:textId="77777777" w:rsidR="00AA4A49" w:rsidRPr="00E17728" w:rsidRDefault="00AA4A49" w:rsidP="00AA4A49">
            <w:pPr>
              <w:pStyle w:val="MainBody"/>
              <w:spacing w:line="240" w:lineRule="auto"/>
              <w:ind w:firstLine="0"/>
              <w:rPr>
                <w:b/>
                <w:bCs/>
              </w:rPr>
            </w:pPr>
            <w:r w:rsidRPr="00E17728">
              <w:rPr>
                <w:b/>
                <w:bCs/>
              </w:rPr>
              <w:t>Hardware</w:t>
            </w:r>
          </w:p>
        </w:tc>
        <w:tc>
          <w:tcPr>
            <w:tcW w:w="6470" w:type="dxa"/>
            <w:tcBorders>
              <w:top w:val="single" w:sz="4" w:space="0" w:color="auto"/>
              <w:bottom w:val="single" w:sz="4" w:space="0" w:color="auto"/>
            </w:tcBorders>
          </w:tcPr>
          <w:p w14:paraId="6A5040D7" w14:textId="77777777" w:rsidR="00AA4A49" w:rsidRPr="00E17728" w:rsidRDefault="00AA4A49" w:rsidP="00AA4A49">
            <w:pPr>
              <w:pStyle w:val="MainBody"/>
              <w:spacing w:line="240" w:lineRule="auto"/>
              <w:ind w:firstLine="0"/>
              <w:rPr>
                <w:b/>
                <w:bCs/>
              </w:rPr>
            </w:pPr>
            <w:r w:rsidRPr="00E17728">
              <w:rPr>
                <w:b/>
                <w:bCs/>
              </w:rPr>
              <w:t>Requirement Specification</w:t>
            </w:r>
          </w:p>
        </w:tc>
      </w:tr>
      <w:tr w:rsidR="00AA4A49" w14:paraId="516FDC7F" w14:textId="77777777" w:rsidTr="00946829">
        <w:tc>
          <w:tcPr>
            <w:tcW w:w="2160" w:type="dxa"/>
            <w:tcBorders>
              <w:top w:val="single" w:sz="4" w:space="0" w:color="auto"/>
            </w:tcBorders>
          </w:tcPr>
          <w:p w14:paraId="27497532" w14:textId="77777777" w:rsidR="00AA4A49" w:rsidRDefault="00AA4A49" w:rsidP="00AA4A49">
            <w:pPr>
              <w:pStyle w:val="MainBody"/>
              <w:spacing w:line="240" w:lineRule="auto"/>
              <w:ind w:firstLine="0"/>
            </w:pPr>
            <w:r>
              <w:t>Processor</w:t>
            </w:r>
          </w:p>
        </w:tc>
        <w:tc>
          <w:tcPr>
            <w:tcW w:w="6470" w:type="dxa"/>
            <w:tcBorders>
              <w:top w:val="single" w:sz="4" w:space="0" w:color="auto"/>
            </w:tcBorders>
          </w:tcPr>
          <w:p w14:paraId="4821BD81" w14:textId="77777777" w:rsidR="00AA4A49" w:rsidRDefault="00AA4A49" w:rsidP="00AA4A49">
            <w:pPr>
              <w:pStyle w:val="MainBody"/>
              <w:spacing w:line="240" w:lineRule="auto"/>
              <w:ind w:firstLine="0"/>
            </w:pPr>
            <w:r>
              <w:t>2.4 GHz and above processor</w:t>
            </w:r>
          </w:p>
        </w:tc>
      </w:tr>
      <w:tr w:rsidR="00AA4A49" w14:paraId="5A511F17" w14:textId="77777777" w:rsidTr="00946829">
        <w:tc>
          <w:tcPr>
            <w:tcW w:w="2160" w:type="dxa"/>
          </w:tcPr>
          <w:p w14:paraId="4B6ADDC9" w14:textId="77777777" w:rsidR="00AA4A49" w:rsidRDefault="00AA4A49" w:rsidP="00AA4A49">
            <w:pPr>
              <w:pStyle w:val="MainBody"/>
              <w:spacing w:line="240" w:lineRule="auto"/>
              <w:ind w:firstLine="0"/>
            </w:pPr>
            <w:r>
              <w:t>Memory</w:t>
            </w:r>
          </w:p>
        </w:tc>
        <w:tc>
          <w:tcPr>
            <w:tcW w:w="6470" w:type="dxa"/>
          </w:tcPr>
          <w:p w14:paraId="5DCB4634" w14:textId="77777777" w:rsidR="00AA4A49" w:rsidRDefault="00AA4A49" w:rsidP="00AA4A49">
            <w:pPr>
              <w:pStyle w:val="MainBody"/>
              <w:spacing w:line="240" w:lineRule="auto"/>
              <w:ind w:firstLine="0"/>
            </w:pPr>
            <w:r>
              <w:t>4 Gigabytes</w:t>
            </w:r>
          </w:p>
        </w:tc>
      </w:tr>
      <w:tr w:rsidR="00AA4A49" w14:paraId="44B562DC" w14:textId="77777777" w:rsidTr="00946829">
        <w:tc>
          <w:tcPr>
            <w:tcW w:w="2160" w:type="dxa"/>
          </w:tcPr>
          <w:p w14:paraId="7522AC44" w14:textId="77777777" w:rsidR="00AA4A49" w:rsidRDefault="00AA4A49" w:rsidP="00AA4A49">
            <w:pPr>
              <w:pStyle w:val="MainBody"/>
              <w:spacing w:line="240" w:lineRule="auto"/>
              <w:ind w:firstLine="0"/>
            </w:pPr>
            <w:r>
              <w:t>Storage</w:t>
            </w:r>
          </w:p>
        </w:tc>
        <w:tc>
          <w:tcPr>
            <w:tcW w:w="6470" w:type="dxa"/>
          </w:tcPr>
          <w:p w14:paraId="4E3790A8" w14:textId="77777777" w:rsidR="00AA4A49" w:rsidRDefault="00AA4A49" w:rsidP="00AA4A49">
            <w:pPr>
              <w:pStyle w:val="MainBody"/>
              <w:spacing w:line="240" w:lineRule="auto"/>
              <w:ind w:firstLine="0"/>
            </w:pPr>
            <w:r>
              <w:t>240 Gigabytes and above</w:t>
            </w:r>
          </w:p>
        </w:tc>
      </w:tr>
      <w:tr w:rsidR="00AA4A49" w14:paraId="77154678" w14:textId="77777777" w:rsidTr="00DC77A9">
        <w:tc>
          <w:tcPr>
            <w:tcW w:w="2160" w:type="dxa"/>
          </w:tcPr>
          <w:p w14:paraId="7D9E65FD" w14:textId="77777777" w:rsidR="00AA4A49" w:rsidRDefault="00AA4A49" w:rsidP="00AA4A49">
            <w:pPr>
              <w:pStyle w:val="MainBody"/>
              <w:spacing w:line="240" w:lineRule="auto"/>
              <w:ind w:firstLine="0"/>
            </w:pPr>
            <w:r>
              <w:t>Graphics Card</w:t>
            </w:r>
          </w:p>
        </w:tc>
        <w:tc>
          <w:tcPr>
            <w:tcW w:w="6470" w:type="dxa"/>
          </w:tcPr>
          <w:p w14:paraId="40BB9378" w14:textId="77777777" w:rsidR="00AA4A49" w:rsidRDefault="00AA4A49" w:rsidP="00AA4A49">
            <w:pPr>
              <w:pStyle w:val="MainBody"/>
              <w:spacing w:line="240" w:lineRule="auto"/>
              <w:ind w:firstLine="0"/>
            </w:pPr>
            <w:r>
              <w:t>Video Card with a display resolution of at least 1024x768</w:t>
            </w:r>
          </w:p>
        </w:tc>
      </w:tr>
      <w:tr w:rsidR="00AA4A49" w14:paraId="7E3D1CEF" w14:textId="77777777" w:rsidTr="00DC77A9">
        <w:tc>
          <w:tcPr>
            <w:tcW w:w="2160" w:type="dxa"/>
            <w:tcBorders>
              <w:bottom w:val="single" w:sz="4" w:space="0" w:color="auto"/>
            </w:tcBorders>
          </w:tcPr>
          <w:p w14:paraId="063D6EAC" w14:textId="77777777" w:rsidR="00AA4A49" w:rsidRDefault="00AA4A49" w:rsidP="00AA4A49">
            <w:pPr>
              <w:pStyle w:val="MainBody"/>
              <w:spacing w:line="240" w:lineRule="auto"/>
              <w:ind w:firstLine="0"/>
            </w:pPr>
            <w:r>
              <w:t>Network</w:t>
            </w:r>
          </w:p>
        </w:tc>
        <w:tc>
          <w:tcPr>
            <w:tcW w:w="6470" w:type="dxa"/>
            <w:tcBorders>
              <w:bottom w:val="single" w:sz="4" w:space="0" w:color="auto"/>
            </w:tcBorders>
          </w:tcPr>
          <w:p w14:paraId="7DCB605F" w14:textId="5605F51B" w:rsidR="00AA4A49" w:rsidRDefault="00DC77A9" w:rsidP="00AA4A49">
            <w:pPr>
              <w:pStyle w:val="MainBody"/>
              <w:spacing w:line="240" w:lineRule="auto"/>
              <w:ind w:firstLine="0"/>
            </w:pPr>
            <w:r>
              <w:t>15/25</w:t>
            </w:r>
            <w:r w:rsidR="00AA4A49">
              <w:t xml:space="preserve"> Mbps</w:t>
            </w:r>
          </w:p>
        </w:tc>
      </w:tr>
    </w:tbl>
    <w:p w14:paraId="13B77F00" w14:textId="0A61BB1C" w:rsidR="00252F10" w:rsidRDefault="00610DAB" w:rsidP="00610DAB">
      <w:pPr>
        <w:pStyle w:val="TITLE4"/>
        <w:tabs>
          <w:tab w:val="left" w:pos="1632"/>
        </w:tabs>
        <w:ind w:left="0"/>
      </w:pPr>
      <w:r>
        <w:tab/>
      </w:r>
    </w:p>
    <w:p w14:paraId="018FCF36" w14:textId="3A26CF21" w:rsidR="00252F10" w:rsidRDefault="006722CE">
      <w:pPr>
        <w:pStyle w:val="TITLE4"/>
      </w:pPr>
      <w:bookmarkStart w:id="89" w:name="_Toc130288612"/>
      <w:r>
        <w:t>Software Specification</w:t>
      </w:r>
      <w:bookmarkEnd w:id="89"/>
    </w:p>
    <w:p w14:paraId="7DE4F7B5" w14:textId="6CA69FDC" w:rsidR="00AA4A49" w:rsidRDefault="00AA4A49" w:rsidP="00651C18">
      <w:pPr>
        <w:pStyle w:val="LOT-NEW"/>
      </w:pPr>
      <w:bookmarkStart w:id="90" w:name="_Toc130239087"/>
      <w:r>
        <w:t>Minimum Software Requirements</w:t>
      </w:r>
      <w:bookmarkEnd w:id="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272"/>
      </w:tblGrid>
      <w:tr w:rsidR="00AA4A49" w:rsidRPr="00E17728" w14:paraId="4D19C3B3" w14:textId="77777777" w:rsidTr="00AA4A49">
        <w:tc>
          <w:tcPr>
            <w:tcW w:w="2358" w:type="dxa"/>
            <w:tcBorders>
              <w:top w:val="single" w:sz="4" w:space="0" w:color="auto"/>
              <w:bottom w:val="single" w:sz="4" w:space="0" w:color="auto"/>
            </w:tcBorders>
          </w:tcPr>
          <w:p w14:paraId="57848E99" w14:textId="77777777" w:rsidR="00AA4A49" w:rsidRPr="00E17728" w:rsidRDefault="00AA4A49" w:rsidP="00AA4A49">
            <w:pPr>
              <w:pStyle w:val="MainBody"/>
              <w:spacing w:line="240" w:lineRule="auto"/>
              <w:ind w:firstLine="0"/>
              <w:rPr>
                <w:b/>
                <w:bCs/>
              </w:rPr>
            </w:pPr>
            <w:r>
              <w:rPr>
                <w:b/>
                <w:bCs/>
              </w:rPr>
              <w:t>Software</w:t>
            </w:r>
          </w:p>
        </w:tc>
        <w:tc>
          <w:tcPr>
            <w:tcW w:w="6272" w:type="dxa"/>
            <w:tcBorders>
              <w:top w:val="single" w:sz="4" w:space="0" w:color="auto"/>
              <w:bottom w:val="single" w:sz="4" w:space="0" w:color="auto"/>
            </w:tcBorders>
          </w:tcPr>
          <w:p w14:paraId="135F6105" w14:textId="77777777" w:rsidR="00AA4A49" w:rsidRPr="00E17728" w:rsidRDefault="00AA4A49" w:rsidP="00AA4A49">
            <w:pPr>
              <w:pStyle w:val="MainBody"/>
              <w:spacing w:line="240" w:lineRule="auto"/>
              <w:ind w:firstLine="0"/>
              <w:rPr>
                <w:b/>
                <w:bCs/>
              </w:rPr>
            </w:pPr>
            <w:r w:rsidRPr="00E17728">
              <w:rPr>
                <w:b/>
                <w:bCs/>
              </w:rPr>
              <w:t>Requirement Specification</w:t>
            </w:r>
          </w:p>
        </w:tc>
      </w:tr>
      <w:tr w:rsidR="00AA4A49" w14:paraId="116E6996" w14:textId="77777777" w:rsidTr="00AA4A49">
        <w:tc>
          <w:tcPr>
            <w:tcW w:w="2358" w:type="dxa"/>
            <w:tcBorders>
              <w:top w:val="single" w:sz="4" w:space="0" w:color="auto"/>
            </w:tcBorders>
          </w:tcPr>
          <w:p w14:paraId="70757D6B" w14:textId="77777777" w:rsidR="00AA4A49" w:rsidRDefault="00AA4A49" w:rsidP="00AA4A49">
            <w:pPr>
              <w:pStyle w:val="MainBody"/>
              <w:spacing w:line="240" w:lineRule="auto"/>
              <w:ind w:firstLine="0"/>
            </w:pPr>
            <w:r>
              <w:t>Operating System</w:t>
            </w:r>
          </w:p>
        </w:tc>
        <w:tc>
          <w:tcPr>
            <w:tcW w:w="6272" w:type="dxa"/>
            <w:tcBorders>
              <w:top w:val="single" w:sz="4" w:space="0" w:color="auto"/>
            </w:tcBorders>
          </w:tcPr>
          <w:p w14:paraId="66597871" w14:textId="000AC15E" w:rsidR="00AA4A49" w:rsidRDefault="00AA4A49" w:rsidP="00AA4A49">
            <w:pPr>
              <w:pStyle w:val="MainBody"/>
              <w:spacing w:line="240" w:lineRule="auto"/>
              <w:ind w:firstLine="0"/>
            </w:pPr>
            <w:r>
              <w:t>Linux, Mac OS X, Windows 7, 8, 10</w:t>
            </w:r>
            <w:r w:rsidR="00EB0943">
              <w:t>, 11</w:t>
            </w:r>
          </w:p>
        </w:tc>
      </w:tr>
      <w:tr w:rsidR="00AA4A49" w14:paraId="73879792" w14:textId="77777777" w:rsidTr="00AA4A49">
        <w:tc>
          <w:tcPr>
            <w:tcW w:w="2358" w:type="dxa"/>
            <w:tcBorders>
              <w:bottom w:val="single" w:sz="4" w:space="0" w:color="auto"/>
            </w:tcBorders>
          </w:tcPr>
          <w:p w14:paraId="53D54D7F" w14:textId="77777777" w:rsidR="00AA4A49" w:rsidRDefault="00AA4A49" w:rsidP="00AA4A49">
            <w:pPr>
              <w:pStyle w:val="MainBody"/>
              <w:spacing w:line="240" w:lineRule="auto"/>
              <w:ind w:firstLine="0"/>
            </w:pPr>
            <w:r>
              <w:t>Browser</w:t>
            </w:r>
          </w:p>
        </w:tc>
        <w:tc>
          <w:tcPr>
            <w:tcW w:w="6272" w:type="dxa"/>
            <w:tcBorders>
              <w:bottom w:val="single" w:sz="4" w:space="0" w:color="auto"/>
            </w:tcBorders>
          </w:tcPr>
          <w:p w14:paraId="390AEF35" w14:textId="5B151FD0" w:rsidR="00AA4A49" w:rsidRDefault="00EB0943" w:rsidP="00AA4A49">
            <w:pPr>
              <w:pStyle w:val="MainBody"/>
              <w:spacing w:line="240" w:lineRule="auto"/>
              <w:ind w:firstLine="0"/>
            </w:pPr>
            <w:r>
              <w:t xml:space="preserve">Google </w:t>
            </w:r>
            <w:r w:rsidR="00AA4A49">
              <w:t>Chrom</w:t>
            </w:r>
            <w:r>
              <w:t xml:space="preserve">e, Microsoft </w:t>
            </w:r>
            <w:r w:rsidR="00AA4A49">
              <w:t>Edg</w:t>
            </w:r>
            <w:r>
              <w:t xml:space="preserve">e, Mozilla </w:t>
            </w:r>
            <w:r w:rsidR="00AA4A49">
              <w:t>Firefox</w:t>
            </w:r>
          </w:p>
        </w:tc>
      </w:tr>
    </w:tbl>
    <w:p w14:paraId="1F0AFF29" w14:textId="1B172748" w:rsidR="0028082B" w:rsidRDefault="0028082B">
      <w:pPr>
        <w:pStyle w:val="TITLE3"/>
      </w:pPr>
      <w:r>
        <w:br w:type="page"/>
      </w:r>
    </w:p>
    <w:p w14:paraId="7C2F63CF" w14:textId="6A96A2D0" w:rsidR="00252F10" w:rsidRDefault="006722CE">
      <w:pPr>
        <w:pStyle w:val="TITLE3"/>
      </w:pPr>
      <w:bookmarkStart w:id="91" w:name="_Toc130288613"/>
      <w:r>
        <w:lastRenderedPageBreak/>
        <w:t>Architec</w:t>
      </w:r>
      <w:r w:rsidR="005969E7">
        <w:t>t</w:t>
      </w:r>
      <w:r>
        <w:t>ural Diagram</w:t>
      </w:r>
      <w:bookmarkEnd w:id="91"/>
    </w:p>
    <w:p w14:paraId="0C1344F5" w14:textId="48E2D02B" w:rsidR="00CF7B4F" w:rsidRDefault="0091368E" w:rsidP="00F5280F">
      <w:pPr>
        <w:pStyle w:val="MainBody"/>
      </w:pPr>
      <w:r>
        <w:rPr>
          <w:noProof/>
        </w:rPr>
        <w:drawing>
          <wp:anchor distT="0" distB="0" distL="114300" distR="114300" simplePos="0" relativeHeight="251659264" behindDoc="1" locked="0" layoutInCell="1" allowOverlap="1" wp14:anchorId="3E6B52AB" wp14:editId="5C3619CE">
            <wp:simplePos x="0" y="0"/>
            <wp:positionH relativeFrom="margin">
              <wp:align>right</wp:align>
            </wp:positionH>
            <wp:positionV relativeFrom="paragraph">
              <wp:posOffset>2712085</wp:posOffset>
            </wp:positionV>
            <wp:extent cx="5448300" cy="4058920"/>
            <wp:effectExtent l="19050" t="19050" r="19050" b="17780"/>
            <wp:wrapTight wrapText="bothSides">
              <wp:wrapPolygon edited="0">
                <wp:start x="-76" y="-101"/>
                <wp:lineTo x="-76" y="21593"/>
                <wp:lineTo x="21600" y="21593"/>
                <wp:lineTo x="21600" y="-101"/>
                <wp:lineTo x="-76" y="-101"/>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48300" cy="4058920"/>
                    </a:xfrm>
                    <a:prstGeom prst="rect">
                      <a:avLst/>
                    </a:prstGeom>
                    <a:ln>
                      <a:solidFill>
                        <a:schemeClr val="tx1"/>
                      </a:solidFill>
                    </a:ln>
                  </pic:spPr>
                </pic:pic>
              </a:graphicData>
            </a:graphic>
            <wp14:sizeRelH relativeFrom="margin">
              <wp14:pctWidth>0</wp14:pctWidth>
            </wp14:sizeRelH>
          </wp:anchor>
        </w:drawing>
      </w:r>
      <w:r w:rsidR="00F5280F" w:rsidRPr="00F5280F">
        <w:t>The system's architectural diagram is depicted in Figure 3, providing a visual representation of its various functionalities. The diagram illustrates the system's hierarchical access structure, wherein the admin possesses full system access, including the ability to add and modify user accounts and monitor logs reports. In contrast, the coordinator's access is limited to monitoring tenant data, assessing tenant applications, and modifying relevant information. Finally, the tenant can access the system's features to check their status, enabling them to view their relevant account details and stay up-to-</w:t>
      </w:r>
      <w:r w:rsidR="00F5280F" w:rsidRPr="000E04A4">
        <w:t>date with their payment status.</w:t>
      </w:r>
    </w:p>
    <w:p w14:paraId="4B1091DC" w14:textId="262FA585" w:rsidR="009D5247" w:rsidRDefault="006831DE" w:rsidP="00CE4421">
      <w:pPr>
        <w:pStyle w:val="LOF-NEW"/>
      </w:pPr>
      <w:bookmarkStart w:id="92" w:name="_Toc130239077"/>
      <w:r>
        <w:t>Architectural Diagram</w:t>
      </w:r>
      <w:bookmarkEnd w:id="92"/>
    </w:p>
    <w:p w14:paraId="2A268BCA" w14:textId="73D0B2AC" w:rsidR="009D5247" w:rsidRDefault="00A84D22" w:rsidP="00A84D22">
      <w:pPr>
        <w:pStyle w:val="TITLE3"/>
      </w:pPr>
      <w:bookmarkStart w:id="93" w:name="_Toc130288614"/>
      <w:r>
        <w:lastRenderedPageBreak/>
        <w:t>Physical View Diagram</w:t>
      </w:r>
      <w:bookmarkEnd w:id="93"/>
    </w:p>
    <w:p w14:paraId="28635663" w14:textId="544CDB37" w:rsidR="00A84D22" w:rsidRPr="00431210" w:rsidRDefault="00A84D22" w:rsidP="00A84D22">
      <w:pPr>
        <w:pStyle w:val="MainBody"/>
      </w:pPr>
      <w:r w:rsidRPr="003230AD">
        <w:t>The physical view shows how system components are installed.to a set of computable physical nodes and explain the mapping</w:t>
      </w:r>
      <w:r>
        <w:t xml:space="preserve"> </w:t>
      </w:r>
      <w:r w:rsidRPr="003230AD">
        <w:t>between system software and physical hardware. It describes how to set up a</w:t>
      </w:r>
      <w:r>
        <w:t xml:space="preserve"> </w:t>
      </w:r>
      <w:r w:rsidRPr="003230AD">
        <w:t>software s</w:t>
      </w:r>
      <w:r w:rsidRPr="00431210">
        <w:rPr>
          <w:color w:val="000000" w:themeColor="text1"/>
        </w:rPr>
        <w:t>ystem.</w:t>
      </w:r>
      <w:r w:rsidR="00431210">
        <w:rPr>
          <w:color w:val="000000" w:themeColor="text1"/>
        </w:rPr>
        <w:t xml:space="preserve"> </w:t>
      </w:r>
      <w:r w:rsidR="00431210">
        <w:rPr>
          <w:color w:val="000000" w:themeColor="text1"/>
          <w:shd w:val="clear" w:color="auto" w:fill="FFFFFF"/>
        </w:rPr>
        <w:t>C</w:t>
      </w:r>
      <w:r w:rsidR="00431210" w:rsidRPr="00431210">
        <w:rPr>
          <w:color w:val="000000" w:themeColor="text1"/>
          <w:shd w:val="clear" w:color="auto" w:fill="FFFFFF"/>
        </w:rPr>
        <w:t>oncerned with the physical connections between these components as well as the architecture of software components on the physical layer.</w:t>
      </w:r>
    </w:p>
    <w:p w14:paraId="4BFCDD76" w14:textId="5A67A76A" w:rsidR="00A84D22" w:rsidRDefault="006944E4" w:rsidP="00A84D22">
      <w:pPr>
        <w:pStyle w:val="MainBody"/>
      </w:pPr>
      <w:r>
        <w:rPr>
          <w:noProof/>
        </w:rPr>
        <w:drawing>
          <wp:anchor distT="0" distB="0" distL="114300" distR="114300" simplePos="0" relativeHeight="251663360" behindDoc="1" locked="0" layoutInCell="1" allowOverlap="1" wp14:anchorId="63DDCF09" wp14:editId="30AB9AF4">
            <wp:simplePos x="0" y="0"/>
            <wp:positionH relativeFrom="margin">
              <wp:align>right</wp:align>
            </wp:positionH>
            <wp:positionV relativeFrom="paragraph">
              <wp:posOffset>316230</wp:posOffset>
            </wp:positionV>
            <wp:extent cx="5476875" cy="2192020"/>
            <wp:effectExtent l="19050" t="19050" r="28575" b="17780"/>
            <wp:wrapTight wrapText="bothSides">
              <wp:wrapPolygon edited="0">
                <wp:start x="-75" y="-188"/>
                <wp:lineTo x="-75" y="21587"/>
                <wp:lineTo x="21638" y="21587"/>
                <wp:lineTo x="21638" y="-188"/>
                <wp:lineTo x="-75" y="-188"/>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476875" cy="2192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8C022D3" w14:textId="438728E0" w:rsidR="00A84D22" w:rsidRDefault="006944E4" w:rsidP="006944E4">
      <w:pPr>
        <w:pStyle w:val="LOF-NEW"/>
      </w:pPr>
      <w:bookmarkStart w:id="94" w:name="_Toc130239078"/>
      <w:r>
        <w:t>Physical View Diagram</w:t>
      </w:r>
      <w:bookmarkEnd w:id="94"/>
    </w:p>
    <w:p w14:paraId="57FB153D" w14:textId="32048098" w:rsidR="00A84D22" w:rsidRDefault="00A84D22" w:rsidP="00A84D22">
      <w:pPr>
        <w:pStyle w:val="MainBody"/>
      </w:pPr>
    </w:p>
    <w:p w14:paraId="57B822C0" w14:textId="4E1A0DAB" w:rsidR="00A84D22" w:rsidRDefault="00A84D22" w:rsidP="00A84D22">
      <w:pPr>
        <w:pStyle w:val="MainBody"/>
      </w:pPr>
    </w:p>
    <w:p w14:paraId="588B44DE" w14:textId="355C2DD0" w:rsidR="00A84D22" w:rsidRDefault="00A84D22" w:rsidP="00A84D22">
      <w:pPr>
        <w:pStyle w:val="MainBody"/>
      </w:pPr>
    </w:p>
    <w:p w14:paraId="2C565D6E" w14:textId="084B08C6" w:rsidR="00984717" w:rsidRDefault="00984717" w:rsidP="00A84D22">
      <w:pPr>
        <w:pStyle w:val="MainBody"/>
      </w:pPr>
    </w:p>
    <w:p w14:paraId="419C562B" w14:textId="25A278FA" w:rsidR="00984717" w:rsidRDefault="00984717" w:rsidP="00A84D22">
      <w:pPr>
        <w:pStyle w:val="MainBody"/>
      </w:pPr>
    </w:p>
    <w:p w14:paraId="6507E1FD" w14:textId="7A759893" w:rsidR="00984717" w:rsidRDefault="00984717" w:rsidP="00A84D22">
      <w:pPr>
        <w:pStyle w:val="MainBody"/>
      </w:pPr>
    </w:p>
    <w:p w14:paraId="0C6B2E4D" w14:textId="06DBECDC" w:rsidR="00984717" w:rsidRDefault="00984717" w:rsidP="00A84D22">
      <w:pPr>
        <w:pStyle w:val="MainBody"/>
      </w:pPr>
    </w:p>
    <w:p w14:paraId="3E1A5FD5" w14:textId="14DB32CB" w:rsidR="00984717" w:rsidRDefault="00984717" w:rsidP="00A84D22">
      <w:pPr>
        <w:pStyle w:val="MainBody"/>
      </w:pPr>
    </w:p>
    <w:p w14:paraId="38384301" w14:textId="616F4C1C" w:rsidR="00984717" w:rsidRDefault="00984717" w:rsidP="00A84D22">
      <w:pPr>
        <w:pStyle w:val="MainBody"/>
      </w:pPr>
    </w:p>
    <w:p w14:paraId="05C7CAB5" w14:textId="5CB830E2" w:rsidR="00984717" w:rsidRDefault="00984717" w:rsidP="00A84D22">
      <w:pPr>
        <w:pStyle w:val="MainBody"/>
      </w:pPr>
    </w:p>
    <w:p w14:paraId="2138319C" w14:textId="03D3E98B" w:rsidR="00984717" w:rsidRDefault="00984717" w:rsidP="00984717">
      <w:pPr>
        <w:pStyle w:val="TITLE3"/>
      </w:pPr>
      <w:bookmarkStart w:id="95" w:name="_Toc130073744"/>
      <w:bookmarkStart w:id="96" w:name="_Toc130288615"/>
      <w:r>
        <w:t>Application Architecture Diagram</w:t>
      </w:r>
      <w:bookmarkEnd w:id="95"/>
      <w:bookmarkEnd w:id="96"/>
    </w:p>
    <w:p w14:paraId="7352D3DD" w14:textId="186E9FDD" w:rsidR="00A84D22" w:rsidRDefault="00984717" w:rsidP="00984717">
      <w:pPr>
        <w:pStyle w:val="MainBody"/>
      </w:pPr>
      <w:r w:rsidRPr="00DB7C6A">
        <w:t>An architecture diagram is a visual representation of the structure of a software system, showing how various components of the system interact. It typically includes different layers, modules, and components of the system and the relationships and interactions between them</w:t>
      </w:r>
      <w:r w:rsidRPr="00F40B25">
        <w:t>.</w:t>
      </w:r>
    </w:p>
    <w:p w14:paraId="0E856A8F" w14:textId="66F7AA30" w:rsidR="00984717" w:rsidRDefault="00984717" w:rsidP="00984717">
      <w:pPr>
        <w:pStyle w:val="MainBody"/>
      </w:pPr>
      <w:r>
        <w:rPr>
          <w:noProof/>
        </w:rPr>
        <w:drawing>
          <wp:anchor distT="0" distB="0" distL="114300" distR="114300" simplePos="0" relativeHeight="251664384" behindDoc="1" locked="0" layoutInCell="1" allowOverlap="1" wp14:anchorId="7A11759B" wp14:editId="5E70ADB1">
            <wp:simplePos x="0" y="0"/>
            <wp:positionH relativeFrom="margin">
              <wp:align>right</wp:align>
            </wp:positionH>
            <wp:positionV relativeFrom="paragraph">
              <wp:posOffset>262255</wp:posOffset>
            </wp:positionV>
            <wp:extent cx="5486400" cy="3038475"/>
            <wp:effectExtent l="19050" t="19050" r="19050" b="28575"/>
            <wp:wrapTight wrapText="bothSides">
              <wp:wrapPolygon edited="0">
                <wp:start x="-75" y="-135"/>
                <wp:lineTo x="-75" y="21668"/>
                <wp:lineTo x="21600" y="21668"/>
                <wp:lineTo x="21600" y="-135"/>
                <wp:lineTo x="-75" y="-135"/>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486400" cy="3038475"/>
                    </a:xfrm>
                    <a:prstGeom prst="rect">
                      <a:avLst/>
                    </a:prstGeom>
                    <a:ln>
                      <a:solidFill>
                        <a:schemeClr val="tx1"/>
                      </a:solidFill>
                    </a:ln>
                  </pic:spPr>
                </pic:pic>
              </a:graphicData>
            </a:graphic>
            <wp14:sizeRelV relativeFrom="margin">
              <wp14:pctHeight>0</wp14:pctHeight>
            </wp14:sizeRelV>
          </wp:anchor>
        </w:drawing>
      </w:r>
    </w:p>
    <w:p w14:paraId="53822EEF" w14:textId="77777777" w:rsidR="00984717" w:rsidRDefault="00984717" w:rsidP="00984717">
      <w:pPr>
        <w:pStyle w:val="LOF-NEW"/>
      </w:pPr>
      <w:bookmarkStart w:id="97" w:name="_Toc130239079"/>
      <w:r>
        <w:t>Application Architecture Diagram</w:t>
      </w:r>
      <w:bookmarkEnd w:id="97"/>
    </w:p>
    <w:p w14:paraId="2EC2CFE2" w14:textId="03554048" w:rsidR="00984717" w:rsidRDefault="00984717" w:rsidP="00984717">
      <w:pPr>
        <w:pStyle w:val="MainBody"/>
      </w:pPr>
    </w:p>
    <w:p w14:paraId="788FC652" w14:textId="63B22F73" w:rsidR="00984717" w:rsidRDefault="00984717" w:rsidP="00984717">
      <w:pPr>
        <w:pStyle w:val="MainBody"/>
      </w:pPr>
    </w:p>
    <w:p w14:paraId="45D34B15" w14:textId="7A6293F5" w:rsidR="00984717" w:rsidRDefault="00984717" w:rsidP="00984717">
      <w:pPr>
        <w:pStyle w:val="MainBody"/>
      </w:pPr>
    </w:p>
    <w:p w14:paraId="32D3076E" w14:textId="61C59288" w:rsidR="00984717" w:rsidRDefault="00984717" w:rsidP="00984717">
      <w:pPr>
        <w:pStyle w:val="MainBody"/>
      </w:pPr>
    </w:p>
    <w:p w14:paraId="0D43DB00" w14:textId="2416A4CB" w:rsidR="00984717" w:rsidRPr="00984717" w:rsidRDefault="00984717" w:rsidP="00984717">
      <w:pPr>
        <w:pStyle w:val="MainBody"/>
      </w:pPr>
    </w:p>
    <w:p w14:paraId="6319E243" w14:textId="33C56B82" w:rsidR="00D33E3B" w:rsidRDefault="006722CE" w:rsidP="006D13C1">
      <w:pPr>
        <w:pStyle w:val="TITLE3"/>
        <w:tabs>
          <w:tab w:val="left" w:pos="3253"/>
        </w:tabs>
      </w:pPr>
      <w:bookmarkStart w:id="98" w:name="_Toc130288616"/>
      <w:r>
        <w:t>Feasibility Schedule</w:t>
      </w:r>
      <w:bookmarkEnd w:id="98"/>
    </w:p>
    <w:p w14:paraId="060AD49F" w14:textId="5236B136" w:rsidR="00252F10" w:rsidRDefault="005969E7" w:rsidP="007766E9">
      <w:pPr>
        <w:pStyle w:val="TITLE4"/>
      </w:pPr>
      <w:bookmarkStart w:id="99" w:name="_Toc130288617"/>
      <w:r>
        <w:t>Work Breakdown</w:t>
      </w:r>
      <w:bookmarkEnd w:id="99"/>
    </w:p>
    <w:p w14:paraId="6F9255AC" w14:textId="070B083D" w:rsidR="00256B45" w:rsidRDefault="0067046A" w:rsidP="006D13C1">
      <w:pPr>
        <w:pStyle w:val="MainBody"/>
        <w:ind w:left="475"/>
      </w:pPr>
      <w:r w:rsidRPr="0067046A">
        <w:t xml:space="preserve"> </w:t>
      </w:r>
      <w:r w:rsidRPr="000E04A4">
        <w:t xml:space="preserve">A Gantt </w:t>
      </w:r>
      <w:r w:rsidRPr="0067046A">
        <w:t>chart</w:t>
      </w:r>
      <w:r w:rsidRPr="000E04A4">
        <w:t xml:space="preserve"> is a widely used tool for presenting project schedules visually. It displays the start and end dates of project components such as resources, planning, and dependencies; the chart aids in the planning, managing, and tracking of specific tasks and resources throughout the project, providing a comprehensive overview of project progress.</w:t>
      </w:r>
    </w:p>
    <w:p w14:paraId="7E21CA57" w14:textId="4D47AF73" w:rsidR="000138BB" w:rsidRDefault="009D62D6" w:rsidP="003577D5">
      <w:pPr>
        <w:pStyle w:val="LOT-NEW"/>
      </w:pPr>
      <w:bookmarkStart w:id="100" w:name="_Toc130239088"/>
      <w:r>
        <w:rPr>
          <w:noProof/>
        </w:rPr>
        <w:drawing>
          <wp:anchor distT="0" distB="0" distL="114300" distR="114300" simplePos="0" relativeHeight="251658240" behindDoc="0" locked="0" layoutInCell="1" allowOverlap="1" wp14:anchorId="5666513E" wp14:editId="5089F3A2">
            <wp:simplePos x="0" y="0"/>
            <wp:positionH relativeFrom="margin">
              <wp:posOffset>178435</wp:posOffset>
            </wp:positionH>
            <wp:positionV relativeFrom="paragraph">
              <wp:posOffset>200025</wp:posOffset>
            </wp:positionV>
            <wp:extent cx="5509260" cy="3999865"/>
            <wp:effectExtent l="19050" t="19050" r="15240" b="196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9260" cy="39998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A317B">
        <w:t>Gantt Chart</w:t>
      </w:r>
      <w:bookmarkEnd w:id="100"/>
    </w:p>
    <w:p w14:paraId="3082D9D6" w14:textId="77777777" w:rsidR="000138BB" w:rsidRDefault="000138BB" w:rsidP="003577D5">
      <w:pPr>
        <w:pStyle w:val="CapstoneBody"/>
      </w:pPr>
    </w:p>
    <w:p w14:paraId="4B07E4BD" w14:textId="7B77E16C" w:rsidR="00252F10" w:rsidRDefault="006722CE">
      <w:pPr>
        <w:pStyle w:val="TITLE3"/>
      </w:pPr>
      <w:bookmarkStart w:id="101" w:name="_Toc130288618"/>
      <w:r>
        <w:t>Cost Benefit Analysis</w:t>
      </w:r>
      <w:bookmarkEnd w:id="101"/>
    </w:p>
    <w:p w14:paraId="47E78BD4" w14:textId="6428E18D" w:rsidR="000E371F" w:rsidRDefault="000138BB" w:rsidP="000E371F">
      <w:pPr>
        <w:pStyle w:val="MainBody"/>
      </w:pPr>
      <w:r>
        <w:t>T</w:t>
      </w:r>
      <w:r w:rsidRPr="004D5FE4">
        <w:t>he cost-benefit analysis of the system's development, breaks down the costs involved in its creation. The analysis includes estimates of monetary value for costs and benefits, including development costs, utility bills, and labor</w:t>
      </w:r>
      <w:r w:rsidR="00A67045">
        <w:t>.</w:t>
      </w:r>
    </w:p>
    <w:p w14:paraId="4C23AEE0" w14:textId="77777777" w:rsidR="00E64E5A" w:rsidRDefault="00E64E5A" w:rsidP="000E371F">
      <w:pPr>
        <w:pStyle w:val="MainBody"/>
      </w:pPr>
    </w:p>
    <w:p w14:paraId="6C671067" w14:textId="437D3B04" w:rsidR="009E0236" w:rsidRDefault="0043268A" w:rsidP="0043268A">
      <w:pPr>
        <w:pStyle w:val="LOT-NEW"/>
      </w:pPr>
      <w:bookmarkStart w:id="102" w:name="_Toc130239089"/>
      <w:r w:rsidRPr="000A14B0">
        <w:rPr>
          <w:noProof/>
        </w:rPr>
        <w:drawing>
          <wp:anchor distT="0" distB="0" distL="114300" distR="114300" simplePos="0" relativeHeight="251666432" behindDoc="1" locked="0" layoutInCell="1" allowOverlap="1" wp14:anchorId="54FCF866" wp14:editId="5BCE926E">
            <wp:simplePos x="0" y="0"/>
            <wp:positionH relativeFrom="margin">
              <wp:align>right</wp:align>
            </wp:positionH>
            <wp:positionV relativeFrom="paragraph">
              <wp:posOffset>300355</wp:posOffset>
            </wp:positionV>
            <wp:extent cx="5448300" cy="3838575"/>
            <wp:effectExtent l="19050" t="19050" r="19050" b="28575"/>
            <wp:wrapTight wrapText="bothSides">
              <wp:wrapPolygon edited="0">
                <wp:start x="-76" y="-107"/>
                <wp:lineTo x="-76" y="21654"/>
                <wp:lineTo x="21600" y="21654"/>
                <wp:lineTo x="21600" y="-107"/>
                <wp:lineTo x="-76" y="-107"/>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1">
                      <a:extLst>
                        <a:ext uri="{28A0092B-C50C-407E-A947-70E740481C1C}">
                          <a14:useLocalDpi xmlns:a14="http://schemas.microsoft.com/office/drawing/2010/main" val="0"/>
                        </a:ext>
                      </a:extLst>
                    </a:blip>
                    <a:stretch>
                      <a:fillRect/>
                    </a:stretch>
                  </pic:blipFill>
                  <pic:spPr>
                    <a:xfrm>
                      <a:off x="0" y="0"/>
                      <a:ext cx="5448300" cy="38385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C</w:t>
      </w:r>
      <w:r w:rsidR="00AD7EC7">
        <w:t>urrent Cost Benefit Analysis</w:t>
      </w:r>
      <w:bookmarkEnd w:id="102"/>
    </w:p>
    <w:p w14:paraId="7E16FB30" w14:textId="1BFEDCD2" w:rsidR="000E371F" w:rsidRDefault="000E371F" w:rsidP="000E371F">
      <w:pPr>
        <w:pStyle w:val="MainBody"/>
      </w:pPr>
    </w:p>
    <w:p w14:paraId="6D9CE74B" w14:textId="275BF587" w:rsidR="008A77B1" w:rsidRDefault="008A77B1" w:rsidP="000E371F">
      <w:pPr>
        <w:pStyle w:val="MainBody"/>
      </w:pPr>
    </w:p>
    <w:p w14:paraId="0DE70D58" w14:textId="4E1381F9" w:rsidR="008A77B1" w:rsidRDefault="008A77B1" w:rsidP="000E371F">
      <w:pPr>
        <w:pStyle w:val="MainBody"/>
      </w:pPr>
    </w:p>
    <w:p w14:paraId="7812BE1B" w14:textId="6566DB31" w:rsidR="008A77B1" w:rsidRDefault="008A77B1" w:rsidP="001717E5">
      <w:pPr>
        <w:pStyle w:val="MainBody"/>
        <w:ind w:firstLine="0"/>
      </w:pPr>
    </w:p>
    <w:p w14:paraId="75950C80" w14:textId="21934710" w:rsidR="008A77B1" w:rsidRDefault="0054786B" w:rsidP="0054786B">
      <w:pPr>
        <w:pStyle w:val="LOT-NEW"/>
      </w:pPr>
      <w:bookmarkStart w:id="103" w:name="_Toc130239090"/>
      <w:r w:rsidRPr="000A14B0">
        <w:rPr>
          <w:noProof/>
        </w:rPr>
        <w:drawing>
          <wp:anchor distT="0" distB="0" distL="114300" distR="114300" simplePos="0" relativeHeight="251668480" behindDoc="1" locked="0" layoutInCell="1" allowOverlap="1" wp14:anchorId="2A287EC0" wp14:editId="543F62CC">
            <wp:simplePos x="0" y="0"/>
            <wp:positionH relativeFrom="margin">
              <wp:align>right</wp:align>
            </wp:positionH>
            <wp:positionV relativeFrom="paragraph">
              <wp:posOffset>229870</wp:posOffset>
            </wp:positionV>
            <wp:extent cx="5438775" cy="2691765"/>
            <wp:effectExtent l="19050" t="19050" r="28575" b="13335"/>
            <wp:wrapTight wrapText="bothSides">
              <wp:wrapPolygon edited="0">
                <wp:start x="-76" y="-153"/>
                <wp:lineTo x="-76" y="21554"/>
                <wp:lineTo x="21638" y="21554"/>
                <wp:lineTo x="21638" y="-153"/>
                <wp:lineTo x="-76" y="-153"/>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438775" cy="2691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A77B1">
        <w:t>Current Cost Benefit Analysis</w:t>
      </w:r>
      <w:bookmarkEnd w:id="103"/>
    </w:p>
    <w:p w14:paraId="2A19F0CE" w14:textId="41BC8BA2" w:rsidR="0054786B" w:rsidRDefault="0054786B" w:rsidP="0054786B">
      <w:pPr>
        <w:pStyle w:val="LOT-NEW"/>
        <w:numPr>
          <w:ilvl w:val="0"/>
          <w:numId w:val="0"/>
        </w:numPr>
      </w:pPr>
    </w:p>
    <w:p w14:paraId="7945AF33" w14:textId="1FDE044E" w:rsidR="0054786B" w:rsidRDefault="0054786B" w:rsidP="0054786B">
      <w:pPr>
        <w:pStyle w:val="LOT-NEW"/>
        <w:numPr>
          <w:ilvl w:val="0"/>
          <w:numId w:val="0"/>
        </w:numPr>
      </w:pPr>
    </w:p>
    <w:p w14:paraId="54401DAB" w14:textId="2357DCE9" w:rsidR="000A14B0" w:rsidRDefault="0054786B" w:rsidP="000A14B0">
      <w:pPr>
        <w:pStyle w:val="LOT-NEW"/>
      </w:pPr>
      <w:bookmarkStart w:id="104" w:name="_Toc130239091"/>
      <w:r w:rsidRPr="000A14B0">
        <w:rPr>
          <w:noProof/>
        </w:rPr>
        <w:drawing>
          <wp:anchor distT="0" distB="0" distL="114300" distR="114300" simplePos="0" relativeHeight="251660288" behindDoc="1" locked="0" layoutInCell="1" allowOverlap="1" wp14:anchorId="34A94013" wp14:editId="129F7658">
            <wp:simplePos x="0" y="0"/>
            <wp:positionH relativeFrom="margin">
              <wp:align>right</wp:align>
            </wp:positionH>
            <wp:positionV relativeFrom="paragraph">
              <wp:posOffset>294640</wp:posOffset>
            </wp:positionV>
            <wp:extent cx="5448300" cy="3390900"/>
            <wp:effectExtent l="19050" t="19050" r="19050" b="19050"/>
            <wp:wrapTight wrapText="bothSides">
              <wp:wrapPolygon edited="0">
                <wp:start x="-76" y="-121"/>
                <wp:lineTo x="-76" y="21600"/>
                <wp:lineTo x="21600" y="21600"/>
                <wp:lineTo x="21600" y="-121"/>
                <wp:lineTo x="-76" y="-12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48300" cy="33909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8A77B1">
        <w:t>Proposed Cost Benefit Analysis</w:t>
      </w:r>
      <w:bookmarkEnd w:id="104"/>
    </w:p>
    <w:p w14:paraId="3B5BD6C8" w14:textId="235B2080" w:rsidR="0054786B" w:rsidRDefault="0054786B" w:rsidP="0054786B">
      <w:pPr>
        <w:pStyle w:val="LOT-NEW"/>
        <w:numPr>
          <w:ilvl w:val="0"/>
          <w:numId w:val="0"/>
        </w:numPr>
      </w:pPr>
    </w:p>
    <w:p w14:paraId="63F96C14" w14:textId="2C1412D9" w:rsidR="0054786B" w:rsidRDefault="0054786B" w:rsidP="0054786B">
      <w:pPr>
        <w:pStyle w:val="LOT-NEW"/>
        <w:numPr>
          <w:ilvl w:val="0"/>
          <w:numId w:val="0"/>
        </w:numPr>
      </w:pPr>
    </w:p>
    <w:p w14:paraId="5B7DF3BC" w14:textId="77777777" w:rsidR="0054786B" w:rsidRDefault="0054786B" w:rsidP="0054786B">
      <w:pPr>
        <w:pStyle w:val="LOT-NEW"/>
        <w:numPr>
          <w:ilvl w:val="0"/>
          <w:numId w:val="0"/>
        </w:numPr>
      </w:pPr>
    </w:p>
    <w:p w14:paraId="4C998C46" w14:textId="4951A3F9" w:rsidR="000A14B0" w:rsidRDefault="0054786B" w:rsidP="000E371F">
      <w:pPr>
        <w:pStyle w:val="LOT-NEW"/>
      </w:pPr>
      <w:bookmarkStart w:id="105" w:name="_Toc130239092"/>
      <w:r>
        <w:rPr>
          <w:noProof/>
        </w:rPr>
        <w:drawing>
          <wp:anchor distT="0" distB="0" distL="114300" distR="114300" simplePos="0" relativeHeight="251665408" behindDoc="1" locked="0" layoutInCell="1" allowOverlap="1" wp14:anchorId="666AFE37" wp14:editId="5C0C5694">
            <wp:simplePos x="0" y="0"/>
            <wp:positionH relativeFrom="margin">
              <wp:align>left</wp:align>
            </wp:positionH>
            <wp:positionV relativeFrom="paragraph">
              <wp:posOffset>308610</wp:posOffset>
            </wp:positionV>
            <wp:extent cx="5486400" cy="3272790"/>
            <wp:effectExtent l="19050" t="19050" r="19050" b="22860"/>
            <wp:wrapTight wrapText="bothSides">
              <wp:wrapPolygon edited="0">
                <wp:start x="-75" y="-126"/>
                <wp:lineTo x="-75" y="21625"/>
                <wp:lineTo x="21600" y="21625"/>
                <wp:lineTo x="21600" y="-126"/>
                <wp:lineTo x="-75" y="-126"/>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3272790"/>
                    </a:xfrm>
                    <a:prstGeom prst="rect">
                      <a:avLst/>
                    </a:prstGeom>
                    <a:ln>
                      <a:solidFill>
                        <a:schemeClr val="tx1"/>
                      </a:solidFill>
                    </a:ln>
                  </pic:spPr>
                </pic:pic>
              </a:graphicData>
            </a:graphic>
          </wp:anchor>
        </w:drawing>
      </w:r>
      <w:r w:rsidR="000A753A">
        <w:t xml:space="preserve">Proposed </w:t>
      </w:r>
      <w:r w:rsidR="000A14B0">
        <w:t>Cost Benefit Analysis</w:t>
      </w:r>
      <w:bookmarkEnd w:id="105"/>
    </w:p>
    <w:p w14:paraId="5C86A556" w14:textId="2CA4CCCD" w:rsidR="000A14B0" w:rsidRDefault="000A14B0" w:rsidP="000A14B0">
      <w:pPr>
        <w:pStyle w:val="MainBody"/>
        <w:ind w:firstLine="0"/>
      </w:pPr>
    </w:p>
    <w:p w14:paraId="6D95D215" w14:textId="2A6E51A7" w:rsidR="000A14B0" w:rsidRDefault="000A14B0" w:rsidP="000A14B0">
      <w:pPr>
        <w:pStyle w:val="MainBody"/>
        <w:ind w:firstLine="0"/>
      </w:pPr>
    </w:p>
    <w:p w14:paraId="653F2D10" w14:textId="43B09DE6" w:rsidR="002E1971" w:rsidRDefault="002E1971" w:rsidP="000A14B0">
      <w:pPr>
        <w:pStyle w:val="MainBody"/>
        <w:ind w:firstLine="0"/>
      </w:pPr>
    </w:p>
    <w:p w14:paraId="69A64749" w14:textId="514703DE" w:rsidR="002E1971" w:rsidRDefault="002E1971" w:rsidP="000A14B0">
      <w:pPr>
        <w:pStyle w:val="MainBody"/>
        <w:ind w:firstLine="0"/>
      </w:pPr>
    </w:p>
    <w:p w14:paraId="2C6C3710" w14:textId="755D834C" w:rsidR="002E1971" w:rsidRDefault="002E1971" w:rsidP="000A14B0">
      <w:pPr>
        <w:pStyle w:val="MainBody"/>
        <w:ind w:firstLine="0"/>
      </w:pPr>
    </w:p>
    <w:p w14:paraId="1F82EF93" w14:textId="40AE0D23" w:rsidR="002E1971" w:rsidRDefault="002E1971" w:rsidP="000A14B0">
      <w:pPr>
        <w:pStyle w:val="MainBody"/>
        <w:ind w:firstLine="0"/>
      </w:pPr>
    </w:p>
    <w:p w14:paraId="703AE15C" w14:textId="12FD3E08" w:rsidR="002E1971" w:rsidRDefault="002E1971" w:rsidP="000A14B0">
      <w:pPr>
        <w:pStyle w:val="MainBody"/>
        <w:ind w:firstLine="0"/>
      </w:pPr>
    </w:p>
    <w:p w14:paraId="18417261" w14:textId="77777777" w:rsidR="002E1971" w:rsidRDefault="002E1971" w:rsidP="000A14B0">
      <w:pPr>
        <w:pStyle w:val="MainBody"/>
        <w:ind w:firstLine="0"/>
      </w:pPr>
    </w:p>
    <w:p w14:paraId="2E1F0C1D" w14:textId="58F2D4B6" w:rsidR="00252F10" w:rsidRDefault="006722CE">
      <w:pPr>
        <w:pStyle w:val="TITLE3"/>
      </w:pPr>
      <w:bookmarkStart w:id="106" w:name="_Toc130288619"/>
      <w:r>
        <w:lastRenderedPageBreak/>
        <w:t>ERD Model</w:t>
      </w:r>
      <w:bookmarkEnd w:id="106"/>
    </w:p>
    <w:p w14:paraId="76D7327D" w14:textId="3FACFE2A" w:rsidR="00FC304E" w:rsidRDefault="00382458" w:rsidP="00FC304E">
      <w:pPr>
        <w:pStyle w:val="MainBody"/>
      </w:pPr>
      <w:r>
        <w:t>Figure 6 shows the Entity Relationship Diagram of the study.</w:t>
      </w:r>
      <w:r w:rsidRPr="007366C1">
        <w:t xml:space="preserve"> An entity relationship diagram (ERD) represents the relationship between entity sets in a database. </w:t>
      </w:r>
      <w:r w:rsidRPr="006E4F42">
        <w:t xml:space="preserve">This figure shows the relationship of each entity. The data gathered into individual entities becomes the basis </w:t>
      </w:r>
      <w:r>
        <w:t>for</w:t>
      </w:r>
      <w:r w:rsidRPr="006E4F42">
        <w:t xml:space="preserve"> record</w:t>
      </w:r>
      <w:r>
        <w:t>ing</w:t>
      </w:r>
      <w:r w:rsidRPr="006E4F42">
        <w:t xml:space="preserve"> and entities</w:t>
      </w:r>
      <w:r>
        <w:t>.</w:t>
      </w:r>
    </w:p>
    <w:p w14:paraId="782082FB" w14:textId="2B07D67F" w:rsidR="00252F10" w:rsidRDefault="00A97CDD" w:rsidP="00076241">
      <w:r>
        <w:rPr>
          <w:noProof/>
        </w:rPr>
        <w:drawing>
          <wp:inline distT="0" distB="0" distL="0" distR="0" wp14:anchorId="538A1D61" wp14:editId="738FEEE8">
            <wp:extent cx="5429250" cy="4047815"/>
            <wp:effectExtent l="19050" t="19050" r="1905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5">
                      <a:extLst>
                        <a:ext uri="{28A0092B-C50C-407E-A947-70E740481C1C}">
                          <a14:useLocalDpi xmlns:a14="http://schemas.microsoft.com/office/drawing/2010/main" val="0"/>
                        </a:ext>
                      </a:extLst>
                    </a:blip>
                    <a:stretch>
                      <a:fillRect/>
                    </a:stretch>
                  </pic:blipFill>
                  <pic:spPr>
                    <a:xfrm>
                      <a:off x="0" y="0"/>
                      <a:ext cx="5455993" cy="4067754"/>
                    </a:xfrm>
                    <a:prstGeom prst="rect">
                      <a:avLst/>
                    </a:prstGeom>
                    <a:ln>
                      <a:solidFill>
                        <a:schemeClr val="tx1"/>
                      </a:solidFill>
                    </a:ln>
                  </pic:spPr>
                </pic:pic>
              </a:graphicData>
            </a:graphic>
          </wp:inline>
        </w:drawing>
      </w:r>
    </w:p>
    <w:p w14:paraId="10EAC8FF" w14:textId="4CE56D6F" w:rsidR="00076241" w:rsidRDefault="00076241" w:rsidP="0076584A">
      <w:pPr>
        <w:pStyle w:val="LOF-NEW"/>
      </w:pPr>
      <w:bookmarkStart w:id="107" w:name="_Toc130239080"/>
      <w:r>
        <w:t>Entity Relationship Diagram</w:t>
      </w:r>
      <w:bookmarkEnd w:id="107"/>
    </w:p>
    <w:p w14:paraId="1C080CB2" w14:textId="0F959094" w:rsidR="00076241" w:rsidRDefault="00076241" w:rsidP="00076241"/>
    <w:p w14:paraId="77D83941" w14:textId="72E10760" w:rsidR="00076241" w:rsidRDefault="00076241" w:rsidP="00076241"/>
    <w:p w14:paraId="124DDE35" w14:textId="103A8B41" w:rsidR="00252F10" w:rsidRDefault="006722CE">
      <w:pPr>
        <w:pStyle w:val="TITLE3"/>
      </w:pPr>
      <w:bookmarkStart w:id="108" w:name="_Toc130288620"/>
      <w:r>
        <w:lastRenderedPageBreak/>
        <w:t>Data Flow Diagram</w:t>
      </w:r>
      <w:bookmarkEnd w:id="108"/>
    </w:p>
    <w:p w14:paraId="30FCE36D" w14:textId="4928A776" w:rsidR="00AF5156" w:rsidRDefault="00382458" w:rsidP="00AF5156">
      <w:pPr>
        <w:pStyle w:val="MainBody"/>
      </w:pPr>
      <w:r w:rsidRPr="000E04A4">
        <w:t>A context diagram is a high-level data flow diagram that provides an overview of the system, showing the interactions between the system and external entities. Context diagrams help determine the scope of a system and comprehend the system's main inputs and outputs. They can also be used to communicate to stakeholders the system's overall design and identify potential areas for further analysis</w:t>
      </w:r>
      <w:r w:rsidR="00BB2D74" w:rsidRPr="00BB2D74">
        <w:t>.</w:t>
      </w:r>
    </w:p>
    <w:p w14:paraId="50525704" w14:textId="7394BDC9" w:rsidR="00252F10" w:rsidRDefault="003147AC" w:rsidP="003147AC">
      <w:r w:rsidRPr="003147AC">
        <w:rPr>
          <w:noProof/>
        </w:rPr>
        <w:drawing>
          <wp:anchor distT="0" distB="0" distL="114300" distR="114300" simplePos="0" relativeHeight="251661312" behindDoc="1" locked="0" layoutInCell="1" allowOverlap="1" wp14:anchorId="4FFCD841" wp14:editId="05B72016">
            <wp:simplePos x="0" y="0"/>
            <wp:positionH relativeFrom="margin">
              <wp:align>right</wp:align>
            </wp:positionH>
            <wp:positionV relativeFrom="paragraph">
              <wp:posOffset>200025</wp:posOffset>
            </wp:positionV>
            <wp:extent cx="5445760" cy="3478530"/>
            <wp:effectExtent l="19050" t="19050" r="21590" b="26670"/>
            <wp:wrapTight wrapText="bothSides">
              <wp:wrapPolygon edited="0">
                <wp:start x="-76" y="-118"/>
                <wp:lineTo x="-76" y="21647"/>
                <wp:lineTo x="21610" y="21647"/>
                <wp:lineTo x="21610" y="-118"/>
                <wp:lineTo x="-76" y="-118"/>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45760" cy="34785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2C41C30E" w14:textId="75A74B07" w:rsidR="003147AC" w:rsidRDefault="003147AC" w:rsidP="007D200B">
      <w:pPr>
        <w:pStyle w:val="LOF-NEW"/>
      </w:pPr>
      <w:bookmarkStart w:id="109" w:name="_Toc130239081"/>
      <w:r>
        <w:t>Context Diagram</w:t>
      </w:r>
      <w:bookmarkEnd w:id="109"/>
    </w:p>
    <w:p w14:paraId="02E211AC" w14:textId="6673486F" w:rsidR="004072DD" w:rsidRDefault="004072DD" w:rsidP="004072DD">
      <w:pPr>
        <w:pStyle w:val="MainBody"/>
        <w:ind w:firstLine="0"/>
      </w:pPr>
    </w:p>
    <w:p w14:paraId="6FAEABA7" w14:textId="054A5471" w:rsidR="004E30E4" w:rsidRDefault="004E30E4" w:rsidP="004072DD">
      <w:pPr>
        <w:pStyle w:val="MainBody"/>
        <w:ind w:firstLine="0"/>
      </w:pPr>
    </w:p>
    <w:p w14:paraId="33F87BBD" w14:textId="77777777" w:rsidR="004E30E4" w:rsidRDefault="004E30E4" w:rsidP="004072DD">
      <w:pPr>
        <w:pStyle w:val="MainBody"/>
        <w:ind w:firstLine="0"/>
      </w:pPr>
    </w:p>
    <w:p w14:paraId="727C07FE" w14:textId="2A68EEB7" w:rsidR="003147AC" w:rsidRDefault="004E30E4" w:rsidP="004E30E4">
      <w:pPr>
        <w:spacing w:line="480" w:lineRule="auto"/>
        <w:ind w:firstLine="720"/>
        <w:jc w:val="both"/>
      </w:pPr>
      <w:r>
        <w:rPr>
          <w:noProof/>
        </w:rPr>
        <w:lastRenderedPageBreak/>
        <w:drawing>
          <wp:anchor distT="0" distB="0" distL="114300" distR="114300" simplePos="0" relativeHeight="251662336" behindDoc="1" locked="0" layoutInCell="1" allowOverlap="1" wp14:anchorId="6ADAE97B" wp14:editId="1F55B7D2">
            <wp:simplePos x="0" y="0"/>
            <wp:positionH relativeFrom="margin">
              <wp:align>right</wp:align>
            </wp:positionH>
            <wp:positionV relativeFrom="paragraph">
              <wp:posOffset>2384425</wp:posOffset>
            </wp:positionV>
            <wp:extent cx="5448300" cy="4103370"/>
            <wp:effectExtent l="19050" t="19050" r="19050" b="11430"/>
            <wp:wrapTight wrapText="bothSides">
              <wp:wrapPolygon edited="0">
                <wp:start x="-76" y="-100"/>
                <wp:lineTo x="-76" y="21560"/>
                <wp:lineTo x="21600" y="21560"/>
                <wp:lineTo x="21600" y="-100"/>
                <wp:lineTo x="-76" y="-10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48300" cy="410337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Pr="004E30E4">
        <w:rPr>
          <w:rStyle w:val="MainBodyChar"/>
        </w:rPr>
        <w:t>A data flow diagram (DFD) graphically depicts data flow through an information system. It is used to represent data movement from a source to a destination and the processes that transform the data along the way. DFDs are an effective tool for understanding and analyzing data flow within a system, and they can be used to identify potential bottlenecks, errors, or other issues. They are also widely used in software development to aid in designing and documenting a system's structure. DFDs can be divided into levels,</w:t>
      </w:r>
      <w:r w:rsidRPr="004E30E4">
        <w:rPr>
          <w:rFonts w:ascii="Times New Roman" w:hAnsi="Times New Roman" w:cs="Times New Roman"/>
          <w:sz w:val="24"/>
          <w:szCs w:val="24"/>
        </w:rPr>
        <w:t xml:space="preserve"> providing more information about the system.</w:t>
      </w:r>
    </w:p>
    <w:p w14:paraId="0D14186D" w14:textId="68E0EF1D" w:rsidR="003147AC" w:rsidRDefault="003147AC" w:rsidP="007D200B">
      <w:pPr>
        <w:pStyle w:val="LOF-NEW"/>
      </w:pPr>
      <w:bookmarkStart w:id="110" w:name="_Toc130239082"/>
      <w:r>
        <w:t>Data Flow Diagram</w:t>
      </w:r>
      <w:bookmarkEnd w:id="110"/>
    </w:p>
    <w:p w14:paraId="00C656A2" w14:textId="70F85832" w:rsidR="003147AC" w:rsidRDefault="003147AC" w:rsidP="003147AC"/>
    <w:p w14:paraId="65038BB0" w14:textId="77777777" w:rsidR="00E368F4" w:rsidRPr="003147AC" w:rsidRDefault="00E368F4" w:rsidP="003147AC">
      <w:pPr>
        <w:spacing w:line="240" w:lineRule="auto"/>
      </w:pPr>
    </w:p>
    <w:p w14:paraId="01E12466" w14:textId="0BC1AF88" w:rsidR="00252F10" w:rsidRDefault="006722CE">
      <w:pPr>
        <w:pStyle w:val="TITLE3"/>
      </w:pPr>
      <w:bookmarkStart w:id="111" w:name="_Toc130288621"/>
      <w:r>
        <w:lastRenderedPageBreak/>
        <w:t>Data Dictionary</w:t>
      </w:r>
      <w:bookmarkEnd w:id="111"/>
    </w:p>
    <w:p w14:paraId="2077ACAE" w14:textId="6960C6B0" w:rsidR="006F7966" w:rsidRDefault="004E30E4" w:rsidP="00651C18">
      <w:pPr>
        <w:pStyle w:val="LOT-NEW"/>
      </w:pPr>
      <w:bookmarkStart w:id="112" w:name="_Toc130239093"/>
      <w:r>
        <w:t>Tenants</w:t>
      </w:r>
      <w:bookmarkEnd w:id="112"/>
    </w:p>
    <w:tbl>
      <w:tblPr>
        <w:tblW w:w="5000" w:type="pct"/>
        <w:tblLook w:val="04A0" w:firstRow="1" w:lastRow="0" w:firstColumn="1" w:lastColumn="0" w:noHBand="0" w:noVBand="1"/>
      </w:tblPr>
      <w:tblGrid>
        <w:gridCol w:w="1733"/>
        <w:gridCol w:w="1172"/>
        <w:gridCol w:w="1865"/>
        <w:gridCol w:w="900"/>
        <w:gridCol w:w="2970"/>
      </w:tblGrid>
      <w:tr w:rsidR="004E30E4" w:rsidRPr="00F74FDF" w14:paraId="5CA79AB2" w14:textId="77777777" w:rsidTr="004E30E4">
        <w:trPr>
          <w:trHeight w:hRule="exact" w:val="288"/>
        </w:trPr>
        <w:tc>
          <w:tcPr>
            <w:tcW w:w="1003" w:type="pct"/>
            <w:tcBorders>
              <w:top w:val="single" w:sz="4" w:space="0" w:color="auto"/>
              <w:bottom w:val="single" w:sz="4" w:space="0" w:color="auto"/>
            </w:tcBorders>
            <w:shd w:val="clear" w:color="auto" w:fill="auto"/>
            <w:vAlign w:val="center"/>
          </w:tcPr>
          <w:p w14:paraId="40B32C46"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Field Name</w:t>
            </w:r>
          </w:p>
        </w:tc>
        <w:tc>
          <w:tcPr>
            <w:tcW w:w="678" w:type="pct"/>
            <w:tcBorders>
              <w:top w:val="single" w:sz="4" w:space="0" w:color="auto"/>
              <w:bottom w:val="single" w:sz="4" w:space="0" w:color="auto"/>
            </w:tcBorders>
            <w:shd w:val="clear" w:color="auto" w:fill="auto"/>
            <w:vAlign w:val="center"/>
          </w:tcPr>
          <w:p w14:paraId="34B64735"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Data Type</w:t>
            </w:r>
          </w:p>
        </w:tc>
        <w:tc>
          <w:tcPr>
            <w:tcW w:w="1079" w:type="pct"/>
            <w:tcBorders>
              <w:top w:val="single" w:sz="4" w:space="0" w:color="auto"/>
              <w:bottom w:val="single" w:sz="4" w:space="0" w:color="auto"/>
            </w:tcBorders>
            <w:shd w:val="clear" w:color="auto" w:fill="auto"/>
            <w:vAlign w:val="center"/>
          </w:tcPr>
          <w:p w14:paraId="4FD6848F"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Data Format</w:t>
            </w:r>
          </w:p>
        </w:tc>
        <w:tc>
          <w:tcPr>
            <w:tcW w:w="521" w:type="pct"/>
            <w:tcBorders>
              <w:top w:val="single" w:sz="4" w:space="0" w:color="auto"/>
              <w:bottom w:val="single" w:sz="4" w:space="0" w:color="auto"/>
            </w:tcBorders>
            <w:shd w:val="clear" w:color="auto" w:fill="auto"/>
            <w:vAlign w:val="center"/>
          </w:tcPr>
          <w:p w14:paraId="73A846A6"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Field Size</w:t>
            </w:r>
          </w:p>
        </w:tc>
        <w:tc>
          <w:tcPr>
            <w:tcW w:w="1719" w:type="pct"/>
            <w:tcBorders>
              <w:top w:val="single" w:sz="4" w:space="0" w:color="auto"/>
              <w:bottom w:val="single" w:sz="4" w:space="0" w:color="auto"/>
            </w:tcBorders>
            <w:shd w:val="clear" w:color="auto" w:fill="auto"/>
            <w:vAlign w:val="center"/>
          </w:tcPr>
          <w:p w14:paraId="19AB534E"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Description</w:t>
            </w:r>
          </w:p>
        </w:tc>
      </w:tr>
      <w:tr w:rsidR="004E30E4" w:rsidRPr="00F74FDF" w14:paraId="243A9740" w14:textId="77777777" w:rsidTr="004E30E4">
        <w:trPr>
          <w:trHeight w:hRule="exact" w:val="288"/>
        </w:trPr>
        <w:tc>
          <w:tcPr>
            <w:tcW w:w="1003" w:type="pct"/>
            <w:tcBorders>
              <w:top w:val="single" w:sz="4" w:space="0" w:color="auto"/>
            </w:tcBorders>
            <w:shd w:val="clear" w:color="auto" w:fill="auto"/>
            <w:vAlign w:val="center"/>
          </w:tcPr>
          <w:p w14:paraId="24E683D2"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id</w:t>
            </w:r>
          </w:p>
        </w:tc>
        <w:tc>
          <w:tcPr>
            <w:tcW w:w="678" w:type="pct"/>
            <w:tcBorders>
              <w:top w:val="single" w:sz="4" w:space="0" w:color="auto"/>
            </w:tcBorders>
            <w:shd w:val="clear" w:color="auto" w:fill="auto"/>
            <w:vAlign w:val="center"/>
          </w:tcPr>
          <w:p w14:paraId="3A5BCB02"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int</w:t>
            </w:r>
          </w:p>
        </w:tc>
        <w:tc>
          <w:tcPr>
            <w:tcW w:w="1079" w:type="pct"/>
            <w:tcBorders>
              <w:top w:val="single" w:sz="4" w:space="0" w:color="auto"/>
            </w:tcBorders>
            <w:shd w:val="clear" w:color="auto" w:fill="auto"/>
            <w:vAlign w:val="center"/>
          </w:tcPr>
          <w:p w14:paraId="6E87DCA6" w14:textId="77777777" w:rsidR="004E30E4" w:rsidRPr="00F74FDF" w:rsidRDefault="004E30E4" w:rsidP="001D6775">
            <w:pPr>
              <w:spacing w:line="240" w:lineRule="auto"/>
              <w:jc w:val="center"/>
              <w:rPr>
                <w:rFonts w:ascii="Times New Roman" w:hAnsi="Times New Roman" w:cs="Times New Roman"/>
              </w:rPr>
            </w:pPr>
          </w:p>
        </w:tc>
        <w:tc>
          <w:tcPr>
            <w:tcW w:w="521" w:type="pct"/>
            <w:tcBorders>
              <w:top w:val="single" w:sz="4" w:space="0" w:color="auto"/>
            </w:tcBorders>
            <w:shd w:val="clear" w:color="auto" w:fill="auto"/>
            <w:vAlign w:val="center"/>
          </w:tcPr>
          <w:p w14:paraId="6D28ACBC"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11</w:t>
            </w:r>
          </w:p>
        </w:tc>
        <w:tc>
          <w:tcPr>
            <w:tcW w:w="1719" w:type="pct"/>
            <w:tcBorders>
              <w:top w:val="single" w:sz="4" w:space="0" w:color="auto"/>
            </w:tcBorders>
            <w:shd w:val="clear" w:color="auto" w:fill="auto"/>
            <w:vAlign w:val="center"/>
          </w:tcPr>
          <w:p w14:paraId="4C779FCF"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System's auto Incremented sequence number</w:t>
            </w:r>
          </w:p>
        </w:tc>
      </w:tr>
      <w:tr w:rsidR="004E30E4" w:rsidRPr="00F74FDF" w14:paraId="4807352F" w14:textId="77777777" w:rsidTr="004E30E4">
        <w:trPr>
          <w:trHeight w:hRule="exact" w:val="288"/>
        </w:trPr>
        <w:tc>
          <w:tcPr>
            <w:tcW w:w="1003" w:type="pct"/>
            <w:shd w:val="clear" w:color="auto" w:fill="auto"/>
            <w:vAlign w:val="center"/>
          </w:tcPr>
          <w:p w14:paraId="76C93DED"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fname</w:t>
            </w:r>
            <w:proofErr w:type="spellEnd"/>
          </w:p>
        </w:tc>
        <w:tc>
          <w:tcPr>
            <w:tcW w:w="678" w:type="pct"/>
            <w:shd w:val="clear" w:color="auto" w:fill="auto"/>
            <w:vAlign w:val="center"/>
          </w:tcPr>
          <w:p w14:paraId="21599879"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053B18AD"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472E5999"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583017A0"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First Name</w:t>
            </w:r>
          </w:p>
        </w:tc>
      </w:tr>
      <w:tr w:rsidR="004E30E4" w:rsidRPr="00F74FDF" w14:paraId="2CBC9B43" w14:textId="77777777" w:rsidTr="004E30E4">
        <w:trPr>
          <w:trHeight w:hRule="exact" w:val="288"/>
        </w:trPr>
        <w:tc>
          <w:tcPr>
            <w:tcW w:w="1003" w:type="pct"/>
            <w:shd w:val="clear" w:color="auto" w:fill="auto"/>
            <w:vAlign w:val="center"/>
          </w:tcPr>
          <w:p w14:paraId="579020AB"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midname</w:t>
            </w:r>
            <w:proofErr w:type="spellEnd"/>
          </w:p>
        </w:tc>
        <w:tc>
          <w:tcPr>
            <w:tcW w:w="678" w:type="pct"/>
            <w:shd w:val="clear" w:color="auto" w:fill="auto"/>
            <w:vAlign w:val="center"/>
          </w:tcPr>
          <w:p w14:paraId="4F421CBB"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36551F41"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7A9CDAF9"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6E8984E8"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Middle Name</w:t>
            </w:r>
          </w:p>
        </w:tc>
      </w:tr>
      <w:tr w:rsidR="004E30E4" w:rsidRPr="00F74FDF" w14:paraId="4F6112D7" w14:textId="77777777" w:rsidTr="004E30E4">
        <w:trPr>
          <w:trHeight w:hRule="exact" w:val="288"/>
        </w:trPr>
        <w:tc>
          <w:tcPr>
            <w:tcW w:w="1003" w:type="pct"/>
            <w:shd w:val="clear" w:color="auto" w:fill="auto"/>
            <w:vAlign w:val="center"/>
          </w:tcPr>
          <w:p w14:paraId="5A9D313B"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lname</w:t>
            </w:r>
            <w:proofErr w:type="spellEnd"/>
          </w:p>
        </w:tc>
        <w:tc>
          <w:tcPr>
            <w:tcW w:w="678" w:type="pct"/>
            <w:shd w:val="clear" w:color="auto" w:fill="auto"/>
            <w:vAlign w:val="center"/>
          </w:tcPr>
          <w:p w14:paraId="5B7680BE"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6C35F0D5"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6C650639"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7AACB9CE"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Last Name</w:t>
            </w:r>
          </w:p>
        </w:tc>
      </w:tr>
      <w:tr w:rsidR="004E30E4" w:rsidRPr="00F74FDF" w14:paraId="44E25DA8" w14:textId="77777777" w:rsidTr="004E30E4">
        <w:trPr>
          <w:trHeight w:hRule="exact" w:val="288"/>
        </w:trPr>
        <w:tc>
          <w:tcPr>
            <w:tcW w:w="1003" w:type="pct"/>
            <w:shd w:val="clear" w:color="auto" w:fill="auto"/>
            <w:vAlign w:val="center"/>
          </w:tcPr>
          <w:p w14:paraId="5A1C9773"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email</w:t>
            </w:r>
          </w:p>
        </w:tc>
        <w:tc>
          <w:tcPr>
            <w:tcW w:w="678" w:type="pct"/>
            <w:shd w:val="clear" w:color="auto" w:fill="auto"/>
            <w:vAlign w:val="center"/>
          </w:tcPr>
          <w:p w14:paraId="15EAEC59"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7079D670"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0D248B2A"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4DFB8321"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Email Address</w:t>
            </w:r>
          </w:p>
        </w:tc>
      </w:tr>
      <w:tr w:rsidR="004E30E4" w:rsidRPr="00F74FDF" w14:paraId="71C7244A" w14:textId="77777777" w:rsidTr="004E30E4">
        <w:trPr>
          <w:trHeight w:hRule="exact" w:val="288"/>
        </w:trPr>
        <w:tc>
          <w:tcPr>
            <w:tcW w:w="1003" w:type="pct"/>
            <w:shd w:val="clear" w:color="auto" w:fill="auto"/>
            <w:vAlign w:val="center"/>
          </w:tcPr>
          <w:p w14:paraId="3B2FD99D"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Contact</w:t>
            </w:r>
          </w:p>
        </w:tc>
        <w:tc>
          <w:tcPr>
            <w:tcW w:w="678" w:type="pct"/>
            <w:shd w:val="clear" w:color="auto" w:fill="auto"/>
            <w:vAlign w:val="center"/>
          </w:tcPr>
          <w:p w14:paraId="35BC1EDF"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0CF92BC1"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4E103D51"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600D1AB9"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Contact</w:t>
            </w:r>
          </w:p>
        </w:tc>
      </w:tr>
      <w:tr w:rsidR="004E30E4" w:rsidRPr="00F74FDF" w14:paraId="32526E66" w14:textId="77777777" w:rsidTr="004E30E4">
        <w:trPr>
          <w:trHeight w:hRule="exact" w:val="288"/>
        </w:trPr>
        <w:tc>
          <w:tcPr>
            <w:tcW w:w="1003" w:type="pct"/>
            <w:shd w:val="clear" w:color="auto" w:fill="auto"/>
            <w:vAlign w:val="center"/>
          </w:tcPr>
          <w:p w14:paraId="7FC81919"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birth_date</w:t>
            </w:r>
            <w:proofErr w:type="spellEnd"/>
          </w:p>
        </w:tc>
        <w:tc>
          <w:tcPr>
            <w:tcW w:w="678" w:type="pct"/>
            <w:shd w:val="clear" w:color="auto" w:fill="auto"/>
            <w:vAlign w:val="center"/>
          </w:tcPr>
          <w:p w14:paraId="3A77DBC7"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date</w:t>
            </w:r>
          </w:p>
        </w:tc>
        <w:tc>
          <w:tcPr>
            <w:tcW w:w="1079" w:type="pct"/>
            <w:shd w:val="clear" w:color="auto" w:fill="auto"/>
            <w:vAlign w:val="center"/>
          </w:tcPr>
          <w:p w14:paraId="23373956"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YYYY-MM-DD</w:t>
            </w:r>
          </w:p>
        </w:tc>
        <w:tc>
          <w:tcPr>
            <w:tcW w:w="521" w:type="pct"/>
            <w:shd w:val="clear" w:color="auto" w:fill="auto"/>
            <w:vAlign w:val="center"/>
          </w:tcPr>
          <w:p w14:paraId="189F5C21"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11</w:t>
            </w:r>
          </w:p>
        </w:tc>
        <w:tc>
          <w:tcPr>
            <w:tcW w:w="1719" w:type="pct"/>
            <w:shd w:val="clear" w:color="auto" w:fill="auto"/>
            <w:vAlign w:val="center"/>
          </w:tcPr>
          <w:p w14:paraId="349E2732"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Date of Birth</w:t>
            </w:r>
          </w:p>
        </w:tc>
      </w:tr>
      <w:tr w:rsidR="004E30E4" w:rsidRPr="00F74FDF" w14:paraId="448D38DE" w14:textId="77777777" w:rsidTr="004E30E4">
        <w:trPr>
          <w:trHeight w:hRule="exact" w:val="288"/>
        </w:trPr>
        <w:tc>
          <w:tcPr>
            <w:tcW w:w="1003" w:type="pct"/>
            <w:shd w:val="clear" w:color="auto" w:fill="auto"/>
            <w:vAlign w:val="center"/>
          </w:tcPr>
          <w:p w14:paraId="1F62129A"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business_type</w:t>
            </w:r>
            <w:proofErr w:type="spellEnd"/>
          </w:p>
        </w:tc>
        <w:tc>
          <w:tcPr>
            <w:tcW w:w="678" w:type="pct"/>
            <w:shd w:val="clear" w:color="auto" w:fill="auto"/>
            <w:vAlign w:val="center"/>
          </w:tcPr>
          <w:p w14:paraId="107065BB"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42FB6ADC"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423F4F0A"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11C819AA"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Business Type</w:t>
            </w:r>
          </w:p>
        </w:tc>
      </w:tr>
      <w:tr w:rsidR="004E30E4" w:rsidRPr="00F74FDF" w14:paraId="43796CCC" w14:textId="77777777" w:rsidTr="004E30E4">
        <w:trPr>
          <w:trHeight w:hRule="exact" w:val="288"/>
        </w:trPr>
        <w:tc>
          <w:tcPr>
            <w:tcW w:w="1003" w:type="pct"/>
            <w:shd w:val="clear" w:color="auto" w:fill="auto"/>
            <w:vAlign w:val="center"/>
          </w:tcPr>
          <w:p w14:paraId="78CB79A2"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address</w:t>
            </w:r>
          </w:p>
        </w:tc>
        <w:tc>
          <w:tcPr>
            <w:tcW w:w="678" w:type="pct"/>
            <w:shd w:val="clear" w:color="auto" w:fill="auto"/>
            <w:vAlign w:val="center"/>
          </w:tcPr>
          <w:p w14:paraId="310625A7"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53DF3D6D"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36445C8F"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779FAB3E"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w:t>
            </w:r>
            <w:r>
              <w:rPr>
                <w:rFonts w:ascii="Times New Roman" w:hAnsi="Times New Roman" w:cs="Times New Roman"/>
              </w:rPr>
              <w:t xml:space="preserve"> </w:t>
            </w:r>
            <w:r w:rsidRPr="00F74FDF">
              <w:rPr>
                <w:rFonts w:ascii="Times New Roman" w:hAnsi="Times New Roman" w:cs="Times New Roman"/>
              </w:rPr>
              <w:t>Home address</w:t>
            </w:r>
          </w:p>
        </w:tc>
      </w:tr>
      <w:tr w:rsidR="004E30E4" w:rsidRPr="00F74FDF" w14:paraId="448A41BE" w14:textId="77777777" w:rsidTr="004E30E4">
        <w:trPr>
          <w:trHeight w:hRule="exact" w:val="288"/>
        </w:trPr>
        <w:tc>
          <w:tcPr>
            <w:tcW w:w="1003" w:type="pct"/>
            <w:shd w:val="clear" w:color="auto" w:fill="auto"/>
            <w:vAlign w:val="center"/>
          </w:tcPr>
          <w:p w14:paraId="244FB0F1"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l_intent</w:t>
            </w:r>
            <w:proofErr w:type="spellEnd"/>
          </w:p>
        </w:tc>
        <w:tc>
          <w:tcPr>
            <w:tcW w:w="678" w:type="pct"/>
            <w:shd w:val="clear" w:color="auto" w:fill="auto"/>
            <w:vAlign w:val="center"/>
          </w:tcPr>
          <w:p w14:paraId="2043D76F"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65AC748B"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23FFF3AE"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2D34255E"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Letter of Intent</w:t>
            </w:r>
          </w:p>
        </w:tc>
      </w:tr>
      <w:tr w:rsidR="004E30E4" w:rsidRPr="00F74FDF" w14:paraId="3D0E7A6F" w14:textId="77777777" w:rsidTr="004E30E4">
        <w:trPr>
          <w:trHeight w:hRule="exact" w:val="288"/>
        </w:trPr>
        <w:tc>
          <w:tcPr>
            <w:tcW w:w="1003" w:type="pct"/>
            <w:shd w:val="clear" w:color="auto" w:fill="auto"/>
            <w:vAlign w:val="center"/>
          </w:tcPr>
          <w:p w14:paraId="0708F184"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s_permit</w:t>
            </w:r>
            <w:proofErr w:type="spellEnd"/>
          </w:p>
        </w:tc>
        <w:tc>
          <w:tcPr>
            <w:tcW w:w="678" w:type="pct"/>
            <w:shd w:val="clear" w:color="auto" w:fill="auto"/>
            <w:vAlign w:val="center"/>
          </w:tcPr>
          <w:p w14:paraId="7D26001C"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35DF23FD"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4C747774"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2B176F1D"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Sanitary Permit</w:t>
            </w:r>
          </w:p>
        </w:tc>
      </w:tr>
      <w:tr w:rsidR="004E30E4" w:rsidRPr="00F74FDF" w14:paraId="793C1208" w14:textId="77777777" w:rsidTr="004E30E4">
        <w:trPr>
          <w:trHeight w:hRule="exact" w:val="288"/>
        </w:trPr>
        <w:tc>
          <w:tcPr>
            <w:tcW w:w="1003" w:type="pct"/>
            <w:shd w:val="clear" w:color="auto" w:fill="auto"/>
            <w:vAlign w:val="center"/>
          </w:tcPr>
          <w:p w14:paraId="6F7BD86D" w14:textId="77777777" w:rsidR="004E30E4" w:rsidRPr="00F74FDF" w:rsidRDefault="004E30E4" w:rsidP="001D6775">
            <w:pPr>
              <w:spacing w:line="240" w:lineRule="auto"/>
              <w:rPr>
                <w:rFonts w:ascii="Times New Roman" w:hAnsi="Times New Roman" w:cs="Times New Roman"/>
              </w:rPr>
            </w:pPr>
            <w:proofErr w:type="spellStart"/>
            <w:r w:rsidRPr="00F74FDF">
              <w:rPr>
                <w:rFonts w:ascii="Times New Roman" w:hAnsi="Times New Roman" w:cs="Times New Roman"/>
              </w:rPr>
              <w:t>h_certificate</w:t>
            </w:r>
            <w:proofErr w:type="spellEnd"/>
          </w:p>
        </w:tc>
        <w:tc>
          <w:tcPr>
            <w:tcW w:w="678" w:type="pct"/>
            <w:shd w:val="clear" w:color="auto" w:fill="auto"/>
            <w:vAlign w:val="center"/>
          </w:tcPr>
          <w:p w14:paraId="7D2AC135"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6C4318F2"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6520DE25"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255</w:t>
            </w:r>
          </w:p>
        </w:tc>
        <w:tc>
          <w:tcPr>
            <w:tcW w:w="1719" w:type="pct"/>
            <w:shd w:val="clear" w:color="auto" w:fill="auto"/>
            <w:vAlign w:val="center"/>
          </w:tcPr>
          <w:p w14:paraId="38F71060"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 xml:space="preserve">Tenant Health Certificate </w:t>
            </w:r>
          </w:p>
        </w:tc>
      </w:tr>
      <w:tr w:rsidR="004E30E4" w:rsidRPr="00F74FDF" w14:paraId="67335499" w14:textId="77777777" w:rsidTr="004E30E4">
        <w:trPr>
          <w:trHeight w:hRule="exact" w:val="288"/>
        </w:trPr>
        <w:tc>
          <w:tcPr>
            <w:tcW w:w="1003" w:type="pct"/>
            <w:shd w:val="clear" w:color="auto" w:fill="auto"/>
            <w:vAlign w:val="center"/>
          </w:tcPr>
          <w:p w14:paraId="108CB0F9"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status</w:t>
            </w:r>
          </w:p>
        </w:tc>
        <w:tc>
          <w:tcPr>
            <w:tcW w:w="678" w:type="pct"/>
            <w:shd w:val="clear" w:color="auto" w:fill="auto"/>
            <w:vAlign w:val="center"/>
          </w:tcPr>
          <w:p w14:paraId="006E01E0"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varchar</w:t>
            </w:r>
          </w:p>
        </w:tc>
        <w:tc>
          <w:tcPr>
            <w:tcW w:w="1079" w:type="pct"/>
            <w:shd w:val="clear" w:color="auto" w:fill="auto"/>
            <w:vAlign w:val="center"/>
          </w:tcPr>
          <w:p w14:paraId="174A9172" w14:textId="77777777" w:rsidR="004E30E4" w:rsidRPr="00F74FDF" w:rsidRDefault="004E30E4" w:rsidP="001D6775">
            <w:pPr>
              <w:spacing w:line="240" w:lineRule="auto"/>
              <w:jc w:val="center"/>
              <w:rPr>
                <w:rFonts w:ascii="Times New Roman" w:hAnsi="Times New Roman" w:cs="Times New Roman"/>
              </w:rPr>
            </w:pPr>
          </w:p>
        </w:tc>
        <w:tc>
          <w:tcPr>
            <w:tcW w:w="521" w:type="pct"/>
            <w:shd w:val="clear" w:color="auto" w:fill="auto"/>
            <w:vAlign w:val="center"/>
          </w:tcPr>
          <w:p w14:paraId="22BA7631"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5</w:t>
            </w:r>
          </w:p>
        </w:tc>
        <w:tc>
          <w:tcPr>
            <w:tcW w:w="1719" w:type="pct"/>
            <w:shd w:val="clear" w:color="auto" w:fill="auto"/>
            <w:vAlign w:val="center"/>
          </w:tcPr>
          <w:p w14:paraId="6655087B"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Tenant Status</w:t>
            </w:r>
          </w:p>
        </w:tc>
      </w:tr>
      <w:tr w:rsidR="004E30E4" w:rsidRPr="00F74FDF" w14:paraId="78983127" w14:textId="77777777" w:rsidTr="004E30E4">
        <w:trPr>
          <w:trHeight w:hRule="exact" w:val="288"/>
        </w:trPr>
        <w:tc>
          <w:tcPr>
            <w:tcW w:w="1003" w:type="pct"/>
            <w:tcBorders>
              <w:bottom w:val="single" w:sz="4" w:space="0" w:color="auto"/>
            </w:tcBorders>
            <w:shd w:val="clear" w:color="auto" w:fill="auto"/>
            <w:vAlign w:val="center"/>
          </w:tcPr>
          <w:p w14:paraId="3741681F" w14:textId="77777777" w:rsidR="004E30E4" w:rsidRPr="00F74FDF" w:rsidRDefault="004E30E4" w:rsidP="001D6775">
            <w:pPr>
              <w:spacing w:line="240" w:lineRule="auto"/>
              <w:rPr>
                <w:rFonts w:ascii="Times New Roman" w:hAnsi="Times New Roman" w:cs="Times New Roman"/>
              </w:rPr>
            </w:pPr>
            <w:r w:rsidRPr="00F74FDF">
              <w:rPr>
                <w:rFonts w:ascii="Times New Roman" w:hAnsi="Times New Roman" w:cs="Times New Roman"/>
              </w:rPr>
              <w:t>date</w:t>
            </w:r>
          </w:p>
        </w:tc>
        <w:tc>
          <w:tcPr>
            <w:tcW w:w="678" w:type="pct"/>
            <w:tcBorders>
              <w:bottom w:val="single" w:sz="4" w:space="0" w:color="auto"/>
            </w:tcBorders>
            <w:shd w:val="clear" w:color="auto" w:fill="auto"/>
            <w:vAlign w:val="center"/>
          </w:tcPr>
          <w:p w14:paraId="63442E5F" w14:textId="77777777" w:rsidR="004E30E4" w:rsidRPr="00F74FDF" w:rsidRDefault="004E30E4" w:rsidP="001D6775">
            <w:pPr>
              <w:spacing w:line="240" w:lineRule="auto"/>
              <w:jc w:val="both"/>
              <w:rPr>
                <w:rFonts w:ascii="Times New Roman" w:hAnsi="Times New Roman" w:cs="Times New Roman"/>
              </w:rPr>
            </w:pPr>
            <w:r w:rsidRPr="00F74FDF">
              <w:rPr>
                <w:rFonts w:ascii="Times New Roman" w:hAnsi="Times New Roman" w:cs="Times New Roman"/>
              </w:rPr>
              <w:t>date</w:t>
            </w:r>
          </w:p>
        </w:tc>
        <w:tc>
          <w:tcPr>
            <w:tcW w:w="1079" w:type="pct"/>
            <w:tcBorders>
              <w:bottom w:val="single" w:sz="4" w:space="0" w:color="auto"/>
            </w:tcBorders>
            <w:shd w:val="clear" w:color="auto" w:fill="auto"/>
            <w:vAlign w:val="center"/>
          </w:tcPr>
          <w:p w14:paraId="49B3ECCB"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YYYY-MM-DD</w:t>
            </w:r>
          </w:p>
        </w:tc>
        <w:tc>
          <w:tcPr>
            <w:tcW w:w="521" w:type="pct"/>
            <w:tcBorders>
              <w:bottom w:val="single" w:sz="4" w:space="0" w:color="auto"/>
            </w:tcBorders>
            <w:shd w:val="clear" w:color="auto" w:fill="auto"/>
            <w:vAlign w:val="center"/>
          </w:tcPr>
          <w:p w14:paraId="1690125F" w14:textId="77777777" w:rsidR="004E30E4" w:rsidRPr="00F74FDF" w:rsidRDefault="004E30E4" w:rsidP="001D6775">
            <w:pPr>
              <w:spacing w:line="240" w:lineRule="auto"/>
              <w:jc w:val="center"/>
              <w:rPr>
                <w:rFonts w:ascii="Times New Roman" w:hAnsi="Times New Roman" w:cs="Times New Roman"/>
              </w:rPr>
            </w:pPr>
            <w:r w:rsidRPr="00F74FDF">
              <w:rPr>
                <w:rFonts w:ascii="Times New Roman" w:hAnsi="Times New Roman" w:cs="Times New Roman"/>
              </w:rPr>
              <w:t>3</w:t>
            </w:r>
          </w:p>
        </w:tc>
        <w:tc>
          <w:tcPr>
            <w:tcW w:w="1719" w:type="pct"/>
            <w:tcBorders>
              <w:bottom w:val="single" w:sz="4" w:space="0" w:color="auto"/>
            </w:tcBorders>
            <w:shd w:val="clear" w:color="auto" w:fill="auto"/>
            <w:vAlign w:val="center"/>
          </w:tcPr>
          <w:p w14:paraId="301D8C32" w14:textId="77777777" w:rsidR="004E30E4" w:rsidRPr="00F74FDF" w:rsidRDefault="004E30E4" w:rsidP="001D6775">
            <w:pPr>
              <w:spacing w:line="240" w:lineRule="auto"/>
              <w:rPr>
                <w:rFonts w:ascii="Times New Roman" w:hAnsi="Times New Roman" w:cs="Times New Roman"/>
              </w:rPr>
            </w:pPr>
            <w:r>
              <w:rPr>
                <w:rFonts w:ascii="Times New Roman" w:hAnsi="Times New Roman" w:cs="Times New Roman"/>
              </w:rPr>
              <w:t>Tenant</w:t>
            </w:r>
            <w:r w:rsidRPr="00F74FDF">
              <w:rPr>
                <w:rFonts w:ascii="Times New Roman" w:hAnsi="Times New Roman" w:cs="Times New Roman"/>
              </w:rPr>
              <w:t xml:space="preserve"> </w:t>
            </w:r>
            <w:r>
              <w:rPr>
                <w:rFonts w:ascii="Times New Roman" w:hAnsi="Times New Roman" w:cs="Times New Roman"/>
              </w:rPr>
              <w:t>registered date</w:t>
            </w:r>
          </w:p>
        </w:tc>
      </w:tr>
    </w:tbl>
    <w:p w14:paraId="353E1EC5" w14:textId="767FFF07" w:rsidR="00252F10" w:rsidRDefault="00252F10" w:rsidP="00E368F4">
      <w:pPr>
        <w:pStyle w:val="MainBody"/>
        <w:ind w:firstLine="0"/>
      </w:pPr>
    </w:p>
    <w:p w14:paraId="2767AF86" w14:textId="07325A30" w:rsidR="006F7966" w:rsidRDefault="004E30E4" w:rsidP="00651C18">
      <w:pPr>
        <w:pStyle w:val="LOT-NEW"/>
      </w:pPr>
      <w:bookmarkStart w:id="113" w:name="_Toc130239094"/>
      <w:r>
        <w:t>Coordinators</w:t>
      </w:r>
      <w:bookmarkEnd w:id="113"/>
    </w:p>
    <w:tbl>
      <w:tblPr>
        <w:tblW w:w="5000" w:type="pct"/>
        <w:tblLook w:val="04A0" w:firstRow="1" w:lastRow="0" w:firstColumn="1" w:lastColumn="0" w:noHBand="0" w:noVBand="1"/>
      </w:tblPr>
      <w:tblGrid>
        <w:gridCol w:w="1776"/>
        <w:gridCol w:w="936"/>
        <w:gridCol w:w="1443"/>
        <w:gridCol w:w="1242"/>
        <w:gridCol w:w="3243"/>
      </w:tblGrid>
      <w:tr w:rsidR="009C1364" w14:paraId="1D874CF0" w14:textId="77777777" w:rsidTr="001D6775">
        <w:trPr>
          <w:trHeight w:hRule="exact" w:val="288"/>
        </w:trPr>
        <w:tc>
          <w:tcPr>
            <w:tcW w:w="1065" w:type="pct"/>
            <w:tcBorders>
              <w:top w:val="single" w:sz="4" w:space="0" w:color="auto"/>
              <w:bottom w:val="single" w:sz="4" w:space="0" w:color="auto"/>
            </w:tcBorders>
            <w:shd w:val="clear" w:color="auto" w:fill="auto"/>
            <w:vAlign w:val="center"/>
          </w:tcPr>
          <w:p w14:paraId="3112AF66" w14:textId="77777777" w:rsidR="009C1364" w:rsidRDefault="009C1364" w:rsidP="001D6775">
            <w:pPr>
              <w:pStyle w:val="CapstoneBody"/>
              <w:jc w:val="center"/>
              <w:rPr>
                <w:lang w:val="en-PH" w:eastAsia="en-PH"/>
              </w:rPr>
            </w:pPr>
            <w:r>
              <w:rPr>
                <w:lang w:val="en-PH" w:eastAsia="en-PH"/>
              </w:rPr>
              <w:t>Field Name</w:t>
            </w:r>
          </w:p>
        </w:tc>
        <w:tc>
          <w:tcPr>
            <w:tcW w:w="553" w:type="pct"/>
            <w:tcBorders>
              <w:top w:val="single" w:sz="4" w:space="0" w:color="auto"/>
              <w:bottom w:val="single" w:sz="4" w:space="0" w:color="auto"/>
            </w:tcBorders>
            <w:shd w:val="clear" w:color="auto" w:fill="auto"/>
            <w:vAlign w:val="center"/>
          </w:tcPr>
          <w:p w14:paraId="34DF996C" w14:textId="77777777" w:rsidR="009C1364" w:rsidRDefault="009C1364" w:rsidP="001D6775">
            <w:pPr>
              <w:pStyle w:val="CapstoneBody"/>
              <w:jc w:val="center"/>
              <w:rPr>
                <w:lang w:val="en-PH" w:eastAsia="en-PH"/>
              </w:rPr>
            </w:pPr>
            <w:r>
              <w:rPr>
                <w:lang w:val="en-PH" w:eastAsia="en-PH"/>
              </w:rPr>
              <w:t>Data Type</w:t>
            </w:r>
          </w:p>
        </w:tc>
        <w:tc>
          <w:tcPr>
            <w:tcW w:w="688" w:type="pct"/>
            <w:tcBorders>
              <w:top w:val="single" w:sz="4" w:space="0" w:color="auto"/>
              <w:bottom w:val="single" w:sz="4" w:space="0" w:color="auto"/>
            </w:tcBorders>
            <w:shd w:val="clear" w:color="auto" w:fill="auto"/>
            <w:vAlign w:val="center"/>
          </w:tcPr>
          <w:p w14:paraId="010D9503" w14:textId="77777777" w:rsidR="009C1364" w:rsidRDefault="009C1364" w:rsidP="001D6775">
            <w:pPr>
              <w:pStyle w:val="CapstoneBody"/>
              <w:jc w:val="center"/>
              <w:rPr>
                <w:lang w:val="en-PH" w:eastAsia="en-PH"/>
              </w:rPr>
            </w:pPr>
            <w:r>
              <w:rPr>
                <w:lang w:val="en-PH" w:eastAsia="en-PH"/>
              </w:rPr>
              <w:t xml:space="preserve">Data Format </w:t>
            </w:r>
            <w:proofErr w:type="spellStart"/>
            <w:r>
              <w:rPr>
                <w:lang w:val="en-PH" w:eastAsia="en-PH"/>
              </w:rPr>
              <w:t>FfornFormat</w:t>
            </w:r>
            <w:proofErr w:type="spellEnd"/>
          </w:p>
        </w:tc>
        <w:tc>
          <w:tcPr>
            <w:tcW w:w="781" w:type="pct"/>
            <w:tcBorders>
              <w:top w:val="single" w:sz="4" w:space="0" w:color="auto"/>
              <w:bottom w:val="single" w:sz="4" w:space="0" w:color="auto"/>
            </w:tcBorders>
            <w:shd w:val="clear" w:color="auto" w:fill="auto"/>
            <w:vAlign w:val="center"/>
          </w:tcPr>
          <w:p w14:paraId="011A403A" w14:textId="77777777" w:rsidR="009C1364" w:rsidRDefault="009C1364" w:rsidP="001D6775">
            <w:pPr>
              <w:pStyle w:val="CapstoneBody"/>
              <w:jc w:val="center"/>
              <w:rPr>
                <w:lang w:val="en-PH" w:eastAsia="en-PH"/>
              </w:rPr>
            </w:pPr>
            <w:r>
              <w:rPr>
                <w:lang w:val="en-PH" w:eastAsia="en-PH"/>
              </w:rPr>
              <w:t>Field Size</w:t>
            </w:r>
          </w:p>
        </w:tc>
        <w:tc>
          <w:tcPr>
            <w:tcW w:w="1913" w:type="pct"/>
            <w:tcBorders>
              <w:top w:val="single" w:sz="4" w:space="0" w:color="auto"/>
              <w:bottom w:val="single" w:sz="4" w:space="0" w:color="auto"/>
            </w:tcBorders>
            <w:shd w:val="clear" w:color="auto" w:fill="auto"/>
            <w:vAlign w:val="center"/>
          </w:tcPr>
          <w:p w14:paraId="671EA405" w14:textId="77777777" w:rsidR="009C1364" w:rsidRDefault="009C1364" w:rsidP="001D6775">
            <w:pPr>
              <w:pStyle w:val="CapstoneBody"/>
              <w:jc w:val="center"/>
              <w:rPr>
                <w:lang w:val="en-PH" w:eastAsia="en-PH"/>
              </w:rPr>
            </w:pPr>
            <w:r>
              <w:rPr>
                <w:lang w:val="en-PH" w:eastAsia="en-PH"/>
              </w:rPr>
              <w:t>Description</w:t>
            </w:r>
          </w:p>
        </w:tc>
      </w:tr>
      <w:tr w:rsidR="009C1364" w:rsidRPr="00E1066D" w14:paraId="7595AD34" w14:textId="77777777" w:rsidTr="001D6775">
        <w:trPr>
          <w:trHeight w:hRule="exact" w:val="288"/>
        </w:trPr>
        <w:tc>
          <w:tcPr>
            <w:tcW w:w="1065" w:type="pct"/>
            <w:tcBorders>
              <w:top w:val="single" w:sz="4" w:space="0" w:color="auto"/>
            </w:tcBorders>
            <w:shd w:val="clear" w:color="auto" w:fill="auto"/>
            <w:vAlign w:val="center"/>
          </w:tcPr>
          <w:p w14:paraId="6A9F5ABE" w14:textId="77777777" w:rsidR="009C1364" w:rsidRPr="00E1066D" w:rsidRDefault="009C1364" w:rsidP="001D6775">
            <w:pPr>
              <w:pStyle w:val="CapstoneBody"/>
              <w:rPr>
                <w:lang w:val="en-PH" w:eastAsia="en-PH"/>
              </w:rPr>
            </w:pPr>
            <w:r w:rsidRPr="00E1066D">
              <w:rPr>
                <w:lang w:val="en-PH" w:eastAsia="en-PH"/>
              </w:rPr>
              <w:t>id</w:t>
            </w:r>
          </w:p>
        </w:tc>
        <w:tc>
          <w:tcPr>
            <w:tcW w:w="553" w:type="pct"/>
            <w:tcBorders>
              <w:top w:val="single" w:sz="4" w:space="0" w:color="auto"/>
            </w:tcBorders>
            <w:shd w:val="clear" w:color="auto" w:fill="auto"/>
            <w:vAlign w:val="center"/>
          </w:tcPr>
          <w:p w14:paraId="7E6916C4" w14:textId="77777777" w:rsidR="009C1364" w:rsidRPr="00E1066D" w:rsidRDefault="009C1364" w:rsidP="001D6775">
            <w:pPr>
              <w:pStyle w:val="CapstoneBody"/>
              <w:rPr>
                <w:lang w:val="en-PH" w:eastAsia="en-PH"/>
              </w:rPr>
            </w:pPr>
            <w:r w:rsidRPr="00E1066D">
              <w:rPr>
                <w:lang w:val="en-PH" w:eastAsia="en-PH"/>
              </w:rPr>
              <w:t>int</w:t>
            </w:r>
          </w:p>
        </w:tc>
        <w:tc>
          <w:tcPr>
            <w:tcW w:w="688" w:type="pct"/>
            <w:tcBorders>
              <w:top w:val="single" w:sz="4" w:space="0" w:color="auto"/>
            </w:tcBorders>
            <w:shd w:val="clear" w:color="auto" w:fill="auto"/>
            <w:vAlign w:val="center"/>
          </w:tcPr>
          <w:p w14:paraId="209B650D" w14:textId="77777777" w:rsidR="009C1364" w:rsidRPr="00E1066D" w:rsidRDefault="009C1364" w:rsidP="001D6775">
            <w:pPr>
              <w:pStyle w:val="CapstoneBody"/>
              <w:rPr>
                <w:lang w:val="en-PH" w:eastAsia="en-PH"/>
              </w:rPr>
            </w:pPr>
            <w:r w:rsidRPr="00E1066D">
              <w:rPr>
                <w:lang w:val="en-PH" w:eastAsia="en-PH"/>
              </w:rPr>
              <w:t> </w:t>
            </w:r>
          </w:p>
        </w:tc>
        <w:tc>
          <w:tcPr>
            <w:tcW w:w="781" w:type="pct"/>
            <w:tcBorders>
              <w:top w:val="single" w:sz="4" w:space="0" w:color="auto"/>
            </w:tcBorders>
            <w:shd w:val="clear" w:color="auto" w:fill="auto"/>
            <w:vAlign w:val="center"/>
          </w:tcPr>
          <w:p w14:paraId="04806357" w14:textId="77777777" w:rsidR="009C1364" w:rsidRPr="00E1066D" w:rsidRDefault="009C1364" w:rsidP="001D6775">
            <w:pPr>
              <w:pStyle w:val="CapstoneBody"/>
              <w:jc w:val="center"/>
              <w:rPr>
                <w:lang w:val="en-PH" w:eastAsia="en-PH"/>
              </w:rPr>
            </w:pPr>
            <w:r w:rsidRPr="00E1066D">
              <w:rPr>
                <w:lang w:val="en-PH" w:eastAsia="en-PH"/>
              </w:rPr>
              <w:t>11</w:t>
            </w:r>
          </w:p>
        </w:tc>
        <w:tc>
          <w:tcPr>
            <w:tcW w:w="1913" w:type="pct"/>
            <w:tcBorders>
              <w:top w:val="single" w:sz="4" w:space="0" w:color="auto"/>
            </w:tcBorders>
            <w:shd w:val="clear" w:color="auto" w:fill="auto"/>
            <w:vAlign w:val="center"/>
          </w:tcPr>
          <w:p w14:paraId="4C6FBC3F" w14:textId="77777777" w:rsidR="009C1364" w:rsidRPr="00E1066D" w:rsidRDefault="009C1364" w:rsidP="001D6775">
            <w:pPr>
              <w:pStyle w:val="CapstoneBody"/>
              <w:rPr>
                <w:lang w:val="en-PH" w:eastAsia="en-PH"/>
              </w:rPr>
            </w:pPr>
            <w:r w:rsidRPr="00E1066D">
              <w:rPr>
                <w:lang w:val="en-PH" w:eastAsia="en-PH"/>
              </w:rPr>
              <w:t>System's auto Incremented sequence number</w:t>
            </w:r>
          </w:p>
        </w:tc>
      </w:tr>
      <w:tr w:rsidR="009C1364" w:rsidRPr="00E1066D" w14:paraId="021ABD7D" w14:textId="77777777" w:rsidTr="001D6775">
        <w:trPr>
          <w:trHeight w:hRule="exact" w:val="288"/>
        </w:trPr>
        <w:tc>
          <w:tcPr>
            <w:tcW w:w="1065" w:type="pct"/>
            <w:shd w:val="clear" w:color="auto" w:fill="auto"/>
            <w:vAlign w:val="center"/>
          </w:tcPr>
          <w:p w14:paraId="0A228873" w14:textId="77777777" w:rsidR="009C1364" w:rsidRPr="00E1066D" w:rsidRDefault="009C1364" w:rsidP="001D6775">
            <w:pPr>
              <w:pStyle w:val="CapstoneBody"/>
              <w:rPr>
                <w:lang w:val="en-PH" w:eastAsia="en-PH"/>
              </w:rPr>
            </w:pPr>
            <w:proofErr w:type="spellStart"/>
            <w:r w:rsidRPr="00E1066D">
              <w:rPr>
                <w:lang w:val="en-PH" w:eastAsia="en-PH"/>
              </w:rPr>
              <w:t>first_name</w:t>
            </w:r>
            <w:proofErr w:type="spellEnd"/>
          </w:p>
        </w:tc>
        <w:tc>
          <w:tcPr>
            <w:tcW w:w="553" w:type="pct"/>
            <w:shd w:val="clear" w:color="auto" w:fill="auto"/>
            <w:vAlign w:val="center"/>
          </w:tcPr>
          <w:p w14:paraId="69D94E42" w14:textId="77777777" w:rsidR="009C1364" w:rsidRPr="00E1066D" w:rsidRDefault="009C1364" w:rsidP="001D6775">
            <w:pPr>
              <w:pStyle w:val="CapstoneBody"/>
              <w:rPr>
                <w:lang w:val="en-PH" w:eastAsia="en-PH"/>
              </w:rPr>
            </w:pPr>
            <w:r w:rsidRPr="00E1066D">
              <w:rPr>
                <w:lang w:val="en-PH" w:eastAsia="en-PH"/>
              </w:rPr>
              <w:t>varchar</w:t>
            </w:r>
          </w:p>
        </w:tc>
        <w:tc>
          <w:tcPr>
            <w:tcW w:w="688" w:type="pct"/>
            <w:shd w:val="clear" w:color="auto" w:fill="auto"/>
            <w:vAlign w:val="center"/>
          </w:tcPr>
          <w:p w14:paraId="509C39CE" w14:textId="77777777" w:rsidR="009C1364" w:rsidRPr="00E1066D" w:rsidRDefault="009C1364" w:rsidP="001D6775">
            <w:pPr>
              <w:pStyle w:val="CapstoneBody"/>
              <w:rPr>
                <w:lang w:val="en-PH" w:eastAsia="en-PH"/>
              </w:rPr>
            </w:pPr>
          </w:p>
        </w:tc>
        <w:tc>
          <w:tcPr>
            <w:tcW w:w="781" w:type="pct"/>
            <w:shd w:val="clear" w:color="auto" w:fill="auto"/>
            <w:vAlign w:val="center"/>
          </w:tcPr>
          <w:p w14:paraId="14626908" w14:textId="77777777" w:rsidR="009C1364" w:rsidRPr="00E1066D" w:rsidRDefault="009C1364" w:rsidP="001D6775">
            <w:pPr>
              <w:pStyle w:val="CapstoneBody"/>
              <w:jc w:val="center"/>
              <w:rPr>
                <w:lang w:val="en-PH" w:eastAsia="en-PH"/>
              </w:rPr>
            </w:pPr>
            <w:r w:rsidRPr="00E1066D">
              <w:rPr>
                <w:lang w:val="en-PH" w:eastAsia="en-PH"/>
              </w:rPr>
              <w:t>255</w:t>
            </w:r>
          </w:p>
        </w:tc>
        <w:tc>
          <w:tcPr>
            <w:tcW w:w="1913" w:type="pct"/>
            <w:shd w:val="clear" w:color="auto" w:fill="auto"/>
            <w:vAlign w:val="center"/>
          </w:tcPr>
          <w:p w14:paraId="1E641F8A" w14:textId="77777777" w:rsidR="009C1364" w:rsidRPr="00E1066D" w:rsidRDefault="009C1364" w:rsidP="001D6775">
            <w:pPr>
              <w:pStyle w:val="CapstoneBody"/>
              <w:rPr>
                <w:lang w:val="en-PH" w:eastAsia="en-PH"/>
              </w:rPr>
            </w:pPr>
            <w:r>
              <w:rPr>
                <w:lang w:val="en-PH" w:eastAsia="en-PH"/>
              </w:rPr>
              <w:t>Coordinator First Name</w:t>
            </w:r>
          </w:p>
        </w:tc>
      </w:tr>
      <w:tr w:rsidR="009C1364" w:rsidRPr="00E1066D" w14:paraId="6EAAFCBF" w14:textId="77777777" w:rsidTr="001D6775">
        <w:trPr>
          <w:trHeight w:hRule="exact" w:val="288"/>
        </w:trPr>
        <w:tc>
          <w:tcPr>
            <w:tcW w:w="1065" w:type="pct"/>
            <w:shd w:val="clear" w:color="auto" w:fill="auto"/>
            <w:vAlign w:val="center"/>
          </w:tcPr>
          <w:p w14:paraId="56E41B68" w14:textId="77777777" w:rsidR="009C1364" w:rsidRPr="00E1066D" w:rsidRDefault="009C1364" w:rsidP="001D6775">
            <w:pPr>
              <w:pStyle w:val="CapstoneBody"/>
              <w:rPr>
                <w:lang w:val="en-PH" w:eastAsia="en-PH"/>
              </w:rPr>
            </w:pPr>
            <w:proofErr w:type="spellStart"/>
            <w:r w:rsidRPr="00E1066D">
              <w:rPr>
                <w:lang w:val="en-PH" w:eastAsia="en-PH"/>
              </w:rPr>
              <w:t>Middle_name</w:t>
            </w:r>
            <w:proofErr w:type="spellEnd"/>
          </w:p>
        </w:tc>
        <w:tc>
          <w:tcPr>
            <w:tcW w:w="553" w:type="pct"/>
            <w:shd w:val="clear" w:color="auto" w:fill="auto"/>
            <w:vAlign w:val="center"/>
          </w:tcPr>
          <w:p w14:paraId="07FC4B11" w14:textId="77777777" w:rsidR="009C1364" w:rsidRPr="00E1066D" w:rsidRDefault="009C1364" w:rsidP="001D6775">
            <w:pPr>
              <w:pStyle w:val="CapstoneBody"/>
              <w:rPr>
                <w:lang w:val="en-PH" w:eastAsia="en-PH"/>
              </w:rPr>
            </w:pPr>
            <w:r w:rsidRPr="00E1066D">
              <w:rPr>
                <w:lang w:val="en-PH" w:eastAsia="en-PH"/>
              </w:rPr>
              <w:t>varchar</w:t>
            </w:r>
          </w:p>
        </w:tc>
        <w:tc>
          <w:tcPr>
            <w:tcW w:w="688" w:type="pct"/>
            <w:shd w:val="clear" w:color="auto" w:fill="auto"/>
            <w:vAlign w:val="center"/>
          </w:tcPr>
          <w:p w14:paraId="74D86CF7" w14:textId="77777777" w:rsidR="009C1364" w:rsidRPr="00E1066D" w:rsidRDefault="009C1364" w:rsidP="001D6775">
            <w:pPr>
              <w:pStyle w:val="CapstoneBody"/>
              <w:rPr>
                <w:lang w:val="en-PH" w:eastAsia="en-PH"/>
              </w:rPr>
            </w:pPr>
            <w:r w:rsidRPr="00E1066D">
              <w:rPr>
                <w:lang w:val="en-PH" w:eastAsia="en-PH"/>
              </w:rPr>
              <w:t> </w:t>
            </w:r>
          </w:p>
        </w:tc>
        <w:tc>
          <w:tcPr>
            <w:tcW w:w="781" w:type="pct"/>
            <w:shd w:val="clear" w:color="auto" w:fill="auto"/>
            <w:vAlign w:val="center"/>
          </w:tcPr>
          <w:p w14:paraId="2DD93CDD" w14:textId="77777777" w:rsidR="009C1364" w:rsidRPr="00E1066D" w:rsidRDefault="009C1364" w:rsidP="001D6775">
            <w:pPr>
              <w:pStyle w:val="CapstoneBody"/>
              <w:jc w:val="center"/>
              <w:rPr>
                <w:lang w:val="en-PH" w:eastAsia="en-PH"/>
              </w:rPr>
            </w:pPr>
            <w:r w:rsidRPr="00E1066D">
              <w:rPr>
                <w:lang w:val="en-PH" w:eastAsia="en-PH"/>
              </w:rPr>
              <w:t>255</w:t>
            </w:r>
          </w:p>
        </w:tc>
        <w:tc>
          <w:tcPr>
            <w:tcW w:w="1913" w:type="pct"/>
            <w:shd w:val="clear" w:color="auto" w:fill="auto"/>
            <w:vAlign w:val="center"/>
          </w:tcPr>
          <w:p w14:paraId="0200AAF4" w14:textId="77777777" w:rsidR="009C1364" w:rsidRPr="00E1066D" w:rsidRDefault="009C1364" w:rsidP="001D6775">
            <w:pPr>
              <w:pStyle w:val="CapstoneBody"/>
              <w:rPr>
                <w:lang w:val="en-PH" w:eastAsia="en-PH"/>
              </w:rPr>
            </w:pPr>
            <w:r>
              <w:rPr>
                <w:lang w:val="en-PH" w:eastAsia="en-PH"/>
              </w:rPr>
              <w:t>Coordinator Middle Name</w:t>
            </w:r>
          </w:p>
        </w:tc>
      </w:tr>
      <w:tr w:rsidR="009C1364" w:rsidRPr="00E1066D" w14:paraId="5ED85418" w14:textId="77777777" w:rsidTr="001D6775">
        <w:trPr>
          <w:trHeight w:hRule="exact" w:val="288"/>
        </w:trPr>
        <w:tc>
          <w:tcPr>
            <w:tcW w:w="1065" w:type="pct"/>
            <w:shd w:val="clear" w:color="auto" w:fill="auto"/>
            <w:vAlign w:val="center"/>
          </w:tcPr>
          <w:p w14:paraId="30AF2EBD" w14:textId="77777777" w:rsidR="009C1364" w:rsidRPr="00E1066D" w:rsidRDefault="009C1364" w:rsidP="001D6775">
            <w:pPr>
              <w:pStyle w:val="CapstoneBody"/>
              <w:rPr>
                <w:lang w:val="en-PH" w:eastAsia="en-PH"/>
              </w:rPr>
            </w:pPr>
            <w:r w:rsidRPr="00E1066D">
              <w:rPr>
                <w:lang w:val="en-PH" w:eastAsia="en-PH"/>
              </w:rPr>
              <w:t>email</w:t>
            </w:r>
          </w:p>
        </w:tc>
        <w:tc>
          <w:tcPr>
            <w:tcW w:w="553" w:type="pct"/>
            <w:shd w:val="clear" w:color="auto" w:fill="auto"/>
            <w:vAlign w:val="center"/>
          </w:tcPr>
          <w:p w14:paraId="4BA0E319" w14:textId="77777777" w:rsidR="009C1364" w:rsidRPr="00E1066D" w:rsidRDefault="009C1364" w:rsidP="001D6775">
            <w:pPr>
              <w:pStyle w:val="CapstoneBody"/>
              <w:rPr>
                <w:lang w:val="en-PH" w:eastAsia="en-PH"/>
              </w:rPr>
            </w:pPr>
            <w:r w:rsidRPr="00E1066D">
              <w:rPr>
                <w:lang w:val="en-PH" w:eastAsia="en-PH"/>
              </w:rPr>
              <w:t>varchar</w:t>
            </w:r>
          </w:p>
        </w:tc>
        <w:tc>
          <w:tcPr>
            <w:tcW w:w="688" w:type="pct"/>
            <w:shd w:val="clear" w:color="auto" w:fill="auto"/>
            <w:vAlign w:val="center"/>
          </w:tcPr>
          <w:p w14:paraId="76351922" w14:textId="77777777" w:rsidR="009C1364" w:rsidRPr="00E1066D" w:rsidRDefault="009C1364" w:rsidP="001D6775">
            <w:pPr>
              <w:pStyle w:val="CapstoneBody"/>
              <w:rPr>
                <w:lang w:val="en-PH" w:eastAsia="en-PH"/>
              </w:rPr>
            </w:pPr>
          </w:p>
        </w:tc>
        <w:tc>
          <w:tcPr>
            <w:tcW w:w="781" w:type="pct"/>
            <w:shd w:val="clear" w:color="auto" w:fill="auto"/>
            <w:vAlign w:val="center"/>
          </w:tcPr>
          <w:p w14:paraId="6E12327F" w14:textId="77777777" w:rsidR="009C1364" w:rsidRPr="00E1066D" w:rsidRDefault="009C1364" w:rsidP="001D6775">
            <w:pPr>
              <w:pStyle w:val="CapstoneBody"/>
              <w:jc w:val="center"/>
              <w:rPr>
                <w:lang w:val="en-PH" w:eastAsia="en-PH"/>
              </w:rPr>
            </w:pPr>
            <w:r w:rsidRPr="00E1066D">
              <w:rPr>
                <w:lang w:val="en-PH" w:eastAsia="en-PH"/>
              </w:rPr>
              <w:t>255</w:t>
            </w:r>
          </w:p>
        </w:tc>
        <w:tc>
          <w:tcPr>
            <w:tcW w:w="1913" w:type="pct"/>
            <w:shd w:val="clear" w:color="auto" w:fill="auto"/>
            <w:vAlign w:val="center"/>
          </w:tcPr>
          <w:p w14:paraId="4B2829CC" w14:textId="77777777" w:rsidR="009C1364" w:rsidRPr="00E1066D" w:rsidRDefault="009C1364" w:rsidP="001D6775">
            <w:pPr>
              <w:pStyle w:val="CapstoneBody"/>
              <w:rPr>
                <w:lang w:val="en-PH" w:eastAsia="en-PH"/>
              </w:rPr>
            </w:pPr>
            <w:r>
              <w:rPr>
                <w:lang w:val="en-PH" w:eastAsia="en-PH"/>
              </w:rPr>
              <w:t>Coordinator Email</w:t>
            </w:r>
          </w:p>
        </w:tc>
      </w:tr>
      <w:tr w:rsidR="009C1364" w:rsidRPr="00E1066D" w14:paraId="145EE677" w14:textId="77777777" w:rsidTr="001D6775">
        <w:trPr>
          <w:trHeight w:hRule="exact" w:val="288"/>
        </w:trPr>
        <w:tc>
          <w:tcPr>
            <w:tcW w:w="1065" w:type="pct"/>
            <w:shd w:val="clear" w:color="auto" w:fill="auto"/>
            <w:vAlign w:val="center"/>
          </w:tcPr>
          <w:p w14:paraId="2C1F0685" w14:textId="77777777" w:rsidR="009C1364" w:rsidRPr="00E1066D" w:rsidRDefault="009C1364" w:rsidP="001D6775">
            <w:pPr>
              <w:pStyle w:val="CapstoneBody"/>
              <w:rPr>
                <w:lang w:val="en-PH" w:eastAsia="en-PH"/>
              </w:rPr>
            </w:pPr>
            <w:r w:rsidRPr="00E1066D">
              <w:rPr>
                <w:lang w:val="en-PH" w:eastAsia="en-PH"/>
              </w:rPr>
              <w:t>contact</w:t>
            </w:r>
          </w:p>
        </w:tc>
        <w:tc>
          <w:tcPr>
            <w:tcW w:w="553" w:type="pct"/>
            <w:shd w:val="clear" w:color="auto" w:fill="auto"/>
            <w:vAlign w:val="center"/>
          </w:tcPr>
          <w:p w14:paraId="3D49E213" w14:textId="77777777" w:rsidR="009C1364" w:rsidRPr="00E1066D" w:rsidRDefault="009C1364" w:rsidP="001D6775">
            <w:pPr>
              <w:pStyle w:val="CapstoneBody"/>
              <w:rPr>
                <w:lang w:val="en-PH" w:eastAsia="en-PH"/>
              </w:rPr>
            </w:pPr>
            <w:r w:rsidRPr="00E1066D">
              <w:rPr>
                <w:lang w:val="en-PH" w:eastAsia="en-PH"/>
              </w:rPr>
              <w:t>varchar</w:t>
            </w:r>
          </w:p>
        </w:tc>
        <w:tc>
          <w:tcPr>
            <w:tcW w:w="688" w:type="pct"/>
            <w:shd w:val="clear" w:color="auto" w:fill="auto"/>
            <w:vAlign w:val="center"/>
          </w:tcPr>
          <w:p w14:paraId="5672D0DD" w14:textId="77777777" w:rsidR="009C1364" w:rsidRPr="00E1066D" w:rsidRDefault="009C1364" w:rsidP="001D6775">
            <w:pPr>
              <w:pStyle w:val="CapstoneBody"/>
              <w:rPr>
                <w:lang w:val="en-PH" w:eastAsia="en-PH"/>
              </w:rPr>
            </w:pPr>
          </w:p>
        </w:tc>
        <w:tc>
          <w:tcPr>
            <w:tcW w:w="781" w:type="pct"/>
            <w:shd w:val="clear" w:color="auto" w:fill="auto"/>
            <w:vAlign w:val="center"/>
          </w:tcPr>
          <w:p w14:paraId="0DC37F96" w14:textId="77777777" w:rsidR="009C1364" w:rsidRPr="00E1066D" w:rsidRDefault="009C1364" w:rsidP="001D6775">
            <w:pPr>
              <w:pStyle w:val="CapstoneBody"/>
              <w:jc w:val="center"/>
              <w:rPr>
                <w:lang w:val="en-PH" w:eastAsia="en-PH"/>
              </w:rPr>
            </w:pPr>
            <w:r w:rsidRPr="00E1066D">
              <w:rPr>
                <w:lang w:val="en-PH" w:eastAsia="en-PH"/>
              </w:rPr>
              <w:t>255</w:t>
            </w:r>
          </w:p>
        </w:tc>
        <w:tc>
          <w:tcPr>
            <w:tcW w:w="1913" w:type="pct"/>
            <w:shd w:val="clear" w:color="auto" w:fill="auto"/>
            <w:vAlign w:val="center"/>
          </w:tcPr>
          <w:p w14:paraId="2002540B" w14:textId="77777777" w:rsidR="009C1364" w:rsidRPr="00E1066D" w:rsidRDefault="009C1364" w:rsidP="001D6775">
            <w:pPr>
              <w:pStyle w:val="CapstoneBody"/>
              <w:rPr>
                <w:lang w:val="en-PH" w:eastAsia="en-PH"/>
              </w:rPr>
            </w:pPr>
            <w:r>
              <w:rPr>
                <w:lang w:val="en-PH" w:eastAsia="en-PH"/>
              </w:rPr>
              <w:t>Coordinator Contact Number</w:t>
            </w:r>
          </w:p>
        </w:tc>
      </w:tr>
      <w:tr w:rsidR="009C1364" w:rsidRPr="00E1066D" w14:paraId="6AA00B98" w14:textId="77777777" w:rsidTr="001D6775">
        <w:trPr>
          <w:trHeight w:hRule="exact" w:val="288"/>
        </w:trPr>
        <w:tc>
          <w:tcPr>
            <w:tcW w:w="1065" w:type="pct"/>
            <w:tcBorders>
              <w:bottom w:val="single" w:sz="4" w:space="0" w:color="auto"/>
            </w:tcBorders>
            <w:shd w:val="clear" w:color="auto" w:fill="auto"/>
            <w:vAlign w:val="center"/>
          </w:tcPr>
          <w:p w14:paraId="17BC2D1D" w14:textId="77777777" w:rsidR="009C1364" w:rsidRPr="00E1066D" w:rsidRDefault="009C1364" w:rsidP="001D6775">
            <w:pPr>
              <w:pStyle w:val="CapstoneBody"/>
              <w:rPr>
                <w:lang w:val="en-PH" w:eastAsia="en-PH"/>
              </w:rPr>
            </w:pPr>
            <w:proofErr w:type="spellStart"/>
            <w:r w:rsidRPr="00E1066D">
              <w:rPr>
                <w:lang w:val="en-PH" w:eastAsia="en-PH"/>
              </w:rPr>
              <w:t>user_id</w:t>
            </w:r>
            <w:proofErr w:type="spellEnd"/>
          </w:p>
        </w:tc>
        <w:tc>
          <w:tcPr>
            <w:tcW w:w="553" w:type="pct"/>
            <w:tcBorders>
              <w:bottom w:val="single" w:sz="4" w:space="0" w:color="auto"/>
            </w:tcBorders>
            <w:shd w:val="clear" w:color="auto" w:fill="auto"/>
            <w:vAlign w:val="center"/>
          </w:tcPr>
          <w:p w14:paraId="291B68C2" w14:textId="77777777" w:rsidR="009C1364" w:rsidRPr="00E1066D" w:rsidRDefault="009C1364" w:rsidP="001D6775">
            <w:pPr>
              <w:pStyle w:val="CapstoneBody"/>
              <w:rPr>
                <w:lang w:val="en-PH" w:eastAsia="en-PH"/>
              </w:rPr>
            </w:pPr>
            <w:r w:rsidRPr="00E1066D">
              <w:rPr>
                <w:lang w:val="en-PH" w:eastAsia="en-PH"/>
              </w:rPr>
              <w:t>int</w:t>
            </w:r>
          </w:p>
        </w:tc>
        <w:tc>
          <w:tcPr>
            <w:tcW w:w="688" w:type="pct"/>
            <w:tcBorders>
              <w:bottom w:val="single" w:sz="4" w:space="0" w:color="auto"/>
            </w:tcBorders>
            <w:shd w:val="clear" w:color="auto" w:fill="auto"/>
            <w:vAlign w:val="center"/>
          </w:tcPr>
          <w:p w14:paraId="1B8EAF4C" w14:textId="77777777" w:rsidR="009C1364" w:rsidRPr="00E1066D" w:rsidRDefault="009C1364" w:rsidP="001D6775">
            <w:pPr>
              <w:pStyle w:val="CapstoneBody"/>
              <w:rPr>
                <w:lang w:val="en-PH" w:eastAsia="en-PH"/>
              </w:rPr>
            </w:pPr>
          </w:p>
        </w:tc>
        <w:tc>
          <w:tcPr>
            <w:tcW w:w="781" w:type="pct"/>
            <w:tcBorders>
              <w:bottom w:val="single" w:sz="4" w:space="0" w:color="auto"/>
            </w:tcBorders>
            <w:shd w:val="clear" w:color="auto" w:fill="auto"/>
            <w:vAlign w:val="center"/>
          </w:tcPr>
          <w:p w14:paraId="4BE7C1C3" w14:textId="77777777" w:rsidR="009C1364" w:rsidRPr="00E1066D" w:rsidRDefault="009C1364" w:rsidP="001D6775">
            <w:pPr>
              <w:pStyle w:val="CapstoneBody"/>
              <w:jc w:val="center"/>
              <w:rPr>
                <w:lang w:val="en-PH" w:eastAsia="en-PH"/>
              </w:rPr>
            </w:pPr>
            <w:r w:rsidRPr="00E1066D">
              <w:rPr>
                <w:lang w:val="en-PH" w:eastAsia="en-PH"/>
              </w:rPr>
              <w:t>11</w:t>
            </w:r>
          </w:p>
        </w:tc>
        <w:tc>
          <w:tcPr>
            <w:tcW w:w="1913" w:type="pct"/>
            <w:tcBorders>
              <w:bottom w:val="single" w:sz="4" w:space="0" w:color="auto"/>
            </w:tcBorders>
            <w:shd w:val="clear" w:color="auto" w:fill="auto"/>
            <w:vAlign w:val="center"/>
          </w:tcPr>
          <w:p w14:paraId="150136CD" w14:textId="77777777" w:rsidR="009C1364" w:rsidRPr="00E1066D" w:rsidRDefault="009C1364" w:rsidP="001D6775">
            <w:pPr>
              <w:pStyle w:val="CapstoneBody"/>
              <w:rPr>
                <w:lang w:val="en-PH" w:eastAsia="en-PH"/>
              </w:rPr>
            </w:pPr>
            <w:r>
              <w:rPr>
                <w:lang w:val="en-PH" w:eastAsia="en-PH"/>
              </w:rPr>
              <w:t>Coordinator user id</w:t>
            </w:r>
          </w:p>
        </w:tc>
      </w:tr>
    </w:tbl>
    <w:p w14:paraId="2DB5A401" w14:textId="77777777" w:rsidR="007F0318" w:rsidRDefault="007F0318" w:rsidP="00E368F4">
      <w:pPr>
        <w:pStyle w:val="MainBody"/>
        <w:ind w:firstLine="0"/>
      </w:pPr>
    </w:p>
    <w:p w14:paraId="1EB9169F" w14:textId="7BECBD35" w:rsidR="009C1364" w:rsidRDefault="007F0318" w:rsidP="007F0318">
      <w:pPr>
        <w:pStyle w:val="LOT-NEW"/>
      </w:pPr>
      <w:bookmarkStart w:id="114" w:name="_Toc130239095"/>
      <w:r>
        <w:t>Users</w:t>
      </w:r>
      <w:bookmarkEnd w:id="114"/>
      <w:r>
        <w:t xml:space="preserve"> </w:t>
      </w:r>
    </w:p>
    <w:tbl>
      <w:tblPr>
        <w:tblW w:w="5000" w:type="pct"/>
        <w:tblLook w:val="04A0" w:firstRow="1" w:lastRow="0" w:firstColumn="1" w:lastColumn="0" w:noHBand="0" w:noVBand="1"/>
      </w:tblPr>
      <w:tblGrid>
        <w:gridCol w:w="1751"/>
        <w:gridCol w:w="962"/>
        <w:gridCol w:w="1517"/>
        <w:gridCol w:w="1051"/>
        <w:gridCol w:w="3359"/>
      </w:tblGrid>
      <w:tr w:rsidR="007F0318" w14:paraId="5C9A8EAC" w14:textId="77777777" w:rsidTr="001D6775">
        <w:trPr>
          <w:trHeight w:hRule="exact" w:val="346"/>
        </w:trPr>
        <w:tc>
          <w:tcPr>
            <w:tcW w:w="1013" w:type="pct"/>
            <w:tcBorders>
              <w:top w:val="single" w:sz="4" w:space="0" w:color="auto"/>
              <w:bottom w:val="single" w:sz="4" w:space="0" w:color="auto"/>
            </w:tcBorders>
            <w:shd w:val="clear" w:color="auto" w:fill="auto"/>
            <w:vAlign w:val="center"/>
          </w:tcPr>
          <w:p w14:paraId="3FCD571D" w14:textId="77777777" w:rsidR="007F0318" w:rsidRDefault="007F0318" w:rsidP="001D6775">
            <w:pPr>
              <w:pStyle w:val="CapstoneBody"/>
              <w:jc w:val="center"/>
              <w:rPr>
                <w:lang w:val="en-PH" w:eastAsia="en-PH"/>
              </w:rPr>
            </w:pPr>
            <w:r>
              <w:rPr>
                <w:lang w:val="en-PH" w:eastAsia="en-PH"/>
              </w:rPr>
              <w:t>Field Name</w:t>
            </w:r>
          </w:p>
        </w:tc>
        <w:tc>
          <w:tcPr>
            <w:tcW w:w="557" w:type="pct"/>
            <w:tcBorders>
              <w:top w:val="single" w:sz="4" w:space="0" w:color="auto"/>
              <w:bottom w:val="single" w:sz="4" w:space="0" w:color="auto"/>
            </w:tcBorders>
            <w:shd w:val="clear" w:color="auto" w:fill="auto"/>
            <w:vAlign w:val="center"/>
          </w:tcPr>
          <w:p w14:paraId="4393DB16" w14:textId="77777777" w:rsidR="007F0318" w:rsidRDefault="007F0318" w:rsidP="001D6775">
            <w:pPr>
              <w:pStyle w:val="CapstoneBody"/>
              <w:jc w:val="center"/>
              <w:rPr>
                <w:lang w:val="en-PH" w:eastAsia="en-PH"/>
              </w:rPr>
            </w:pPr>
            <w:r>
              <w:rPr>
                <w:lang w:val="en-PH" w:eastAsia="en-PH"/>
              </w:rPr>
              <w:t>Data Type</w:t>
            </w:r>
          </w:p>
        </w:tc>
        <w:tc>
          <w:tcPr>
            <w:tcW w:w="878" w:type="pct"/>
            <w:tcBorders>
              <w:top w:val="single" w:sz="4" w:space="0" w:color="auto"/>
              <w:bottom w:val="single" w:sz="4" w:space="0" w:color="auto"/>
            </w:tcBorders>
            <w:shd w:val="clear" w:color="auto" w:fill="auto"/>
            <w:vAlign w:val="center"/>
          </w:tcPr>
          <w:p w14:paraId="1A48B5E2" w14:textId="77777777" w:rsidR="007F0318" w:rsidRDefault="007F0318" w:rsidP="001D6775">
            <w:pPr>
              <w:pStyle w:val="CapstoneBody"/>
              <w:jc w:val="center"/>
              <w:rPr>
                <w:lang w:val="en-PH" w:eastAsia="en-PH"/>
              </w:rPr>
            </w:pPr>
            <w:r>
              <w:rPr>
                <w:lang w:val="en-PH" w:eastAsia="en-PH"/>
              </w:rPr>
              <w:t xml:space="preserve">Data Format </w:t>
            </w:r>
            <w:proofErr w:type="spellStart"/>
            <w:r>
              <w:rPr>
                <w:lang w:val="en-PH" w:eastAsia="en-PH"/>
              </w:rPr>
              <w:t>Format</w:t>
            </w:r>
            <w:proofErr w:type="spellEnd"/>
          </w:p>
        </w:tc>
        <w:tc>
          <w:tcPr>
            <w:tcW w:w="608" w:type="pct"/>
            <w:tcBorders>
              <w:top w:val="single" w:sz="4" w:space="0" w:color="auto"/>
              <w:bottom w:val="single" w:sz="4" w:space="0" w:color="auto"/>
            </w:tcBorders>
            <w:shd w:val="clear" w:color="auto" w:fill="auto"/>
            <w:vAlign w:val="center"/>
          </w:tcPr>
          <w:p w14:paraId="72765F3D" w14:textId="77777777" w:rsidR="007F0318" w:rsidRDefault="007F0318" w:rsidP="001D6775">
            <w:pPr>
              <w:pStyle w:val="CapstoneBody"/>
              <w:jc w:val="center"/>
              <w:rPr>
                <w:lang w:val="en-PH" w:eastAsia="en-PH"/>
              </w:rPr>
            </w:pPr>
            <w:r>
              <w:rPr>
                <w:lang w:val="en-PH" w:eastAsia="en-PH"/>
              </w:rPr>
              <w:t>Field Size</w:t>
            </w:r>
          </w:p>
        </w:tc>
        <w:tc>
          <w:tcPr>
            <w:tcW w:w="1944" w:type="pct"/>
            <w:tcBorders>
              <w:top w:val="single" w:sz="4" w:space="0" w:color="auto"/>
              <w:bottom w:val="single" w:sz="4" w:space="0" w:color="auto"/>
            </w:tcBorders>
            <w:shd w:val="clear" w:color="auto" w:fill="auto"/>
            <w:vAlign w:val="center"/>
          </w:tcPr>
          <w:p w14:paraId="42309395" w14:textId="77777777" w:rsidR="007F0318" w:rsidRDefault="007F0318" w:rsidP="001D6775">
            <w:pPr>
              <w:pStyle w:val="CapstoneBody"/>
              <w:jc w:val="center"/>
              <w:rPr>
                <w:lang w:val="en-PH" w:eastAsia="en-PH"/>
              </w:rPr>
            </w:pPr>
            <w:r>
              <w:rPr>
                <w:lang w:val="en-PH" w:eastAsia="en-PH"/>
              </w:rPr>
              <w:t>Description</w:t>
            </w:r>
          </w:p>
        </w:tc>
      </w:tr>
      <w:tr w:rsidR="007F0318" w14:paraId="71FE077D" w14:textId="77777777" w:rsidTr="001D6775">
        <w:trPr>
          <w:trHeight w:hRule="exact" w:val="346"/>
        </w:trPr>
        <w:tc>
          <w:tcPr>
            <w:tcW w:w="1013" w:type="pct"/>
            <w:tcBorders>
              <w:top w:val="single" w:sz="4" w:space="0" w:color="auto"/>
            </w:tcBorders>
            <w:shd w:val="clear" w:color="auto" w:fill="auto"/>
            <w:vAlign w:val="center"/>
          </w:tcPr>
          <w:p w14:paraId="30604AA1" w14:textId="77777777" w:rsidR="007F0318" w:rsidRDefault="007F0318" w:rsidP="001D6775">
            <w:pPr>
              <w:pStyle w:val="CapstoneBody"/>
              <w:rPr>
                <w:lang w:val="en-PH" w:eastAsia="en-PH"/>
              </w:rPr>
            </w:pPr>
            <w:r>
              <w:rPr>
                <w:lang w:val="en-PH" w:eastAsia="en-PH"/>
              </w:rPr>
              <w:t>id</w:t>
            </w:r>
          </w:p>
        </w:tc>
        <w:tc>
          <w:tcPr>
            <w:tcW w:w="557" w:type="pct"/>
            <w:tcBorders>
              <w:top w:val="single" w:sz="4" w:space="0" w:color="auto"/>
            </w:tcBorders>
            <w:shd w:val="clear" w:color="auto" w:fill="auto"/>
            <w:vAlign w:val="center"/>
          </w:tcPr>
          <w:p w14:paraId="791BDCC6" w14:textId="77777777" w:rsidR="007F0318" w:rsidRDefault="007F0318" w:rsidP="001D6775">
            <w:pPr>
              <w:pStyle w:val="CapstoneBody"/>
              <w:rPr>
                <w:lang w:val="en-PH" w:eastAsia="en-PH"/>
              </w:rPr>
            </w:pPr>
            <w:r>
              <w:rPr>
                <w:lang w:val="en-PH" w:eastAsia="en-PH"/>
              </w:rPr>
              <w:t>int</w:t>
            </w:r>
          </w:p>
        </w:tc>
        <w:tc>
          <w:tcPr>
            <w:tcW w:w="878" w:type="pct"/>
            <w:tcBorders>
              <w:top w:val="single" w:sz="4" w:space="0" w:color="auto"/>
            </w:tcBorders>
            <w:shd w:val="clear" w:color="auto" w:fill="auto"/>
            <w:vAlign w:val="center"/>
          </w:tcPr>
          <w:p w14:paraId="3CF19369" w14:textId="77777777" w:rsidR="007F0318" w:rsidRDefault="007F0318" w:rsidP="001D6775">
            <w:pPr>
              <w:pStyle w:val="CapstoneBody"/>
              <w:rPr>
                <w:lang w:val="en-PH" w:eastAsia="en-PH"/>
              </w:rPr>
            </w:pPr>
            <w:r>
              <w:rPr>
                <w:lang w:val="en-PH" w:eastAsia="en-PH"/>
              </w:rPr>
              <w:t> </w:t>
            </w:r>
          </w:p>
        </w:tc>
        <w:tc>
          <w:tcPr>
            <w:tcW w:w="608" w:type="pct"/>
            <w:tcBorders>
              <w:top w:val="single" w:sz="4" w:space="0" w:color="auto"/>
            </w:tcBorders>
            <w:shd w:val="clear" w:color="auto" w:fill="auto"/>
            <w:vAlign w:val="center"/>
          </w:tcPr>
          <w:p w14:paraId="1AB10A2C" w14:textId="77777777" w:rsidR="007F0318" w:rsidRDefault="007F0318" w:rsidP="001D6775">
            <w:pPr>
              <w:pStyle w:val="CapstoneBody"/>
              <w:jc w:val="center"/>
              <w:rPr>
                <w:lang w:val="en-PH" w:eastAsia="en-PH"/>
              </w:rPr>
            </w:pPr>
            <w:r>
              <w:rPr>
                <w:lang w:val="en-PH" w:eastAsia="en-PH"/>
              </w:rPr>
              <w:t>11</w:t>
            </w:r>
          </w:p>
        </w:tc>
        <w:tc>
          <w:tcPr>
            <w:tcW w:w="1944" w:type="pct"/>
            <w:tcBorders>
              <w:top w:val="single" w:sz="4" w:space="0" w:color="auto"/>
            </w:tcBorders>
            <w:shd w:val="clear" w:color="auto" w:fill="auto"/>
            <w:vAlign w:val="center"/>
          </w:tcPr>
          <w:p w14:paraId="14E00A76" w14:textId="77777777" w:rsidR="007F0318" w:rsidRDefault="007F0318" w:rsidP="001D6775">
            <w:pPr>
              <w:pStyle w:val="CapstoneBody"/>
              <w:rPr>
                <w:lang w:val="en-PH" w:eastAsia="en-PH"/>
              </w:rPr>
            </w:pPr>
            <w:r w:rsidRPr="00E1066D">
              <w:rPr>
                <w:lang w:val="en-PH" w:eastAsia="en-PH"/>
              </w:rPr>
              <w:t>System's auto Incremented sequence number</w:t>
            </w:r>
          </w:p>
        </w:tc>
      </w:tr>
      <w:tr w:rsidR="007F0318" w14:paraId="20D54F43" w14:textId="77777777" w:rsidTr="001D6775">
        <w:trPr>
          <w:trHeight w:hRule="exact" w:val="346"/>
        </w:trPr>
        <w:tc>
          <w:tcPr>
            <w:tcW w:w="1013" w:type="pct"/>
            <w:shd w:val="clear" w:color="auto" w:fill="auto"/>
            <w:vAlign w:val="center"/>
          </w:tcPr>
          <w:p w14:paraId="39723036" w14:textId="77777777" w:rsidR="007F0318" w:rsidRDefault="007F0318" w:rsidP="001D6775">
            <w:pPr>
              <w:pStyle w:val="CapstoneBody"/>
              <w:rPr>
                <w:lang w:val="en-PH" w:eastAsia="en-PH"/>
              </w:rPr>
            </w:pPr>
            <w:proofErr w:type="spellStart"/>
            <w:r>
              <w:rPr>
                <w:lang w:val="en-PH" w:eastAsia="en-PH"/>
              </w:rPr>
              <w:t>user_name</w:t>
            </w:r>
            <w:proofErr w:type="spellEnd"/>
          </w:p>
        </w:tc>
        <w:tc>
          <w:tcPr>
            <w:tcW w:w="557" w:type="pct"/>
            <w:shd w:val="clear" w:color="auto" w:fill="auto"/>
            <w:vAlign w:val="center"/>
          </w:tcPr>
          <w:p w14:paraId="6CB04D5F" w14:textId="77777777" w:rsidR="007F0318" w:rsidRDefault="007F0318" w:rsidP="001D6775">
            <w:pPr>
              <w:pStyle w:val="CapstoneBody"/>
              <w:rPr>
                <w:lang w:val="en-PH" w:eastAsia="en-PH"/>
              </w:rPr>
            </w:pPr>
            <w:r>
              <w:rPr>
                <w:lang w:val="en-PH" w:eastAsia="en-PH"/>
              </w:rPr>
              <w:t>varchar</w:t>
            </w:r>
          </w:p>
        </w:tc>
        <w:tc>
          <w:tcPr>
            <w:tcW w:w="878" w:type="pct"/>
            <w:shd w:val="clear" w:color="auto" w:fill="auto"/>
            <w:vAlign w:val="center"/>
          </w:tcPr>
          <w:p w14:paraId="429539D6" w14:textId="77777777" w:rsidR="007F0318" w:rsidRDefault="007F0318" w:rsidP="001D6775">
            <w:pPr>
              <w:pStyle w:val="CapstoneBody"/>
              <w:rPr>
                <w:lang w:val="en-PH" w:eastAsia="en-PH"/>
              </w:rPr>
            </w:pPr>
            <w:r>
              <w:rPr>
                <w:lang w:val="en-PH" w:eastAsia="en-PH"/>
              </w:rPr>
              <w:t> </w:t>
            </w:r>
          </w:p>
        </w:tc>
        <w:tc>
          <w:tcPr>
            <w:tcW w:w="608" w:type="pct"/>
            <w:shd w:val="clear" w:color="auto" w:fill="auto"/>
            <w:vAlign w:val="center"/>
          </w:tcPr>
          <w:p w14:paraId="71D89830" w14:textId="77777777" w:rsidR="007F0318" w:rsidRDefault="007F0318" w:rsidP="001D6775">
            <w:pPr>
              <w:pStyle w:val="CapstoneBody"/>
              <w:jc w:val="center"/>
              <w:rPr>
                <w:lang w:val="en-PH" w:eastAsia="en-PH"/>
              </w:rPr>
            </w:pPr>
            <w:r>
              <w:rPr>
                <w:lang w:val="en-PH" w:eastAsia="en-PH"/>
              </w:rPr>
              <w:t>255</w:t>
            </w:r>
          </w:p>
        </w:tc>
        <w:tc>
          <w:tcPr>
            <w:tcW w:w="1944" w:type="pct"/>
            <w:shd w:val="clear" w:color="auto" w:fill="auto"/>
            <w:vAlign w:val="center"/>
          </w:tcPr>
          <w:p w14:paraId="1D53544A" w14:textId="77777777" w:rsidR="007F0318" w:rsidRDefault="007F0318" w:rsidP="001D6775">
            <w:pPr>
              <w:pStyle w:val="CapstoneBody"/>
              <w:rPr>
                <w:lang w:val="en-PH" w:eastAsia="en-PH"/>
              </w:rPr>
            </w:pPr>
            <w:r>
              <w:rPr>
                <w:lang w:val="en-PH" w:eastAsia="en-PH"/>
              </w:rPr>
              <w:t xml:space="preserve">Users’ username </w:t>
            </w:r>
          </w:p>
        </w:tc>
      </w:tr>
      <w:tr w:rsidR="007F0318" w14:paraId="7B177115" w14:textId="77777777" w:rsidTr="001D6775">
        <w:trPr>
          <w:trHeight w:hRule="exact" w:val="346"/>
        </w:trPr>
        <w:tc>
          <w:tcPr>
            <w:tcW w:w="1013" w:type="pct"/>
            <w:shd w:val="clear" w:color="auto" w:fill="auto"/>
            <w:vAlign w:val="center"/>
          </w:tcPr>
          <w:p w14:paraId="324E6F8B" w14:textId="77777777" w:rsidR="007F0318" w:rsidRDefault="007F0318" w:rsidP="001D6775">
            <w:pPr>
              <w:pStyle w:val="CapstoneBody"/>
              <w:rPr>
                <w:lang w:val="en-PH" w:eastAsia="en-PH"/>
              </w:rPr>
            </w:pPr>
            <w:r>
              <w:rPr>
                <w:lang w:val="en-PH" w:eastAsia="en-PH"/>
              </w:rPr>
              <w:t>password</w:t>
            </w:r>
          </w:p>
        </w:tc>
        <w:tc>
          <w:tcPr>
            <w:tcW w:w="557" w:type="pct"/>
            <w:shd w:val="clear" w:color="auto" w:fill="auto"/>
            <w:vAlign w:val="center"/>
          </w:tcPr>
          <w:p w14:paraId="0619F5CD" w14:textId="77777777" w:rsidR="007F0318" w:rsidRDefault="007F0318" w:rsidP="001D6775">
            <w:pPr>
              <w:pStyle w:val="CapstoneBody"/>
              <w:rPr>
                <w:lang w:val="en-PH" w:eastAsia="en-PH"/>
              </w:rPr>
            </w:pPr>
            <w:r>
              <w:rPr>
                <w:lang w:val="en-PH" w:eastAsia="en-PH"/>
              </w:rPr>
              <w:t>varchar</w:t>
            </w:r>
          </w:p>
        </w:tc>
        <w:tc>
          <w:tcPr>
            <w:tcW w:w="878" w:type="pct"/>
            <w:shd w:val="clear" w:color="auto" w:fill="auto"/>
            <w:vAlign w:val="center"/>
          </w:tcPr>
          <w:p w14:paraId="2CF765D5" w14:textId="77777777" w:rsidR="007F0318" w:rsidRDefault="007F0318" w:rsidP="001D6775">
            <w:pPr>
              <w:pStyle w:val="CapstoneBody"/>
              <w:rPr>
                <w:lang w:val="en-PH" w:eastAsia="en-PH"/>
              </w:rPr>
            </w:pPr>
          </w:p>
        </w:tc>
        <w:tc>
          <w:tcPr>
            <w:tcW w:w="608" w:type="pct"/>
            <w:shd w:val="clear" w:color="auto" w:fill="auto"/>
            <w:vAlign w:val="center"/>
          </w:tcPr>
          <w:p w14:paraId="2A0A643D" w14:textId="77777777" w:rsidR="007F0318" w:rsidRDefault="007F0318" w:rsidP="001D6775">
            <w:pPr>
              <w:pStyle w:val="CapstoneBody"/>
              <w:jc w:val="center"/>
              <w:rPr>
                <w:lang w:val="en-PH" w:eastAsia="en-PH"/>
              </w:rPr>
            </w:pPr>
            <w:r>
              <w:rPr>
                <w:lang w:val="en-PH" w:eastAsia="en-PH"/>
              </w:rPr>
              <w:t>255</w:t>
            </w:r>
          </w:p>
        </w:tc>
        <w:tc>
          <w:tcPr>
            <w:tcW w:w="1944" w:type="pct"/>
            <w:shd w:val="clear" w:color="auto" w:fill="auto"/>
            <w:vAlign w:val="center"/>
          </w:tcPr>
          <w:p w14:paraId="6BB4330D" w14:textId="77777777" w:rsidR="007F0318" w:rsidRDefault="007F0318" w:rsidP="001D6775">
            <w:pPr>
              <w:pStyle w:val="CapstoneBody"/>
              <w:rPr>
                <w:lang w:val="en-PH" w:eastAsia="en-PH"/>
              </w:rPr>
            </w:pPr>
            <w:r>
              <w:rPr>
                <w:lang w:val="en-PH" w:eastAsia="en-PH"/>
              </w:rPr>
              <w:t>Users’ password</w:t>
            </w:r>
          </w:p>
        </w:tc>
      </w:tr>
      <w:tr w:rsidR="007F0318" w14:paraId="0BC60871" w14:textId="77777777" w:rsidTr="001D6775">
        <w:trPr>
          <w:trHeight w:hRule="exact" w:val="346"/>
        </w:trPr>
        <w:tc>
          <w:tcPr>
            <w:tcW w:w="1013" w:type="pct"/>
            <w:shd w:val="clear" w:color="auto" w:fill="auto"/>
            <w:vAlign w:val="center"/>
          </w:tcPr>
          <w:p w14:paraId="4D5A1A1B" w14:textId="77777777" w:rsidR="007F0318" w:rsidRDefault="007F0318" w:rsidP="001D6775">
            <w:pPr>
              <w:pStyle w:val="CapstoneBody"/>
              <w:rPr>
                <w:lang w:val="en-PH" w:eastAsia="en-PH"/>
              </w:rPr>
            </w:pPr>
            <w:r>
              <w:rPr>
                <w:lang w:val="en-PH" w:eastAsia="en-PH"/>
              </w:rPr>
              <w:t>date</w:t>
            </w:r>
          </w:p>
        </w:tc>
        <w:tc>
          <w:tcPr>
            <w:tcW w:w="557" w:type="pct"/>
            <w:shd w:val="clear" w:color="auto" w:fill="auto"/>
            <w:vAlign w:val="center"/>
          </w:tcPr>
          <w:p w14:paraId="14A851CE" w14:textId="77777777" w:rsidR="007F0318" w:rsidRDefault="007F0318" w:rsidP="001D6775">
            <w:pPr>
              <w:pStyle w:val="CapstoneBody"/>
              <w:rPr>
                <w:lang w:val="en-PH" w:eastAsia="en-PH"/>
              </w:rPr>
            </w:pPr>
            <w:r>
              <w:rPr>
                <w:lang w:val="en-PH" w:eastAsia="en-PH"/>
              </w:rPr>
              <w:t>date</w:t>
            </w:r>
          </w:p>
        </w:tc>
        <w:tc>
          <w:tcPr>
            <w:tcW w:w="878" w:type="pct"/>
            <w:shd w:val="clear" w:color="auto" w:fill="auto"/>
            <w:vAlign w:val="center"/>
          </w:tcPr>
          <w:p w14:paraId="18571711" w14:textId="77777777" w:rsidR="007F0318" w:rsidRDefault="007F0318" w:rsidP="001D6775">
            <w:pPr>
              <w:pStyle w:val="CapstoneBody"/>
              <w:jc w:val="center"/>
              <w:rPr>
                <w:lang w:val="en-PH" w:eastAsia="en-PH"/>
              </w:rPr>
            </w:pPr>
            <w:r>
              <w:rPr>
                <w:lang w:val="en-PH" w:eastAsia="en-PH"/>
              </w:rPr>
              <w:t>datetime</w:t>
            </w:r>
          </w:p>
        </w:tc>
        <w:tc>
          <w:tcPr>
            <w:tcW w:w="608" w:type="pct"/>
            <w:shd w:val="clear" w:color="auto" w:fill="auto"/>
            <w:vAlign w:val="center"/>
          </w:tcPr>
          <w:p w14:paraId="601CA8BD" w14:textId="77777777" w:rsidR="007F0318" w:rsidRDefault="007F0318" w:rsidP="001D6775">
            <w:pPr>
              <w:pStyle w:val="CapstoneBody"/>
              <w:jc w:val="center"/>
              <w:rPr>
                <w:lang w:val="en-PH" w:eastAsia="en-PH"/>
              </w:rPr>
            </w:pPr>
            <w:r>
              <w:rPr>
                <w:lang w:val="en-PH" w:eastAsia="en-PH"/>
              </w:rPr>
              <w:t>255</w:t>
            </w:r>
          </w:p>
        </w:tc>
        <w:tc>
          <w:tcPr>
            <w:tcW w:w="1944" w:type="pct"/>
            <w:shd w:val="clear" w:color="auto" w:fill="auto"/>
            <w:vAlign w:val="center"/>
          </w:tcPr>
          <w:p w14:paraId="46823207" w14:textId="77777777" w:rsidR="007F0318" w:rsidRDefault="007F0318" w:rsidP="001D6775">
            <w:pPr>
              <w:pStyle w:val="CapstoneBody"/>
              <w:rPr>
                <w:lang w:val="en-PH" w:eastAsia="en-PH"/>
              </w:rPr>
            </w:pPr>
            <w:r>
              <w:rPr>
                <w:lang w:val="en-PH" w:eastAsia="en-PH"/>
              </w:rPr>
              <w:t>User’s creation date</w:t>
            </w:r>
          </w:p>
        </w:tc>
      </w:tr>
      <w:tr w:rsidR="007F0318" w14:paraId="63CCB171" w14:textId="77777777" w:rsidTr="001D6775">
        <w:trPr>
          <w:trHeight w:hRule="exact" w:val="346"/>
        </w:trPr>
        <w:tc>
          <w:tcPr>
            <w:tcW w:w="1013" w:type="pct"/>
            <w:shd w:val="clear" w:color="auto" w:fill="auto"/>
            <w:vAlign w:val="center"/>
          </w:tcPr>
          <w:p w14:paraId="473E9EFB" w14:textId="77777777" w:rsidR="007F0318" w:rsidRDefault="007F0318" w:rsidP="001D6775">
            <w:pPr>
              <w:pStyle w:val="CapstoneBody"/>
              <w:rPr>
                <w:lang w:val="en-PH" w:eastAsia="en-PH"/>
              </w:rPr>
            </w:pPr>
            <w:proofErr w:type="spellStart"/>
            <w:r>
              <w:rPr>
                <w:lang w:val="en-PH" w:eastAsia="en-PH"/>
              </w:rPr>
              <w:t>Account_type</w:t>
            </w:r>
            <w:proofErr w:type="spellEnd"/>
          </w:p>
        </w:tc>
        <w:tc>
          <w:tcPr>
            <w:tcW w:w="557" w:type="pct"/>
            <w:shd w:val="clear" w:color="auto" w:fill="auto"/>
            <w:vAlign w:val="center"/>
          </w:tcPr>
          <w:p w14:paraId="4865EB69" w14:textId="77777777" w:rsidR="007F0318" w:rsidRDefault="007F0318" w:rsidP="001D6775">
            <w:pPr>
              <w:pStyle w:val="CapstoneBody"/>
              <w:rPr>
                <w:lang w:val="en-PH" w:eastAsia="en-PH"/>
              </w:rPr>
            </w:pPr>
            <w:r>
              <w:rPr>
                <w:lang w:val="en-PH" w:eastAsia="en-PH"/>
              </w:rPr>
              <w:t>varchar</w:t>
            </w:r>
          </w:p>
        </w:tc>
        <w:tc>
          <w:tcPr>
            <w:tcW w:w="878" w:type="pct"/>
            <w:shd w:val="clear" w:color="auto" w:fill="auto"/>
            <w:vAlign w:val="center"/>
          </w:tcPr>
          <w:p w14:paraId="0904E806" w14:textId="77777777" w:rsidR="007F0318" w:rsidRDefault="007F0318" w:rsidP="001D6775">
            <w:pPr>
              <w:pStyle w:val="CapstoneBody"/>
              <w:rPr>
                <w:lang w:val="en-PH" w:eastAsia="en-PH"/>
              </w:rPr>
            </w:pPr>
          </w:p>
        </w:tc>
        <w:tc>
          <w:tcPr>
            <w:tcW w:w="608" w:type="pct"/>
            <w:shd w:val="clear" w:color="auto" w:fill="auto"/>
            <w:vAlign w:val="center"/>
          </w:tcPr>
          <w:p w14:paraId="1C45EF98" w14:textId="77777777" w:rsidR="007F0318" w:rsidRDefault="007F0318" w:rsidP="001D6775">
            <w:pPr>
              <w:pStyle w:val="CapstoneBody"/>
              <w:jc w:val="center"/>
              <w:rPr>
                <w:lang w:val="en-PH" w:eastAsia="en-PH"/>
              </w:rPr>
            </w:pPr>
            <w:r>
              <w:rPr>
                <w:lang w:val="en-PH" w:eastAsia="en-PH"/>
              </w:rPr>
              <w:t>255</w:t>
            </w:r>
          </w:p>
        </w:tc>
        <w:tc>
          <w:tcPr>
            <w:tcW w:w="1944" w:type="pct"/>
            <w:shd w:val="clear" w:color="auto" w:fill="auto"/>
            <w:vAlign w:val="center"/>
          </w:tcPr>
          <w:p w14:paraId="420563A6" w14:textId="77777777" w:rsidR="007F0318" w:rsidRDefault="007F0318" w:rsidP="001D6775">
            <w:pPr>
              <w:pStyle w:val="CapstoneBody"/>
              <w:rPr>
                <w:lang w:val="en-PH" w:eastAsia="en-PH"/>
              </w:rPr>
            </w:pPr>
            <w:r>
              <w:rPr>
                <w:lang w:val="en-PH" w:eastAsia="en-PH"/>
              </w:rPr>
              <w:t>User’s account type</w:t>
            </w:r>
          </w:p>
        </w:tc>
      </w:tr>
      <w:tr w:rsidR="007F0318" w14:paraId="2B4D4559" w14:textId="77777777" w:rsidTr="001D6775">
        <w:trPr>
          <w:trHeight w:hRule="exact" w:val="346"/>
        </w:trPr>
        <w:tc>
          <w:tcPr>
            <w:tcW w:w="1013" w:type="pct"/>
            <w:shd w:val="clear" w:color="auto" w:fill="auto"/>
            <w:vAlign w:val="center"/>
          </w:tcPr>
          <w:p w14:paraId="3EC02999" w14:textId="77777777" w:rsidR="007F0318" w:rsidRDefault="007F0318" w:rsidP="001D6775">
            <w:pPr>
              <w:pStyle w:val="CapstoneBody"/>
              <w:rPr>
                <w:lang w:val="en-PH" w:eastAsia="en-PH"/>
              </w:rPr>
            </w:pPr>
            <w:proofErr w:type="spellStart"/>
            <w:r>
              <w:rPr>
                <w:lang w:val="en-PH" w:eastAsia="en-PH"/>
              </w:rPr>
              <w:t>user_id</w:t>
            </w:r>
            <w:proofErr w:type="spellEnd"/>
          </w:p>
        </w:tc>
        <w:tc>
          <w:tcPr>
            <w:tcW w:w="557" w:type="pct"/>
            <w:shd w:val="clear" w:color="auto" w:fill="auto"/>
            <w:vAlign w:val="center"/>
          </w:tcPr>
          <w:p w14:paraId="6D089B7C" w14:textId="77777777" w:rsidR="007F0318" w:rsidRDefault="007F0318" w:rsidP="001D6775">
            <w:pPr>
              <w:pStyle w:val="CapstoneBody"/>
              <w:rPr>
                <w:lang w:val="en-PH" w:eastAsia="en-PH"/>
              </w:rPr>
            </w:pPr>
            <w:r>
              <w:rPr>
                <w:lang w:val="en-PH" w:eastAsia="en-PH"/>
              </w:rPr>
              <w:t>int</w:t>
            </w:r>
          </w:p>
        </w:tc>
        <w:tc>
          <w:tcPr>
            <w:tcW w:w="878" w:type="pct"/>
            <w:shd w:val="clear" w:color="auto" w:fill="auto"/>
            <w:vAlign w:val="center"/>
          </w:tcPr>
          <w:p w14:paraId="7E41DA21" w14:textId="77777777" w:rsidR="007F0318" w:rsidRDefault="007F0318" w:rsidP="001D6775">
            <w:pPr>
              <w:pStyle w:val="CapstoneBody"/>
              <w:rPr>
                <w:lang w:val="en-PH" w:eastAsia="en-PH"/>
              </w:rPr>
            </w:pPr>
          </w:p>
        </w:tc>
        <w:tc>
          <w:tcPr>
            <w:tcW w:w="608" w:type="pct"/>
            <w:shd w:val="clear" w:color="auto" w:fill="auto"/>
            <w:vAlign w:val="center"/>
          </w:tcPr>
          <w:p w14:paraId="3F5A2E62" w14:textId="77777777" w:rsidR="007F0318" w:rsidRDefault="007F0318" w:rsidP="001D6775">
            <w:pPr>
              <w:pStyle w:val="CapstoneBody"/>
              <w:jc w:val="center"/>
              <w:rPr>
                <w:lang w:val="en-PH" w:eastAsia="en-PH"/>
              </w:rPr>
            </w:pPr>
            <w:r>
              <w:rPr>
                <w:lang w:val="en-PH" w:eastAsia="en-PH"/>
              </w:rPr>
              <w:t>11</w:t>
            </w:r>
          </w:p>
        </w:tc>
        <w:tc>
          <w:tcPr>
            <w:tcW w:w="1944" w:type="pct"/>
            <w:shd w:val="clear" w:color="auto" w:fill="auto"/>
            <w:vAlign w:val="center"/>
          </w:tcPr>
          <w:p w14:paraId="01B22BF7" w14:textId="77777777" w:rsidR="007F0318" w:rsidRDefault="007F0318" w:rsidP="001D6775">
            <w:pPr>
              <w:pStyle w:val="CapstoneBody"/>
              <w:rPr>
                <w:lang w:val="en-PH" w:eastAsia="en-PH"/>
              </w:rPr>
            </w:pPr>
            <w:r>
              <w:rPr>
                <w:lang w:val="en-PH" w:eastAsia="en-PH"/>
              </w:rPr>
              <w:t>User’s id</w:t>
            </w:r>
          </w:p>
        </w:tc>
      </w:tr>
      <w:tr w:rsidR="007F0318" w14:paraId="0799E6F4" w14:textId="77777777" w:rsidTr="001D6775">
        <w:trPr>
          <w:trHeight w:hRule="exact" w:val="346"/>
        </w:trPr>
        <w:tc>
          <w:tcPr>
            <w:tcW w:w="1013" w:type="pct"/>
            <w:tcBorders>
              <w:bottom w:val="single" w:sz="4" w:space="0" w:color="auto"/>
            </w:tcBorders>
            <w:shd w:val="clear" w:color="auto" w:fill="auto"/>
            <w:vAlign w:val="center"/>
          </w:tcPr>
          <w:p w14:paraId="4E6A3E07" w14:textId="77777777" w:rsidR="007F0318" w:rsidRDefault="007F0318" w:rsidP="001D6775">
            <w:pPr>
              <w:pStyle w:val="CapstoneBody"/>
              <w:rPr>
                <w:lang w:val="en-PH" w:eastAsia="en-PH"/>
              </w:rPr>
            </w:pPr>
            <w:r>
              <w:rPr>
                <w:lang w:val="en-PH" w:eastAsia="en-PH"/>
              </w:rPr>
              <w:t>status</w:t>
            </w:r>
          </w:p>
        </w:tc>
        <w:tc>
          <w:tcPr>
            <w:tcW w:w="557" w:type="pct"/>
            <w:tcBorders>
              <w:bottom w:val="single" w:sz="4" w:space="0" w:color="auto"/>
            </w:tcBorders>
            <w:shd w:val="clear" w:color="auto" w:fill="auto"/>
            <w:vAlign w:val="center"/>
          </w:tcPr>
          <w:p w14:paraId="5CDA6317" w14:textId="77777777" w:rsidR="007F0318" w:rsidRDefault="007F0318" w:rsidP="001D6775">
            <w:pPr>
              <w:pStyle w:val="CapstoneBody"/>
              <w:rPr>
                <w:lang w:val="en-PH" w:eastAsia="en-PH"/>
              </w:rPr>
            </w:pPr>
            <w:r>
              <w:rPr>
                <w:lang w:val="en-PH" w:eastAsia="en-PH"/>
              </w:rPr>
              <w:t>varchar</w:t>
            </w:r>
          </w:p>
        </w:tc>
        <w:tc>
          <w:tcPr>
            <w:tcW w:w="878" w:type="pct"/>
            <w:tcBorders>
              <w:bottom w:val="single" w:sz="4" w:space="0" w:color="auto"/>
            </w:tcBorders>
            <w:shd w:val="clear" w:color="auto" w:fill="auto"/>
            <w:vAlign w:val="center"/>
          </w:tcPr>
          <w:p w14:paraId="41184D4F" w14:textId="77777777" w:rsidR="007F0318" w:rsidRDefault="007F0318" w:rsidP="001D6775">
            <w:pPr>
              <w:pStyle w:val="CapstoneBody"/>
              <w:rPr>
                <w:lang w:val="en-PH" w:eastAsia="en-PH"/>
              </w:rPr>
            </w:pPr>
          </w:p>
        </w:tc>
        <w:tc>
          <w:tcPr>
            <w:tcW w:w="608" w:type="pct"/>
            <w:tcBorders>
              <w:bottom w:val="single" w:sz="4" w:space="0" w:color="auto"/>
            </w:tcBorders>
            <w:shd w:val="clear" w:color="auto" w:fill="auto"/>
            <w:vAlign w:val="center"/>
          </w:tcPr>
          <w:p w14:paraId="5C5AB560" w14:textId="77777777" w:rsidR="007F0318" w:rsidRDefault="007F0318" w:rsidP="001D6775">
            <w:pPr>
              <w:pStyle w:val="CapstoneBody"/>
              <w:jc w:val="center"/>
              <w:rPr>
                <w:lang w:val="en-PH" w:eastAsia="en-PH"/>
              </w:rPr>
            </w:pPr>
            <w:r>
              <w:rPr>
                <w:lang w:val="en-PH" w:eastAsia="en-PH"/>
              </w:rPr>
              <w:t>10</w:t>
            </w:r>
          </w:p>
        </w:tc>
        <w:tc>
          <w:tcPr>
            <w:tcW w:w="1944" w:type="pct"/>
            <w:tcBorders>
              <w:bottom w:val="single" w:sz="4" w:space="0" w:color="auto"/>
            </w:tcBorders>
            <w:shd w:val="clear" w:color="auto" w:fill="auto"/>
            <w:vAlign w:val="center"/>
          </w:tcPr>
          <w:p w14:paraId="1EED1060" w14:textId="77777777" w:rsidR="007F0318" w:rsidRDefault="007F0318" w:rsidP="001D6775">
            <w:pPr>
              <w:pStyle w:val="CapstoneBody"/>
              <w:rPr>
                <w:lang w:val="en-PH" w:eastAsia="en-PH"/>
              </w:rPr>
            </w:pPr>
            <w:r>
              <w:rPr>
                <w:lang w:val="en-PH" w:eastAsia="en-PH"/>
              </w:rPr>
              <w:t>User’s status</w:t>
            </w:r>
          </w:p>
        </w:tc>
      </w:tr>
    </w:tbl>
    <w:p w14:paraId="580439CF" w14:textId="77777777" w:rsidR="009C1364" w:rsidRDefault="009C1364" w:rsidP="00E368F4">
      <w:pPr>
        <w:pStyle w:val="MainBody"/>
        <w:ind w:firstLine="0"/>
      </w:pPr>
    </w:p>
    <w:p w14:paraId="1CC1E326" w14:textId="720167B5" w:rsidR="006F7966" w:rsidRDefault="009C1364" w:rsidP="00651C18">
      <w:pPr>
        <w:pStyle w:val="LOT-NEW"/>
      </w:pPr>
      <w:bookmarkStart w:id="115" w:name="_Toc130239096"/>
      <w:r>
        <w:t>Payments</w:t>
      </w:r>
      <w:bookmarkEnd w:id="115"/>
    </w:p>
    <w:tbl>
      <w:tblPr>
        <w:tblW w:w="5000" w:type="pct"/>
        <w:tblLook w:val="04A0" w:firstRow="1" w:lastRow="0" w:firstColumn="1" w:lastColumn="0" w:noHBand="0" w:noVBand="1"/>
      </w:tblPr>
      <w:tblGrid>
        <w:gridCol w:w="1751"/>
        <w:gridCol w:w="962"/>
        <w:gridCol w:w="1517"/>
        <w:gridCol w:w="1051"/>
        <w:gridCol w:w="3359"/>
      </w:tblGrid>
      <w:tr w:rsidR="009C1364" w14:paraId="4CF1D82C" w14:textId="77777777" w:rsidTr="001D6775">
        <w:trPr>
          <w:trHeight w:hRule="exact" w:val="346"/>
        </w:trPr>
        <w:tc>
          <w:tcPr>
            <w:tcW w:w="1013" w:type="pct"/>
            <w:tcBorders>
              <w:top w:val="single" w:sz="4" w:space="0" w:color="auto"/>
              <w:bottom w:val="single" w:sz="4" w:space="0" w:color="auto"/>
            </w:tcBorders>
            <w:shd w:val="clear" w:color="auto" w:fill="auto"/>
            <w:vAlign w:val="center"/>
          </w:tcPr>
          <w:p w14:paraId="59C3C71C" w14:textId="445912DB" w:rsidR="009C1364" w:rsidRDefault="009C1364" w:rsidP="009C1364">
            <w:pPr>
              <w:pStyle w:val="CapstoneBody"/>
              <w:jc w:val="center"/>
              <w:rPr>
                <w:lang w:val="en-PH" w:eastAsia="en-PH"/>
              </w:rPr>
            </w:pPr>
            <w:r>
              <w:rPr>
                <w:lang w:val="en-PH" w:eastAsia="en-PH"/>
              </w:rPr>
              <w:t>Field Name</w:t>
            </w:r>
          </w:p>
        </w:tc>
        <w:tc>
          <w:tcPr>
            <w:tcW w:w="557" w:type="pct"/>
            <w:tcBorders>
              <w:top w:val="single" w:sz="4" w:space="0" w:color="auto"/>
              <w:bottom w:val="single" w:sz="4" w:space="0" w:color="auto"/>
            </w:tcBorders>
            <w:shd w:val="clear" w:color="auto" w:fill="auto"/>
            <w:vAlign w:val="center"/>
          </w:tcPr>
          <w:p w14:paraId="46BA5720" w14:textId="1C1D7DED" w:rsidR="009C1364" w:rsidRDefault="009C1364" w:rsidP="009C1364">
            <w:pPr>
              <w:pStyle w:val="CapstoneBody"/>
              <w:jc w:val="center"/>
              <w:rPr>
                <w:lang w:val="en-PH" w:eastAsia="en-PH"/>
              </w:rPr>
            </w:pPr>
            <w:r>
              <w:rPr>
                <w:lang w:val="en-PH" w:eastAsia="en-PH"/>
              </w:rPr>
              <w:t>Data Type</w:t>
            </w:r>
          </w:p>
        </w:tc>
        <w:tc>
          <w:tcPr>
            <w:tcW w:w="878" w:type="pct"/>
            <w:tcBorders>
              <w:top w:val="single" w:sz="4" w:space="0" w:color="auto"/>
              <w:bottom w:val="single" w:sz="4" w:space="0" w:color="auto"/>
            </w:tcBorders>
            <w:shd w:val="clear" w:color="auto" w:fill="auto"/>
            <w:vAlign w:val="center"/>
          </w:tcPr>
          <w:p w14:paraId="75AD2F9A" w14:textId="43EFA325" w:rsidR="009C1364" w:rsidRDefault="009C1364" w:rsidP="009C1364">
            <w:pPr>
              <w:pStyle w:val="CapstoneBody"/>
              <w:jc w:val="center"/>
              <w:rPr>
                <w:lang w:val="en-PH" w:eastAsia="en-PH"/>
              </w:rPr>
            </w:pPr>
            <w:r>
              <w:rPr>
                <w:lang w:val="en-PH" w:eastAsia="en-PH"/>
              </w:rPr>
              <w:t>Data Format</w:t>
            </w:r>
          </w:p>
        </w:tc>
        <w:tc>
          <w:tcPr>
            <w:tcW w:w="608" w:type="pct"/>
            <w:tcBorders>
              <w:top w:val="single" w:sz="4" w:space="0" w:color="auto"/>
              <w:bottom w:val="single" w:sz="4" w:space="0" w:color="auto"/>
            </w:tcBorders>
            <w:shd w:val="clear" w:color="auto" w:fill="auto"/>
            <w:vAlign w:val="center"/>
          </w:tcPr>
          <w:p w14:paraId="10082401" w14:textId="0C5EDB07" w:rsidR="009C1364" w:rsidRDefault="009C1364" w:rsidP="009C1364">
            <w:pPr>
              <w:pStyle w:val="CapstoneBody"/>
              <w:jc w:val="center"/>
              <w:rPr>
                <w:lang w:val="en-PH" w:eastAsia="en-PH"/>
              </w:rPr>
            </w:pPr>
            <w:r>
              <w:rPr>
                <w:lang w:val="en-PH" w:eastAsia="en-PH"/>
              </w:rPr>
              <w:t>Field Size</w:t>
            </w:r>
          </w:p>
        </w:tc>
        <w:tc>
          <w:tcPr>
            <w:tcW w:w="1944" w:type="pct"/>
            <w:tcBorders>
              <w:top w:val="single" w:sz="4" w:space="0" w:color="auto"/>
              <w:bottom w:val="single" w:sz="4" w:space="0" w:color="auto"/>
            </w:tcBorders>
            <w:shd w:val="clear" w:color="auto" w:fill="auto"/>
            <w:vAlign w:val="center"/>
          </w:tcPr>
          <w:p w14:paraId="2359F3FC" w14:textId="1EBD8D15" w:rsidR="009C1364" w:rsidRDefault="009C1364" w:rsidP="009C1364">
            <w:pPr>
              <w:pStyle w:val="CapstoneBody"/>
              <w:jc w:val="center"/>
              <w:rPr>
                <w:lang w:val="en-PH" w:eastAsia="en-PH"/>
              </w:rPr>
            </w:pPr>
            <w:r>
              <w:rPr>
                <w:lang w:val="en-PH" w:eastAsia="en-PH"/>
              </w:rPr>
              <w:t>Description</w:t>
            </w:r>
          </w:p>
        </w:tc>
      </w:tr>
      <w:tr w:rsidR="009C1364" w14:paraId="5B1A7708" w14:textId="77777777" w:rsidTr="001D6775">
        <w:trPr>
          <w:trHeight w:hRule="exact" w:val="346"/>
        </w:trPr>
        <w:tc>
          <w:tcPr>
            <w:tcW w:w="1013" w:type="pct"/>
            <w:tcBorders>
              <w:top w:val="single" w:sz="4" w:space="0" w:color="auto"/>
            </w:tcBorders>
            <w:shd w:val="clear" w:color="auto" w:fill="auto"/>
            <w:vAlign w:val="center"/>
          </w:tcPr>
          <w:p w14:paraId="74FEF0B7" w14:textId="14176367" w:rsidR="009C1364" w:rsidRDefault="009C1364" w:rsidP="009C1364">
            <w:pPr>
              <w:pStyle w:val="CapstoneBody"/>
              <w:rPr>
                <w:lang w:val="en-PH" w:eastAsia="en-PH"/>
              </w:rPr>
            </w:pPr>
            <w:r>
              <w:rPr>
                <w:lang w:val="en-PH" w:eastAsia="en-PH"/>
              </w:rPr>
              <w:t>id</w:t>
            </w:r>
          </w:p>
        </w:tc>
        <w:tc>
          <w:tcPr>
            <w:tcW w:w="557" w:type="pct"/>
            <w:tcBorders>
              <w:top w:val="single" w:sz="4" w:space="0" w:color="auto"/>
            </w:tcBorders>
            <w:shd w:val="clear" w:color="auto" w:fill="auto"/>
            <w:vAlign w:val="center"/>
          </w:tcPr>
          <w:p w14:paraId="7365896C" w14:textId="090116B4" w:rsidR="009C1364" w:rsidRDefault="009C1364" w:rsidP="009C1364">
            <w:pPr>
              <w:pStyle w:val="CapstoneBody"/>
              <w:rPr>
                <w:lang w:val="en-PH" w:eastAsia="en-PH"/>
              </w:rPr>
            </w:pPr>
            <w:r>
              <w:rPr>
                <w:lang w:val="en-PH" w:eastAsia="en-PH"/>
              </w:rPr>
              <w:t>int</w:t>
            </w:r>
          </w:p>
        </w:tc>
        <w:tc>
          <w:tcPr>
            <w:tcW w:w="878" w:type="pct"/>
            <w:tcBorders>
              <w:top w:val="single" w:sz="4" w:space="0" w:color="auto"/>
            </w:tcBorders>
            <w:shd w:val="clear" w:color="auto" w:fill="auto"/>
            <w:vAlign w:val="center"/>
          </w:tcPr>
          <w:p w14:paraId="1955F8A3" w14:textId="09D0ABB2" w:rsidR="009C1364" w:rsidRDefault="009C1364" w:rsidP="009C1364">
            <w:pPr>
              <w:pStyle w:val="CapstoneBody"/>
              <w:rPr>
                <w:lang w:val="en-PH" w:eastAsia="en-PH"/>
              </w:rPr>
            </w:pPr>
          </w:p>
        </w:tc>
        <w:tc>
          <w:tcPr>
            <w:tcW w:w="608" w:type="pct"/>
            <w:tcBorders>
              <w:top w:val="single" w:sz="4" w:space="0" w:color="auto"/>
            </w:tcBorders>
            <w:shd w:val="clear" w:color="auto" w:fill="auto"/>
            <w:vAlign w:val="center"/>
          </w:tcPr>
          <w:p w14:paraId="12303732" w14:textId="277927FA" w:rsidR="009C1364" w:rsidRDefault="009C1364" w:rsidP="009C1364">
            <w:pPr>
              <w:pStyle w:val="CapstoneBody"/>
              <w:jc w:val="center"/>
              <w:rPr>
                <w:lang w:val="en-PH" w:eastAsia="en-PH"/>
              </w:rPr>
            </w:pPr>
            <w:r>
              <w:rPr>
                <w:lang w:val="en-PH" w:eastAsia="en-PH"/>
              </w:rPr>
              <w:t>11</w:t>
            </w:r>
          </w:p>
        </w:tc>
        <w:tc>
          <w:tcPr>
            <w:tcW w:w="1944" w:type="pct"/>
            <w:tcBorders>
              <w:top w:val="single" w:sz="4" w:space="0" w:color="auto"/>
            </w:tcBorders>
            <w:shd w:val="clear" w:color="auto" w:fill="auto"/>
            <w:vAlign w:val="center"/>
          </w:tcPr>
          <w:p w14:paraId="5EC2328F" w14:textId="7C1860FF" w:rsidR="009C1364" w:rsidRDefault="009C1364" w:rsidP="009C1364">
            <w:pPr>
              <w:pStyle w:val="CapstoneBody"/>
              <w:rPr>
                <w:lang w:val="en-PH" w:eastAsia="en-PH"/>
              </w:rPr>
            </w:pPr>
            <w:r w:rsidRPr="00E1066D">
              <w:rPr>
                <w:lang w:val="en-PH" w:eastAsia="en-PH"/>
              </w:rPr>
              <w:t>System's auto Incremented</w:t>
            </w:r>
          </w:p>
        </w:tc>
      </w:tr>
      <w:tr w:rsidR="009C1364" w14:paraId="4B7DAFA8" w14:textId="77777777" w:rsidTr="001D6775">
        <w:trPr>
          <w:trHeight w:hRule="exact" w:val="346"/>
        </w:trPr>
        <w:tc>
          <w:tcPr>
            <w:tcW w:w="1013" w:type="pct"/>
            <w:shd w:val="clear" w:color="auto" w:fill="auto"/>
            <w:vAlign w:val="center"/>
          </w:tcPr>
          <w:p w14:paraId="21555B01" w14:textId="23481971" w:rsidR="009C1364" w:rsidRDefault="009C1364" w:rsidP="009C1364">
            <w:pPr>
              <w:pStyle w:val="CapstoneBody"/>
              <w:rPr>
                <w:lang w:val="en-PH" w:eastAsia="en-PH"/>
              </w:rPr>
            </w:pPr>
            <w:r>
              <w:rPr>
                <w:lang w:val="en-PH" w:eastAsia="en-PH"/>
              </w:rPr>
              <w:t>amount</w:t>
            </w:r>
          </w:p>
        </w:tc>
        <w:tc>
          <w:tcPr>
            <w:tcW w:w="557" w:type="pct"/>
            <w:shd w:val="clear" w:color="auto" w:fill="auto"/>
            <w:vAlign w:val="center"/>
          </w:tcPr>
          <w:p w14:paraId="6290FAD2" w14:textId="747C741C" w:rsidR="009C1364" w:rsidRDefault="009C1364" w:rsidP="009C1364">
            <w:pPr>
              <w:pStyle w:val="CapstoneBody"/>
              <w:rPr>
                <w:lang w:val="en-PH" w:eastAsia="en-PH"/>
              </w:rPr>
            </w:pPr>
            <w:r>
              <w:rPr>
                <w:lang w:val="en-PH" w:eastAsia="en-PH"/>
              </w:rPr>
              <w:t>varchar</w:t>
            </w:r>
          </w:p>
        </w:tc>
        <w:tc>
          <w:tcPr>
            <w:tcW w:w="878" w:type="pct"/>
            <w:shd w:val="clear" w:color="auto" w:fill="auto"/>
            <w:vAlign w:val="center"/>
          </w:tcPr>
          <w:p w14:paraId="6EF332BD" w14:textId="657F5B3E" w:rsidR="009C1364" w:rsidRDefault="009C1364" w:rsidP="009C1364">
            <w:pPr>
              <w:pStyle w:val="CapstoneBody"/>
              <w:rPr>
                <w:lang w:val="en-PH" w:eastAsia="en-PH"/>
              </w:rPr>
            </w:pPr>
          </w:p>
        </w:tc>
        <w:tc>
          <w:tcPr>
            <w:tcW w:w="608" w:type="pct"/>
            <w:shd w:val="clear" w:color="auto" w:fill="auto"/>
            <w:vAlign w:val="center"/>
          </w:tcPr>
          <w:p w14:paraId="02EE5E72" w14:textId="5B152124" w:rsidR="009C1364" w:rsidRDefault="009C1364" w:rsidP="009C1364">
            <w:pPr>
              <w:pStyle w:val="CapstoneBody"/>
              <w:jc w:val="center"/>
              <w:rPr>
                <w:lang w:val="en-PH" w:eastAsia="en-PH"/>
              </w:rPr>
            </w:pPr>
            <w:r>
              <w:rPr>
                <w:lang w:val="en-PH" w:eastAsia="en-PH"/>
              </w:rPr>
              <w:t>255</w:t>
            </w:r>
          </w:p>
        </w:tc>
        <w:tc>
          <w:tcPr>
            <w:tcW w:w="1944" w:type="pct"/>
            <w:shd w:val="clear" w:color="auto" w:fill="auto"/>
            <w:vAlign w:val="center"/>
          </w:tcPr>
          <w:p w14:paraId="0DA9F08B" w14:textId="63E1220E" w:rsidR="009C1364" w:rsidRDefault="009C1364" w:rsidP="009C1364">
            <w:pPr>
              <w:pStyle w:val="CapstoneBody"/>
              <w:rPr>
                <w:lang w:val="en-PH" w:eastAsia="en-PH"/>
              </w:rPr>
            </w:pPr>
            <w:r>
              <w:rPr>
                <w:lang w:val="en-PH" w:eastAsia="en-PH"/>
              </w:rPr>
              <w:t>Payment amount</w:t>
            </w:r>
          </w:p>
        </w:tc>
      </w:tr>
      <w:tr w:rsidR="009C1364" w14:paraId="25943AB2" w14:textId="77777777" w:rsidTr="001D6775">
        <w:trPr>
          <w:trHeight w:hRule="exact" w:val="346"/>
        </w:trPr>
        <w:tc>
          <w:tcPr>
            <w:tcW w:w="1013" w:type="pct"/>
            <w:shd w:val="clear" w:color="auto" w:fill="auto"/>
            <w:vAlign w:val="center"/>
          </w:tcPr>
          <w:p w14:paraId="2FC8A27D" w14:textId="2B9541A9" w:rsidR="009C1364" w:rsidRDefault="009C1364" w:rsidP="009C1364">
            <w:pPr>
              <w:pStyle w:val="CapstoneBody"/>
              <w:rPr>
                <w:lang w:val="en-PH" w:eastAsia="en-PH"/>
              </w:rPr>
            </w:pPr>
            <w:proofErr w:type="spellStart"/>
            <w:r>
              <w:rPr>
                <w:lang w:val="en-PH" w:eastAsia="en-PH"/>
              </w:rPr>
              <w:t>refno</w:t>
            </w:r>
            <w:proofErr w:type="spellEnd"/>
          </w:p>
        </w:tc>
        <w:tc>
          <w:tcPr>
            <w:tcW w:w="557" w:type="pct"/>
            <w:shd w:val="clear" w:color="auto" w:fill="auto"/>
            <w:vAlign w:val="center"/>
          </w:tcPr>
          <w:p w14:paraId="3F0E62D0" w14:textId="0AF76FA9" w:rsidR="009C1364" w:rsidRDefault="009C1364" w:rsidP="009C1364">
            <w:pPr>
              <w:pStyle w:val="CapstoneBody"/>
              <w:rPr>
                <w:lang w:val="en-PH" w:eastAsia="en-PH"/>
              </w:rPr>
            </w:pPr>
            <w:r>
              <w:rPr>
                <w:lang w:val="en-PH" w:eastAsia="en-PH"/>
              </w:rPr>
              <w:t>varchar</w:t>
            </w:r>
          </w:p>
        </w:tc>
        <w:tc>
          <w:tcPr>
            <w:tcW w:w="878" w:type="pct"/>
            <w:shd w:val="clear" w:color="auto" w:fill="auto"/>
            <w:vAlign w:val="center"/>
          </w:tcPr>
          <w:p w14:paraId="25F19164" w14:textId="77777777" w:rsidR="009C1364" w:rsidRDefault="009C1364" w:rsidP="009C1364">
            <w:pPr>
              <w:pStyle w:val="CapstoneBody"/>
              <w:rPr>
                <w:lang w:val="en-PH" w:eastAsia="en-PH"/>
              </w:rPr>
            </w:pPr>
          </w:p>
        </w:tc>
        <w:tc>
          <w:tcPr>
            <w:tcW w:w="608" w:type="pct"/>
            <w:shd w:val="clear" w:color="auto" w:fill="auto"/>
            <w:vAlign w:val="center"/>
          </w:tcPr>
          <w:p w14:paraId="3F637C46" w14:textId="39E4719D" w:rsidR="009C1364" w:rsidRDefault="009C1364" w:rsidP="009C1364">
            <w:pPr>
              <w:pStyle w:val="CapstoneBody"/>
              <w:jc w:val="center"/>
              <w:rPr>
                <w:lang w:val="en-PH" w:eastAsia="en-PH"/>
              </w:rPr>
            </w:pPr>
            <w:r>
              <w:rPr>
                <w:lang w:val="en-PH" w:eastAsia="en-PH"/>
              </w:rPr>
              <w:t>25</w:t>
            </w:r>
          </w:p>
        </w:tc>
        <w:tc>
          <w:tcPr>
            <w:tcW w:w="1944" w:type="pct"/>
            <w:shd w:val="clear" w:color="auto" w:fill="auto"/>
            <w:vAlign w:val="center"/>
          </w:tcPr>
          <w:p w14:paraId="66A36630" w14:textId="44AEE73E" w:rsidR="009C1364" w:rsidRDefault="009C1364" w:rsidP="009C1364">
            <w:pPr>
              <w:pStyle w:val="CapstoneBody"/>
              <w:rPr>
                <w:lang w:val="en-PH" w:eastAsia="en-PH"/>
              </w:rPr>
            </w:pPr>
            <w:r>
              <w:rPr>
                <w:lang w:val="en-PH" w:eastAsia="en-PH"/>
              </w:rPr>
              <w:t>Payment reference number</w:t>
            </w:r>
          </w:p>
        </w:tc>
      </w:tr>
      <w:tr w:rsidR="009C1364" w14:paraId="4FDCF511" w14:textId="77777777" w:rsidTr="001D6775">
        <w:trPr>
          <w:trHeight w:hRule="exact" w:val="346"/>
        </w:trPr>
        <w:tc>
          <w:tcPr>
            <w:tcW w:w="1013" w:type="pct"/>
            <w:shd w:val="clear" w:color="auto" w:fill="auto"/>
            <w:vAlign w:val="center"/>
          </w:tcPr>
          <w:p w14:paraId="429C90C9" w14:textId="2198BD41" w:rsidR="009C1364" w:rsidRDefault="009C1364" w:rsidP="009C1364">
            <w:pPr>
              <w:pStyle w:val="CapstoneBody"/>
              <w:rPr>
                <w:lang w:val="en-PH" w:eastAsia="en-PH"/>
              </w:rPr>
            </w:pPr>
            <w:r>
              <w:rPr>
                <w:lang w:val="en-PH" w:eastAsia="en-PH"/>
              </w:rPr>
              <w:t>date</w:t>
            </w:r>
          </w:p>
        </w:tc>
        <w:tc>
          <w:tcPr>
            <w:tcW w:w="557" w:type="pct"/>
            <w:shd w:val="clear" w:color="auto" w:fill="auto"/>
            <w:vAlign w:val="center"/>
          </w:tcPr>
          <w:p w14:paraId="0B6B4BDC" w14:textId="7021E2A0" w:rsidR="009C1364" w:rsidRDefault="009C1364" w:rsidP="009C1364">
            <w:pPr>
              <w:pStyle w:val="CapstoneBody"/>
              <w:rPr>
                <w:lang w:val="en-PH" w:eastAsia="en-PH"/>
              </w:rPr>
            </w:pPr>
            <w:r>
              <w:rPr>
                <w:lang w:val="en-PH" w:eastAsia="en-PH"/>
              </w:rPr>
              <w:t>date</w:t>
            </w:r>
          </w:p>
        </w:tc>
        <w:tc>
          <w:tcPr>
            <w:tcW w:w="878" w:type="pct"/>
            <w:shd w:val="clear" w:color="auto" w:fill="auto"/>
            <w:vAlign w:val="center"/>
          </w:tcPr>
          <w:p w14:paraId="2E49EC6C" w14:textId="2060B48B" w:rsidR="009C1364" w:rsidRDefault="009C1364" w:rsidP="009C1364">
            <w:pPr>
              <w:pStyle w:val="CapstoneBody"/>
              <w:jc w:val="center"/>
              <w:rPr>
                <w:lang w:val="en-PH" w:eastAsia="en-PH"/>
              </w:rPr>
            </w:pPr>
            <w:r>
              <w:rPr>
                <w:lang w:val="en-PH" w:eastAsia="en-PH"/>
              </w:rPr>
              <w:t>datetime</w:t>
            </w:r>
          </w:p>
        </w:tc>
        <w:tc>
          <w:tcPr>
            <w:tcW w:w="608" w:type="pct"/>
            <w:shd w:val="clear" w:color="auto" w:fill="auto"/>
            <w:vAlign w:val="center"/>
          </w:tcPr>
          <w:p w14:paraId="64FFB93C" w14:textId="0D7D9E28" w:rsidR="009C1364" w:rsidRDefault="009C1364" w:rsidP="009C1364">
            <w:pPr>
              <w:pStyle w:val="CapstoneBody"/>
              <w:jc w:val="center"/>
              <w:rPr>
                <w:lang w:val="en-PH" w:eastAsia="en-PH"/>
              </w:rPr>
            </w:pPr>
            <w:r>
              <w:rPr>
                <w:lang w:val="en-PH" w:eastAsia="en-PH"/>
              </w:rPr>
              <w:t>255</w:t>
            </w:r>
          </w:p>
        </w:tc>
        <w:tc>
          <w:tcPr>
            <w:tcW w:w="1944" w:type="pct"/>
            <w:shd w:val="clear" w:color="auto" w:fill="auto"/>
            <w:vAlign w:val="center"/>
          </w:tcPr>
          <w:p w14:paraId="41721002" w14:textId="71849420" w:rsidR="009C1364" w:rsidRDefault="009C1364" w:rsidP="009C1364">
            <w:pPr>
              <w:pStyle w:val="CapstoneBody"/>
              <w:rPr>
                <w:lang w:val="en-PH" w:eastAsia="en-PH"/>
              </w:rPr>
            </w:pPr>
            <w:r>
              <w:rPr>
                <w:lang w:val="en-PH" w:eastAsia="en-PH"/>
              </w:rPr>
              <w:t>Payment date</w:t>
            </w:r>
          </w:p>
        </w:tc>
      </w:tr>
      <w:tr w:rsidR="009C1364" w14:paraId="0872E952" w14:textId="77777777" w:rsidTr="001D6775">
        <w:trPr>
          <w:trHeight w:hRule="exact" w:val="346"/>
        </w:trPr>
        <w:tc>
          <w:tcPr>
            <w:tcW w:w="1013" w:type="pct"/>
            <w:shd w:val="clear" w:color="auto" w:fill="auto"/>
            <w:vAlign w:val="center"/>
          </w:tcPr>
          <w:p w14:paraId="6AB26CEF" w14:textId="00614987" w:rsidR="009C1364" w:rsidRDefault="009C1364" w:rsidP="009C1364">
            <w:pPr>
              <w:pStyle w:val="CapstoneBody"/>
              <w:rPr>
                <w:lang w:val="en-PH" w:eastAsia="en-PH"/>
              </w:rPr>
            </w:pPr>
            <w:proofErr w:type="spellStart"/>
            <w:r>
              <w:rPr>
                <w:lang w:val="en-PH" w:eastAsia="en-PH"/>
              </w:rPr>
              <w:t>User_id</w:t>
            </w:r>
            <w:proofErr w:type="spellEnd"/>
          </w:p>
        </w:tc>
        <w:tc>
          <w:tcPr>
            <w:tcW w:w="557" w:type="pct"/>
            <w:shd w:val="clear" w:color="auto" w:fill="auto"/>
            <w:vAlign w:val="center"/>
          </w:tcPr>
          <w:p w14:paraId="5A09EBE8" w14:textId="6DCCBCD8" w:rsidR="009C1364" w:rsidRDefault="009C1364" w:rsidP="009C1364">
            <w:pPr>
              <w:pStyle w:val="CapstoneBody"/>
              <w:rPr>
                <w:lang w:val="en-PH" w:eastAsia="en-PH"/>
              </w:rPr>
            </w:pPr>
            <w:r>
              <w:rPr>
                <w:lang w:val="en-PH" w:eastAsia="en-PH"/>
              </w:rPr>
              <w:t>int</w:t>
            </w:r>
          </w:p>
        </w:tc>
        <w:tc>
          <w:tcPr>
            <w:tcW w:w="878" w:type="pct"/>
            <w:shd w:val="clear" w:color="auto" w:fill="auto"/>
            <w:vAlign w:val="center"/>
          </w:tcPr>
          <w:p w14:paraId="49AC1060" w14:textId="77777777" w:rsidR="009C1364" w:rsidRDefault="009C1364" w:rsidP="009C1364">
            <w:pPr>
              <w:pStyle w:val="CapstoneBody"/>
              <w:rPr>
                <w:lang w:val="en-PH" w:eastAsia="en-PH"/>
              </w:rPr>
            </w:pPr>
          </w:p>
        </w:tc>
        <w:tc>
          <w:tcPr>
            <w:tcW w:w="608" w:type="pct"/>
            <w:shd w:val="clear" w:color="auto" w:fill="auto"/>
            <w:vAlign w:val="center"/>
          </w:tcPr>
          <w:p w14:paraId="68FD1EB2" w14:textId="545B5A19" w:rsidR="009C1364" w:rsidRDefault="009C1364" w:rsidP="009C1364">
            <w:pPr>
              <w:pStyle w:val="CapstoneBody"/>
              <w:jc w:val="center"/>
              <w:rPr>
                <w:lang w:val="en-PH" w:eastAsia="en-PH"/>
              </w:rPr>
            </w:pPr>
            <w:r>
              <w:rPr>
                <w:lang w:val="en-PH" w:eastAsia="en-PH"/>
              </w:rPr>
              <w:t>11</w:t>
            </w:r>
          </w:p>
        </w:tc>
        <w:tc>
          <w:tcPr>
            <w:tcW w:w="1944" w:type="pct"/>
            <w:shd w:val="clear" w:color="auto" w:fill="auto"/>
            <w:vAlign w:val="center"/>
          </w:tcPr>
          <w:p w14:paraId="518F7B1D" w14:textId="3CF28EE0" w:rsidR="009C1364" w:rsidRDefault="009C1364" w:rsidP="009C1364">
            <w:pPr>
              <w:pStyle w:val="CapstoneBody"/>
              <w:rPr>
                <w:lang w:val="en-PH" w:eastAsia="en-PH"/>
              </w:rPr>
            </w:pPr>
            <w:r>
              <w:rPr>
                <w:lang w:val="en-PH" w:eastAsia="en-PH"/>
              </w:rPr>
              <w:t>Payment id</w:t>
            </w:r>
          </w:p>
        </w:tc>
      </w:tr>
      <w:tr w:rsidR="009C1364" w14:paraId="402D6EC6" w14:textId="77777777" w:rsidTr="001D6775">
        <w:trPr>
          <w:trHeight w:hRule="exact" w:val="346"/>
        </w:trPr>
        <w:tc>
          <w:tcPr>
            <w:tcW w:w="1013" w:type="pct"/>
            <w:shd w:val="clear" w:color="auto" w:fill="auto"/>
            <w:vAlign w:val="center"/>
          </w:tcPr>
          <w:p w14:paraId="3B6DA3D7" w14:textId="3FDEB859" w:rsidR="009C1364" w:rsidRDefault="009C1364" w:rsidP="009C1364">
            <w:pPr>
              <w:pStyle w:val="CapstoneBody"/>
              <w:rPr>
                <w:lang w:val="en-PH" w:eastAsia="en-PH"/>
              </w:rPr>
            </w:pPr>
            <w:r>
              <w:rPr>
                <w:lang w:val="en-PH" w:eastAsia="en-PH"/>
              </w:rPr>
              <w:t>Field Name</w:t>
            </w:r>
          </w:p>
        </w:tc>
        <w:tc>
          <w:tcPr>
            <w:tcW w:w="557" w:type="pct"/>
            <w:shd w:val="clear" w:color="auto" w:fill="auto"/>
            <w:vAlign w:val="center"/>
          </w:tcPr>
          <w:p w14:paraId="783339A8" w14:textId="33226983" w:rsidR="009C1364" w:rsidRDefault="009C1364" w:rsidP="009C1364">
            <w:pPr>
              <w:pStyle w:val="CapstoneBody"/>
              <w:rPr>
                <w:lang w:val="en-PH" w:eastAsia="en-PH"/>
              </w:rPr>
            </w:pPr>
            <w:r>
              <w:rPr>
                <w:lang w:val="en-PH" w:eastAsia="en-PH"/>
              </w:rPr>
              <w:t>Data Type</w:t>
            </w:r>
          </w:p>
        </w:tc>
        <w:tc>
          <w:tcPr>
            <w:tcW w:w="878" w:type="pct"/>
            <w:shd w:val="clear" w:color="auto" w:fill="auto"/>
            <w:vAlign w:val="center"/>
          </w:tcPr>
          <w:p w14:paraId="6037D7F7" w14:textId="4A368288" w:rsidR="009C1364" w:rsidRDefault="009C1364" w:rsidP="009C1364">
            <w:pPr>
              <w:pStyle w:val="CapstoneBody"/>
              <w:rPr>
                <w:lang w:val="en-PH" w:eastAsia="en-PH"/>
              </w:rPr>
            </w:pPr>
            <w:r>
              <w:rPr>
                <w:lang w:val="en-PH" w:eastAsia="en-PH"/>
              </w:rPr>
              <w:t>Data Format</w:t>
            </w:r>
          </w:p>
        </w:tc>
        <w:tc>
          <w:tcPr>
            <w:tcW w:w="608" w:type="pct"/>
            <w:shd w:val="clear" w:color="auto" w:fill="auto"/>
            <w:vAlign w:val="center"/>
          </w:tcPr>
          <w:p w14:paraId="59651B56" w14:textId="677CAEDD" w:rsidR="009C1364" w:rsidRDefault="009C1364" w:rsidP="009C1364">
            <w:pPr>
              <w:pStyle w:val="CapstoneBody"/>
              <w:jc w:val="center"/>
              <w:rPr>
                <w:lang w:val="en-PH" w:eastAsia="en-PH"/>
              </w:rPr>
            </w:pPr>
            <w:r>
              <w:rPr>
                <w:lang w:val="en-PH" w:eastAsia="en-PH"/>
              </w:rPr>
              <w:t>Field Size</w:t>
            </w:r>
          </w:p>
        </w:tc>
        <w:tc>
          <w:tcPr>
            <w:tcW w:w="1944" w:type="pct"/>
            <w:shd w:val="clear" w:color="auto" w:fill="auto"/>
            <w:vAlign w:val="center"/>
          </w:tcPr>
          <w:p w14:paraId="16D68EB5" w14:textId="7189DE45" w:rsidR="009C1364" w:rsidRDefault="009C1364" w:rsidP="009C1364">
            <w:pPr>
              <w:pStyle w:val="CapstoneBody"/>
              <w:rPr>
                <w:lang w:val="en-PH" w:eastAsia="en-PH"/>
              </w:rPr>
            </w:pPr>
            <w:r>
              <w:rPr>
                <w:lang w:val="en-PH" w:eastAsia="en-PH"/>
              </w:rPr>
              <w:t>Description</w:t>
            </w:r>
          </w:p>
        </w:tc>
      </w:tr>
      <w:tr w:rsidR="009C1364" w14:paraId="1968CA71" w14:textId="77777777" w:rsidTr="001D6775">
        <w:trPr>
          <w:trHeight w:hRule="exact" w:val="346"/>
        </w:trPr>
        <w:tc>
          <w:tcPr>
            <w:tcW w:w="1013" w:type="pct"/>
            <w:tcBorders>
              <w:bottom w:val="single" w:sz="4" w:space="0" w:color="auto"/>
            </w:tcBorders>
            <w:shd w:val="clear" w:color="auto" w:fill="auto"/>
            <w:vAlign w:val="center"/>
          </w:tcPr>
          <w:p w14:paraId="29FF8489" w14:textId="7950956E" w:rsidR="009C1364" w:rsidRDefault="009C1364" w:rsidP="009C1364">
            <w:pPr>
              <w:pStyle w:val="CapstoneBody"/>
              <w:rPr>
                <w:lang w:val="en-PH" w:eastAsia="en-PH"/>
              </w:rPr>
            </w:pPr>
            <w:r>
              <w:rPr>
                <w:lang w:val="en-PH" w:eastAsia="en-PH"/>
              </w:rPr>
              <w:t>id</w:t>
            </w:r>
          </w:p>
        </w:tc>
        <w:tc>
          <w:tcPr>
            <w:tcW w:w="557" w:type="pct"/>
            <w:tcBorders>
              <w:bottom w:val="single" w:sz="4" w:space="0" w:color="auto"/>
            </w:tcBorders>
            <w:shd w:val="clear" w:color="auto" w:fill="auto"/>
            <w:vAlign w:val="center"/>
          </w:tcPr>
          <w:p w14:paraId="4A8C571B" w14:textId="3F7CBA50" w:rsidR="009C1364" w:rsidRDefault="009C1364" w:rsidP="009C1364">
            <w:pPr>
              <w:pStyle w:val="CapstoneBody"/>
              <w:rPr>
                <w:lang w:val="en-PH" w:eastAsia="en-PH"/>
              </w:rPr>
            </w:pPr>
            <w:r>
              <w:rPr>
                <w:lang w:val="en-PH" w:eastAsia="en-PH"/>
              </w:rPr>
              <w:t>int</w:t>
            </w:r>
          </w:p>
        </w:tc>
        <w:tc>
          <w:tcPr>
            <w:tcW w:w="878" w:type="pct"/>
            <w:tcBorders>
              <w:bottom w:val="single" w:sz="4" w:space="0" w:color="auto"/>
            </w:tcBorders>
            <w:shd w:val="clear" w:color="auto" w:fill="auto"/>
            <w:vAlign w:val="center"/>
          </w:tcPr>
          <w:p w14:paraId="04F690C3" w14:textId="77777777" w:rsidR="009C1364" w:rsidRDefault="009C1364" w:rsidP="009C1364">
            <w:pPr>
              <w:pStyle w:val="CapstoneBody"/>
              <w:rPr>
                <w:lang w:val="en-PH" w:eastAsia="en-PH"/>
              </w:rPr>
            </w:pPr>
          </w:p>
        </w:tc>
        <w:tc>
          <w:tcPr>
            <w:tcW w:w="608" w:type="pct"/>
            <w:tcBorders>
              <w:bottom w:val="single" w:sz="4" w:space="0" w:color="auto"/>
            </w:tcBorders>
            <w:shd w:val="clear" w:color="auto" w:fill="auto"/>
            <w:vAlign w:val="center"/>
          </w:tcPr>
          <w:p w14:paraId="021C362D" w14:textId="54C973A7" w:rsidR="009C1364" w:rsidRDefault="009C1364" w:rsidP="009C1364">
            <w:pPr>
              <w:pStyle w:val="CapstoneBody"/>
              <w:jc w:val="center"/>
              <w:rPr>
                <w:lang w:val="en-PH" w:eastAsia="en-PH"/>
              </w:rPr>
            </w:pPr>
            <w:r>
              <w:rPr>
                <w:lang w:val="en-PH" w:eastAsia="en-PH"/>
              </w:rPr>
              <w:t>11</w:t>
            </w:r>
          </w:p>
        </w:tc>
        <w:tc>
          <w:tcPr>
            <w:tcW w:w="1944" w:type="pct"/>
            <w:tcBorders>
              <w:bottom w:val="single" w:sz="4" w:space="0" w:color="auto"/>
            </w:tcBorders>
            <w:shd w:val="clear" w:color="auto" w:fill="auto"/>
            <w:vAlign w:val="center"/>
          </w:tcPr>
          <w:p w14:paraId="0F570BB5" w14:textId="31ECC41D" w:rsidR="009C1364" w:rsidRDefault="009C1364" w:rsidP="009C1364">
            <w:pPr>
              <w:pStyle w:val="CapstoneBody"/>
              <w:rPr>
                <w:lang w:val="en-PH" w:eastAsia="en-PH"/>
              </w:rPr>
            </w:pPr>
            <w:r w:rsidRPr="00E1066D">
              <w:rPr>
                <w:lang w:val="en-PH" w:eastAsia="en-PH"/>
              </w:rPr>
              <w:t>System's auto Incremented</w:t>
            </w:r>
          </w:p>
        </w:tc>
      </w:tr>
    </w:tbl>
    <w:p w14:paraId="2E01E990" w14:textId="77777777" w:rsidR="00040098" w:rsidRDefault="00040098">
      <w:pPr>
        <w:spacing w:line="480" w:lineRule="auto"/>
        <w:jc w:val="both"/>
        <w:rPr>
          <w:rFonts w:cs="Arial"/>
          <w:b/>
          <w:sz w:val="24"/>
          <w:szCs w:val="24"/>
        </w:rPr>
      </w:pPr>
    </w:p>
    <w:p w14:paraId="622E3A2A" w14:textId="36030BBF" w:rsidR="00B86FDD" w:rsidRDefault="009C1364" w:rsidP="00651C18">
      <w:pPr>
        <w:pStyle w:val="LOT-NEW"/>
      </w:pPr>
      <w:bookmarkStart w:id="116" w:name="_Toc130239097"/>
      <w:r>
        <w:t>Logs</w:t>
      </w:r>
      <w:bookmarkEnd w:id="116"/>
    </w:p>
    <w:tbl>
      <w:tblPr>
        <w:tblW w:w="5000" w:type="pct"/>
        <w:tblLook w:val="04A0" w:firstRow="1" w:lastRow="0" w:firstColumn="1" w:lastColumn="0" w:noHBand="0" w:noVBand="1"/>
      </w:tblPr>
      <w:tblGrid>
        <w:gridCol w:w="1839"/>
        <w:gridCol w:w="956"/>
        <w:gridCol w:w="1189"/>
        <w:gridCol w:w="1350"/>
        <w:gridCol w:w="3306"/>
      </w:tblGrid>
      <w:tr w:rsidR="007F0318" w14:paraId="5002802C" w14:textId="77777777" w:rsidTr="001D6775">
        <w:trPr>
          <w:trHeight w:hRule="exact" w:val="346"/>
        </w:trPr>
        <w:tc>
          <w:tcPr>
            <w:tcW w:w="1065" w:type="pct"/>
            <w:tcBorders>
              <w:top w:val="single" w:sz="4" w:space="0" w:color="auto"/>
              <w:bottom w:val="single" w:sz="4" w:space="0" w:color="auto"/>
            </w:tcBorders>
            <w:shd w:val="clear" w:color="auto" w:fill="auto"/>
            <w:vAlign w:val="center"/>
          </w:tcPr>
          <w:p w14:paraId="6BA2C230" w14:textId="77777777" w:rsidR="007F0318" w:rsidRDefault="007F0318" w:rsidP="001D6775">
            <w:pPr>
              <w:pStyle w:val="CapstoneBody"/>
              <w:rPr>
                <w:lang w:val="en-PH" w:eastAsia="en-PH"/>
              </w:rPr>
            </w:pPr>
            <w:r>
              <w:rPr>
                <w:lang w:val="en-PH" w:eastAsia="en-PH"/>
              </w:rPr>
              <w:t>Field Name</w:t>
            </w:r>
          </w:p>
        </w:tc>
        <w:tc>
          <w:tcPr>
            <w:tcW w:w="553" w:type="pct"/>
            <w:tcBorders>
              <w:top w:val="single" w:sz="4" w:space="0" w:color="auto"/>
              <w:bottom w:val="single" w:sz="4" w:space="0" w:color="auto"/>
            </w:tcBorders>
            <w:shd w:val="clear" w:color="auto" w:fill="auto"/>
            <w:vAlign w:val="center"/>
          </w:tcPr>
          <w:p w14:paraId="5E008BCB" w14:textId="77777777" w:rsidR="007F0318" w:rsidRDefault="007F0318" w:rsidP="001D6775">
            <w:pPr>
              <w:pStyle w:val="CapstoneBody"/>
              <w:rPr>
                <w:lang w:val="en-PH" w:eastAsia="en-PH"/>
              </w:rPr>
            </w:pPr>
            <w:r>
              <w:rPr>
                <w:lang w:val="en-PH" w:eastAsia="en-PH"/>
              </w:rPr>
              <w:t>Data Type</w:t>
            </w:r>
          </w:p>
        </w:tc>
        <w:tc>
          <w:tcPr>
            <w:tcW w:w="688" w:type="pct"/>
            <w:tcBorders>
              <w:top w:val="single" w:sz="4" w:space="0" w:color="auto"/>
              <w:bottom w:val="single" w:sz="4" w:space="0" w:color="auto"/>
            </w:tcBorders>
            <w:shd w:val="clear" w:color="auto" w:fill="auto"/>
            <w:vAlign w:val="center"/>
          </w:tcPr>
          <w:p w14:paraId="55FFDB5D" w14:textId="77777777" w:rsidR="007F0318" w:rsidRDefault="007F0318" w:rsidP="001D6775">
            <w:pPr>
              <w:pStyle w:val="CapstoneBody"/>
              <w:rPr>
                <w:lang w:val="en-PH" w:eastAsia="en-PH"/>
              </w:rPr>
            </w:pPr>
            <w:r>
              <w:rPr>
                <w:lang w:val="en-PH" w:eastAsia="en-PH"/>
              </w:rPr>
              <w:t>Data Format</w:t>
            </w:r>
          </w:p>
        </w:tc>
        <w:tc>
          <w:tcPr>
            <w:tcW w:w="781" w:type="pct"/>
            <w:tcBorders>
              <w:top w:val="single" w:sz="4" w:space="0" w:color="auto"/>
              <w:bottom w:val="single" w:sz="4" w:space="0" w:color="auto"/>
            </w:tcBorders>
            <w:shd w:val="clear" w:color="auto" w:fill="auto"/>
            <w:vAlign w:val="center"/>
          </w:tcPr>
          <w:p w14:paraId="538F58D9" w14:textId="77777777" w:rsidR="007F0318" w:rsidRDefault="007F0318" w:rsidP="001D6775">
            <w:pPr>
              <w:pStyle w:val="CapstoneBody"/>
              <w:rPr>
                <w:lang w:val="en-PH" w:eastAsia="en-PH"/>
              </w:rPr>
            </w:pPr>
            <w:r>
              <w:rPr>
                <w:lang w:val="en-PH" w:eastAsia="en-PH"/>
              </w:rPr>
              <w:t>Field Size</w:t>
            </w:r>
          </w:p>
        </w:tc>
        <w:tc>
          <w:tcPr>
            <w:tcW w:w="1913" w:type="pct"/>
            <w:tcBorders>
              <w:top w:val="single" w:sz="4" w:space="0" w:color="auto"/>
              <w:bottom w:val="single" w:sz="4" w:space="0" w:color="auto"/>
            </w:tcBorders>
            <w:shd w:val="clear" w:color="auto" w:fill="auto"/>
            <w:vAlign w:val="center"/>
          </w:tcPr>
          <w:p w14:paraId="3D506369" w14:textId="77777777" w:rsidR="007F0318" w:rsidRDefault="007F0318" w:rsidP="001D6775">
            <w:pPr>
              <w:pStyle w:val="CapstoneBody"/>
              <w:rPr>
                <w:lang w:val="en-PH" w:eastAsia="en-PH"/>
              </w:rPr>
            </w:pPr>
            <w:r>
              <w:rPr>
                <w:lang w:val="en-PH" w:eastAsia="en-PH"/>
              </w:rPr>
              <w:t>Description</w:t>
            </w:r>
          </w:p>
        </w:tc>
      </w:tr>
      <w:tr w:rsidR="007F0318" w14:paraId="54F59C55" w14:textId="77777777" w:rsidTr="001D6775">
        <w:trPr>
          <w:trHeight w:hRule="exact" w:val="346"/>
        </w:trPr>
        <w:tc>
          <w:tcPr>
            <w:tcW w:w="1065" w:type="pct"/>
            <w:tcBorders>
              <w:top w:val="single" w:sz="4" w:space="0" w:color="auto"/>
            </w:tcBorders>
            <w:shd w:val="clear" w:color="auto" w:fill="auto"/>
            <w:vAlign w:val="center"/>
          </w:tcPr>
          <w:p w14:paraId="0AFBE756" w14:textId="77777777" w:rsidR="007F0318" w:rsidRDefault="007F0318" w:rsidP="001D6775">
            <w:pPr>
              <w:pStyle w:val="CapstoneBody"/>
              <w:rPr>
                <w:lang w:val="en-PH" w:eastAsia="en-PH"/>
              </w:rPr>
            </w:pPr>
            <w:r>
              <w:rPr>
                <w:lang w:val="en-PH" w:eastAsia="en-PH"/>
              </w:rPr>
              <w:t>id</w:t>
            </w:r>
          </w:p>
        </w:tc>
        <w:tc>
          <w:tcPr>
            <w:tcW w:w="553" w:type="pct"/>
            <w:tcBorders>
              <w:top w:val="single" w:sz="4" w:space="0" w:color="auto"/>
            </w:tcBorders>
            <w:shd w:val="clear" w:color="auto" w:fill="auto"/>
            <w:vAlign w:val="center"/>
          </w:tcPr>
          <w:p w14:paraId="7CE68F6D" w14:textId="77777777" w:rsidR="007F0318" w:rsidRDefault="007F0318" w:rsidP="001D6775">
            <w:pPr>
              <w:pStyle w:val="CapstoneBody"/>
              <w:rPr>
                <w:lang w:val="en-PH" w:eastAsia="en-PH"/>
              </w:rPr>
            </w:pPr>
            <w:r>
              <w:rPr>
                <w:lang w:val="en-PH" w:eastAsia="en-PH"/>
              </w:rPr>
              <w:t>int</w:t>
            </w:r>
          </w:p>
        </w:tc>
        <w:tc>
          <w:tcPr>
            <w:tcW w:w="688" w:type="pct"/>
            <w:tcBorders>
              <w:top w:val="single" w:sz="4" w:space="0" w:color="auto"/>
            </w:tcBorders>
            <w:shd w:val="clear" w:color="auto" w:fill="auto"/>
            <w:vAlign w:val="center"/>
          </w:tcPr>
          <w:p w14:paraId="341949DA" w14:textId="77777777" w:rsidR="007F0318" w:rsidRDefault="007F0318" w:rsidP="001D6775">
            <w:pPr>
              <w:pStyle w:val="CapstoneBody"/>
              <w:jc w:val="center"/>
              <w:rPr>
                <w:lang w:val="en-PH" w:eastAsia="en-PH"/>
              </w:rPr>
            </w:pPr>
          </w:p>
        </w:tc>
        <w:tc>
          <w:tcPr>
            <w:tcW w:w="781" w:type="pct"/>
            <w:tcBorders>
              <w:top w:val="single" w:sz="4" w:space="0" w:color="auto"/>
            </w:tcBorders>
            <w:shd w:val="clear" w:color="auto" w:fill="auto"/>
            <w:vAlign w:val="center"/>
          </w:tcPr>
          <w:p w14:paraId="4932F069" w14:textId="77777777" w:rsidR="007F0318" w:rsidRDefault="007F0318" w:rsidP="001D6775">
            <w:pPr>
              <w:pStyle w:val="CapstoneBody"/>
              <w:jc w:val="center"/>
              <w:rPr>
                <w:lang w:val="en-PH" w:eastAsia="en-PH"/>
              </w:rPr>
            </w:pPr>
            <w:r>
              <w:rPr>
                <w:lang w:val="en-PH" w:eastAsia="en-PH"/>
              </w:rPr>
              <w:t>11</w:t>
            </w:r>
          </w:p>
        </w:tc>
        <w:tc>
          <w:tcPr>
            <w:tcW w:w="1913" w:type="pct"/>
            <w:tcBorders>
              <w:top w:val="single" w:sz="4" w:space="0" w:color="auto"/>
            </w:tcBorders>
            <w:shd w:val="clear" w:color="auto" w:fill="auto"/>
            <w:vAlign w:val="center"/>
          </w:tcPr>
          <w:p w14:paraId="423DB92C" w14:textId="77777777" w:rsidR="007F0318" w:rsidRDefault="007F0318" w:rsidP="001D6775">
            <w:pPr>
              <w:pStyle w:val="CapstoneBody"/>
              <w:rPr>
                <w:lang w:val="en-PH" w:eastAsia="en-PH"/>
              </w:rPr>
            </w:pPr>
            <w:r w:rsidRPr="00E1066D">
              <w:rPr>
                <w:lang w:val="en-PH" w:eastAsia="en-PH"/>
              </w:rPr>
              <w:t>System's auto Incremented</w:t>
            </w:r>
          </w:p>
        </w:tc>
      </w:tr>
      <w:tr w:rsidR="007F0318" w14:paraId="12EDFD6F" w14:textId="77777777" w:rsidTr="001D6775">
        <w:trPr>
          <w:trHeight w:hRule="exact" w:val="346"/>
        </w:trPr>
        <w:tc>
          <w:tcPr>
            <w:tcW w:w="1065" w:type="pct"/>
            <w:shd w:val="clear" w:color="auto" w:fill="auto"/>
            <w:vAlign w:val="center"/>
          </w:tcPr>
          <w:p w14:paraId="6D7B506D" w14:textId="77777777" w:rsidR="007F0318" w:rsidRDefault="007F0318" w:rsidP="001D6775">
            <w:pPr>
              <w:pStyle w:val="CapstoneBody"/>
              <w:rPr>
                <w:lang w:val="en-PH" w:eastAsia="en-PH"/>
              </w:rPr>
            </w:pPr>
            <w:proofErr w:type="spellStart"/>
            <w:r>
              <w:rPr>
                <w:lang w:val="en-PH" w:eastAsia="en-PH"/>
              </w:rPr>
              <w:t>first_name</w:t>
            </w:r>
            <w:proofErr w:type="spellEnd"/>
          </w:p>
        </w:tc>
        <w:tc>
          <w:tcPr>
            <w:tcW w:w="553" w:type="pct"/>
            <w:shd w:val="clear" w:color="auto" w:fill="auto"/>
            <w:vAlign w:val="center"/>
          </w:tcPr>
          <w:p w14:paraId="2EC966DA" w14:textId="77777777" w:rsidR="007F0318" w:rsidRDefault="007F0318" w:rsidP="001D6775">
            <w:pPr>
              <w:pStyle w:val="CapstoneBody"/>
              <w:rPr>
                <w:lang w:val="en-PH" w:eastAsia="en-PH"/>
              </w:rPr>
            </w:pPr>
            <w:r>
              <w:rPr>
                <w:lang w:val="en-PH" w:eastAsia="en-PH"/>
              </w:rPr>
              <w:t>varchar</w:t>
            </w:r>
          </w:p>
        </w:tc>
        <w:tc>
          <w:tcPr>
            <w:tcW w:w="688" w:type="pct"/>
            <w:shd w:val="clear" w:color="auto" w:fill="auto"/>
            <w:vAlign w:val="center"/>
          </w:tcPr>
          <w:p w14:paraId="7F7B7968" w14:textId="77777777" w:rsidR="007F0318" w:rsidRDefault="007F0318" w:rsidP="001D6775">
            <w:pPr>
              <w:pStyle w:val="CapstoneBody"/>
              <w:jc w:val="center"/>
              <w:rPr>
                <w:lang w:val="en-PH" w:eastAsia="en-PH"/>
              </w:rPr>
            </w:pPr>
          </w:p>
        </w:tc>
        <w:tc>
          <w:tcPr>
            <w:tcW w:w="781" w:type="pct"/>
            <w:shd w:val="clear" w:color="auto" w:fill="auto"/>
            <w:vAlign w:val="center"/>
          </w:tcPr>
          <w:p w14:paraId="3EED7E2C" w14:textId="77777777" w:rsidR="007F0318" w:rsidRDefault="007F0318" w:rsidP="001D6775">
            <w:pPr>
              <w:pStyle w:val="CapstoneBody"/>
              <w:jc w:val="center"/>
              <w:rPr>
                <w:lang w:val="en-PH" w:eastAsia="en-PH"/>
              </w:rPr>
            </w:pPr>
            <w:r>
              <w:rPr>
                <w:lang w:val="en-PH" w:eastAsia="en-PH"/>
              </w:rPr>
              <w:t>255</w:t>
            </w:r>
          </w:p>
        </w:tc>
        <w:tc>
          <w:tcPr>
            <w:tcW w:w="1913" w:type="pct"/>
            <w:shd w:val="clear" w:color="auto" w:fill="auto"/>
            <w:vAlign w:val="center"/>
          </w:tcPr>
          <w:p w14:paraId="380E2D56" w14:textId="77777777" w:rsidR="007F0318" w:rsidRDefault="007F0318" w:rsidP="001D6775">
            <w:pPr>
              <w:pStyle w:val="CapstoneBody"/>
              <w:rPr>
                <w:lang w:val="en-PH" w:eastAsia="en-PH"/>
              </w:rPr>
            </w:pPr>
            <w:r>
              <w:rPr>
                <w:lang w:val="en-PH" w:eastAsia="en-PH"/>
              </w:rPr>
              <w:t>Logs full name</w:t>
            </w:r>
          </w:p>
        </w:tc>
      </w:tr>
      <w:tr w:rsidR="007F0318" w14:paraId="7E424D7A" w14:textId="77777777" w:rsidTr="001D6775">
        <w:trPr>
          <w:trHeight w:hRule="exact" w:val="346"/>
        </w:trPr>
        <w:tc>
          <w:tcPr>
            <w:tcW w:w="1065" w:type="pct"/>
            <w:shd w:val="clear" w:color="auto" w:fill="auto"/>
            <w:vAlign w:val="center"/>
          </w:tcPr>
          <w:p w14:paraId="4F203FD9" w14:textId="77777777" w:rsidR="007F0318" w:rsidRDefault="007F0318" w:rsidP="001D6775">
            <w:pPr>
              <w:pStyle w:val="CapstoneBody"/>
              <w:rPr>
                <w:lang w:val="en-PH" w:eastAsia="en-PH"/>
              </w:rPr>
            </w:pPr>
            <w:proofErr w:type="spellStart"/>
            <w:r>
              <w:rPr>
                <w:lang w:val="en-PH" w:eastAsia="en-PH"/>
              </w:rPr>
              <w:t>account_type</w:t>
            </w:r>
            <w:proofErr w:type="spellEnd"/>
          </w:p>
        </w:tc>
        <w:tc>
          <w:tcPr>
            <w:tcW w:w="553" w:type="pct"/>
            <w:shd w:val="clear" w:color="auto" w:fill="auto"/>
            <w:vAlign w:val="center"/>
          </w:tcPr>
          <w:p w14:paraId="233E4E56" w14:textId="77777777" w:rsidR="007F0318" w:rsidRDefault="007F0318" w:rsidP="001D6775">
            <w:pPr>
              <w:pStyle w:val="CapstoneBody"/>
              <w:rPr>
                <w:lang w:val="en-PH" w:eastAsia="en-PH"/>
              </w:rPr>
            </w:pPr>
            <w:r>
              <w:rPr>
                <w:lang w:val="en-PH" w:eastAsia="en-PH"/>
              </w:rPr>
              <w:t>varchar</w:t>
            </w:r>
          </w:p>
        </w:tc>
        <w:tc>
          <w:tcPr>
            <w:tcW w:w="688" w:type="pct"/>
            <w:shd w:val="clear" w:color="auto" w:fill="auto"/>
            <w:vAlign w:val="center"/>
          </w:tcPr>
          <w:p w14:paraId="284FFF4D" w14:textId="77777777" w:rsidR="007F0318" w:rsidRDefault="007F0318" w:rsidP="001D6775">
            <w:pPr>
              <w:pStyle w:val="CapstoneBody"/>
              <w:jc w:val="center"/>
              <w:rPr>
                <w:lang w:val="en-PH" w:eastAsia="en-PH"/>
              </w:rPr>
            </w:pPr>
          </w:p>
        </w:tc>
        <w:tc>
          <w:tcPr>
            <w:tcW w:w="781" w:type="pct"/>
            <w:shd w:val="clear" w:color="auto" w:fill="auto"/>
            <w:vAlign w:val="center"/>
          </w:tcPr>
          <w:p w14:paraId="20020072" w14:textId="77777777" w:rsidR="007F0318" w:rsidRDefault="007F0318" w:rsidP="001D6775">
            <w:pPr>
              <w:pStyle w:val="CapstoneBody"/>
              <w:jc w:val="center"/>
              <w:rPr>
                <w:lang w:val="en-PH" w:eastAsia="en-PH"/>
              </w:rPr>
            </w:pPr>
            <w:r>
              <w:rPr>
                <w:lang w:val="en-PH" w:eastAsia="en-PH"/>
              </w:rPr>
              <w:t>20</w:t>
            </w:r>
          </w:p>
        </w:tc>
        <w:tc>
          <w:tcPr>
            <w:tcW w:w="1913" w:type="pct"/>
            <w:shd w:val="clear" w:color="auto" w:fill="auto"/>
            <w:vAlign w:val="center"/>
          </w:tcPr>
          <w:p w14:paraId="07D7D63B" w14:textId="77777777" w:rsidR="007F0318" w:rsidRDefault="007F0318" w:rsidP="001D6775">
            <w:pPr>
              <w:pStyle w:val="CapstoneBody"/>
              <w:rPr>
                <w:lang w:val="en-PH" w:eastAsia="en-PH"/>
              </w:rPr>
            </w:pPr>
            <w:r>
              <w:rPr>
                <w:lang w:val="en-PH" w:eastAsia="en-PH"/>
              </w:rPr>
              <w:t xml:space="preserve">Logs user type </w:t>
            </w:r>
          </w:p>
        </w:tc>
      </w:tr>
      <w:tr w:rsidR="007F0318" w14:paraId="432917CA" w14:textId="77777777" w:rsidTr="001D6775">
        <w:trPr>
          <w:trHeight w:hRule="exact" w:val="346"/>
        </w:trPr>
        <w:tc>
          <w:tcPr>
            <w:tcW w:w="1065" w:type="pct"/>
            <w:shd w:val="clear" w:color="auto" w:fill="auto"/>
            <w:vAlign w:val="center"/>
          </w:tcPr>
          <w:p w14:paraId="50A33C6D" w14:textId="77777777" w:rsidR="007F0318" w:rsidRDefault="007F0318" w:rsidP="001D6775">
            <w:pPr>
              <w:pStyle w:val="CapstoneBody"/>
              <w:rPr>
                <w:lang w:val="en-PH" w:eastAsia="en-PH"/>
              </w:rPr>
            </w:pPr>
            <w:r>
              <w:rPr>
                <w:lang w:val="en-PH" w:eastAsia="en-PH"/>
              </w:rPr>
              <w:t>date</w:t>
            </w:r>
          </w:p>
        </w:tc>
        <w:tc>
          <w:tcPr>
            <w:tcW w:w="553" w:type="pct"/>
            <w:shd w:val="clear" w:color="auto" w:fill="auto"/>
            <w:vAlign w:val="center"/>
          </w:tcPr>
          <w:p w14:paraId="21520C39" w14:textId="77777777" w:rsidR="007F0318" w:rsidRDefault="007F0318" w:rsidP="001D6775">
            <w:pPr>
              <w:pStyle w:val="CapstoneBody"/>
              <w:rPr>
                <w:lang w:val="en-PH" w:eastAsia="en-PH"/>
              </w:rPr>
            </w:pPr>
            <w:r>
              <w:rPr>
                <w:lang w:val="en-PH" w:eastAsia="en-PH"/>
              </w:rPr>
              <w:t>date</w:t>
            </w:r>
          </w:p>
        </w:tc>
        <w:tc>
          <w:tcPr>
            <w:tcW w:w="688" w:type="pct"/>
            <w:shd w:val="clear" w:color="auto" w:fill="auto"/>
            <w:vAlign w:val="center"/>
          </w:tcPr>
          <w:p w14:paraId="63ABAC63" w14:textId="77777777" w:rsidR="007F0318" w:rsidRDefault="007F0318" w:rsidP="001D6775">
            <w:pPr>
              <w:pStyle w:val="CapstoneBody"/>
              <w:jc w:val="center"/>
              <w:rPr>
                <w:lang w:val="en-PH" w:eastAsia="en-PH"/>
              </w:rPr>
            </w:pPr>
            <w:r>
              <w:rPr>
                <w:lang w:val="en-PH" w:eastAsia="en-PH"/>
              </w:rPr>
              <w:t>datetime</w:t>
            </w:r>
          </w:p>
        </w:tc>
        <w:tc>
          <w:tcPr>
            <w:tcW w:w="781" w:type="pct"/>
            <w:shd w:val="clear" w:color="auto" w:fill="auto"/>
            <w:vAlign w:val="center"/>
          </w:tcPr>
          <w:p w14:paraId="4C014F52" w14:textId="77777777" w:rsidR="007F0318" w:rsidRDefault="007F0318" w:rsidP="001D6775">
            <w:pPr>
              <w:pStyle w:val="CapstoneBody"/>
              <w:jc w:val="center"/>
              <w:rPr>
                <w:lang w:val="en-PH" w:eastAsia="en-PH"/>
              </w:rPr>
            </w:pPr>
            <w:r>
              <w:rPr>
                <w:lang w:val="en-PH" w:eastAsia="en-PH"/>
              </w:rPr>
              <w:t>255</w:t>
            </w:r>
          </w:p>
        </w:tc>
        <w:tc>
          <w:tcPr>
            <w:tcW w:w="1913" w:type="pct"/>
            <w:shd w:val="clear" w:color="auto" w:fill="auto"/>
            <w:vAlign w:val="center"/>
          </w:tcPr>
          <w:p w14:paraId="694CD235" w14:textId="77777777" w:rsidR="007F0318" w:rsidRDefault="007F0318" w:rsidP="001D6775">
            <w:pPr>
              <w:pStyle w:val="CapstoneBody"/>
              <w:rPr>
                <w:lang w:val="en-PH" w:eastAsia="en-PH"/>
              </w:rPr>
            </w:pPr>
            <w:r>
              <w:rPr>
                <w:lang w:val="en-PH" w:eastAsia="en-PH"/>
              </w:rPr>
              <w:t>Logs date and timestamp</w:t>
            </w:r>
          </w:p>
        </w:tc>
      </w:tr>
      <w:tr w:rsidR="007F0318" w14:paraId="005C9D27" w14:textId="77777777" w:rsidTr="001D6775">
        <w:trPr>
          <w:trHeight w:hRule="exact" w:val="346"/>
        </w:trPr>
        <w:tc>
          <w:tcPr>
            <w:tcW w:w="1065" w:type="pct"/>
            <w:tcBorders>
              <w:bottom w:val="single" w:sz="4" w:space="0" w:color="auto"/>
            </w:tcBorders>
            <w:shd w:val="clear" w:color="auto" w:fill="auto"/>
            <w:vAlign w:val="center"/>
          </w:tcPr>
          <w:p w14:paraId="1A8286BD" w14:textId="77777777" w:rsidR="007F0318" w:rsidRDefault="007F0318" w:rsidP="001D6775">
            <w:pPr>
              <w:pStyle w:val="CapstoneBody"/>
              <w:rPr>
                <w:lang w:val="en-PH" w:eastAsia="en-PH"/>
              </w:rPr>
            </w:pPr>
            <w:proofErr w:type="spellStart"/>
            <w:r>
              <w:rPr>
                <w:lang w:val="en-PH" w:eastAsia="en-PH"/>
              </w:rPr>
              <w:t>log_id</w:t>
            </w:r>
            <w:proofErr w:type="spellEnd"/>
          </w:p>
        </w:tc>
        <w:tc>
          <w:tcPr>
            <w:tcW w:w="553" w:type="pct"/>
            <w:tcBorders>
              <w:bottom w:val="single" w:sz="4" w:space="0" w:color="auto"/>
            </w:tcBorders>
            <w:shd w:val="clear" w:color="auto" w:fill="auto"/>
            <w:vAlign w:val="center"/>
          </w:tcPr>
          <w:p w14:paraId="1C77B8C9" w14:textId="77777777" w:rsidR="007F0318" w:rsidRDefault="007F0318" w:rsidP="001D6775">
            <w:pPr>
              <w:pStyle w:val="CapstoneBody"/>
              <w:rPr>
                <w:lang w:val="en-PH" w:eastAsia="en-PH"/>
              </w:rPr>
            </w:pPr>
            <w:r>
              <w:rPr>
                <w:lang w:val="en-PH" w:eastAsia="en-PH"/>
              </w:rPr>
              <w:t>int</w:t>
            </w:r>
          </w:p>
        </w:tc>
        <w:tc>
          <w:tcPr>
            <w:tcW w:w="688" w:type="pct"/>
            <w:tcBorders>
              <w:bottom w:val="single" w:sz="4" w:space="0" w:color="auto"/>
            </w:tcBorders>
            <w:shd w:val="clear" w:color="auto" w:fill="auto"/>
            <w:vAlign w:val="center"/>
          </w:tcPr>
          <w:p w14:paraId="37F8AC5F" w14:textId="77777777" w:rsidR="007F0318" w:rsidRDefault="007F0318" w:rsidP="001D6775">
            <w:pPr>
              <w:pStyle w:val="CapstoneBody"/>
              <w:jc w:val="center"/>
              <w:rPr>
                <w:lang w:val="en-PH" w:eastAsia="en-PH"/>
              </w:rPr>
            </w:pPr>
          </w:p>
        </w:tc>
        <w:tc>
          <w:tcPr>
            <w:tcW w:w="781" w:type="pct"/>
            <w:tcBorders>
              <w:bottom w:val="single" w:sz="4" w:space="0" w:color="auto"/>
            </w:tcBorders>
            <w:shd w:val="clear" w:color="auto" w:fill="auto"/>
            <w:vAlign w:val="center"/>
          </w:tcPr>
          <w:p w14:paraId="59F97893" w14:textId="77777777" w:rsidR="007F0318" w:rsidRDefault="007F0318" w:rsidP="001D6775">
            <w:pPr>
              <w:pStyle w:val="CapstoneBody"/>
              <w:jc w:val="center"/>
              <w:rPr>
                <w:lang w:val="en-PH" w:eastAsia="en-PH"/>
              </w:rPr>
            </w:pPr>
            <w:r>
              <w:rPr>
                <w:lang w:val="en-PH" w:eastAsia="en-PH"/>
              </w:rPr>
              <w:t>11</w:t>
            </w:r>
          </w:p>
        </w:tc>
        <w:tc>
          <w:tcPr>
            <w:tcW w:w="1913" w:type="pct"/>
            <w:tcBorders>
              <w:bottom w:val="single" w:sz="4" w:space="0" w:color="auto"/>
            </w:tcBorders>
            <w:shd w:val="clear" w:color="auto" w:fill="auto"/>
            <w:vAlign w:val="center"/>
          </w:tcPr>
          <w:p w14:paraId="529384DB" w14:textId="77777777" w:rsidR="007F0318" w:rsidRDefault="007F0318" w:rsidP="001D6775">
            <w:pPr>
              <w:pStyle w:val="CapstoneBody"/>
              <w:rPr>
                <w:lang w:val="en-PH" w:eastAsia="en-PH"/>
              </w:rPr>
            </w:pPr>
            <w:r>
              <w:rPr>
                <w:lang w:val="en-PH" w:eastAsia="en-PH"/>
              </w:rPr>
              <w:t>Logs id</w:t>
            </w:r>
          </w:p>
        </w:tc>
      </w:tr>
    </w:tbl>
    <w:p w14:paraId="02E6FAAE" w14:textId="1B374D6E" w:rsidR="00B86FDD" w:rsidRDefault="00B86FDD" w:rsidP="008D3100">
      <w:pPr>
        <w:pStyle w:val="CapstoneBody"/>
      </w:pPr>
    </w:p>
    <w:p w14:paraId="537BCD14" w14:textId="77777777" w:rsidR="00252F10" w:rsidRDefault="00252F10" w:rsidP="007F0318">
      <w:pPr>
        <w:pStyle w:val="TITLE1"/>
        <w:jc w:val="left"/>
        <w:sectPr w:rsidR="00252F10" w:rsidSect="00BD0DCC">
          <w:pgSz w:w="12240" w:h="15840"/>
          <w:pgMar w:top="1440" w:right="1440" w:bottom="1440" w:left="2160" w:header="720" w:footer="720" w:gutter="0"/>
          <w:cols w:space="720"/>
          <w:titlePg/>
          <w:docGrid w:linePitch="360"/>
        </w:sectPr>
      </w:pPr>
    </w:p>
    <w:p w14:paraId="4F775A45" w14:textId="77777777" w:rsidR="00252F10" w:rsidRDefault="006722CE">
      <w:pPr>
        <w:pStyle w:val="TITLE1"/>
      </w:pPr>
      <w:bookmarkStart w:id="117" w:name="_Toc130288622"/>
      <w:r>
        <w:lastRenderedPageBreak/>
        <w:t>CHAPTER IV</w:t>
      </w:r>
      <w:bookmarkEnd w:id="117"/>
    </w:p>
    <w:p w14:paraId="12BA7334" w14:textId="79DB19B5" w:rsidR="00866556" w:rsidRPr="00B65473" w:rsidRDefault="006722CE" w:rsidP="00B65473">
      <w:pPr>
        <w:pStyle w:val="TITLE2"/>
        <w:rPr>
          <w:szCs w:val="24"/>
        </w:rPr>
      </w:pPr>
      <w:bookmarkStart w:id="118" w:name="_Toc130288623"/>
      <w:r>
        <w:rPr>
          <w:szCs w:val="24"/>
        </w:rPr>
        <w:t>Presentation of</w:t>
      </w:r>
      <w:r w:rsidR="00E06CD3">
        <w:rPr>
          <w:szCs w:val="24"/>
        </w:rPr>
        <w:t xml:space="preserve"> data, Results and</w:t>
      </w:r>
      <w:r w:rsidR="00E06CD3" w:rsidRPr="00E06CD3">
        <w:rPr>
          <w:szCs w:val="24"/>
        </w:rPr>
        <w:t xml:space="preserve"> </w:t>
      </w:r>
      <w:r w:rsidR="00E06CD3">
        <w:rPr>
          <w:szCs w:val="24"/>
        </w:rPr>
        <w:t>Analysis</w:t>
      </w:r>
      <w:bookmarkEnd w:id="118"/>
    </w:p>
    <w:p w14:paraId="0F420929" w14:textId="6CD06AE2" w:rsidR="00252F10" w:rsidRDefault="00866556" w:rsidP="00866556">
      <w:pPr>
        <w:pStyle w:val="MainBody"/>
        <w:ind w:firstLine="0"/>
      </w:pPr>
      <w:r>
        <w:tab/>
      </w:r>
      <w:r w:rsidR="000C6EC7" w:rsidRPr="000C6EC7">
        <w:t>This chapter explains and interprets the results of the user’s survey conducted for the system of Carlos Hilado Memorial State University Talisay Tenants Management System.</w:t>
      </w:r>
    </w:p>
    <w:p w14:paraId="0347EB58" w14:textId="77777777" w:rsidR="00866556" w:rsidRDefault="00866556" w:rsidP="00866556">
      <w:pPr>
        <w:pStyle w:val="MainBody"/>
        <w:ind w:firstLine="0"/>
      </w:pPr>
    </w:p>
    <w:p w14:paraId="5709809B" w14:textId="371B59C2" w:rsidR="00E91D17" w:rsidRDefault="006722CE" w:rsidP="000C6EC7">
      <w:pPr>
        <w:pStyle w:val="TITLE3"/>
      </w:pPr>
      <w:bookmarkStart w:id="119" w:name="_Toc130288624"/>
      <w:r>
        <w:t>Presentation</w:t>
      </w:r>
      <w:bookmarkEnd w:id="119"/>
    </w:p>
    <w:p w14:paraId="02DD548A" w14:textId="77777777" w:rsidR="000C6EC7" w:rsidRDefault="000C6EC7" w:rsidP="000C6EC7">
      <w:pPr>
        <w:pStyle w:val="MainBody"/>
      </w:pPr>
      <w:r w:rsidRPr="000E04A4">
        <w:t>Proponents have found it challenging to conduct research and collect data during the COVID-19 pandemic, as well as meet with supervisors and peers for support and collaboration due to remote work and virtual meetings. Furthermore, the pandemic has also impacted proponents' ability to develop and study the project, which can affect the ability to finish on time. Overall, the pandemic has posed significant challenges for proponents working on thesis projects, requiring them to be adaptable and resourceful in devising new research methods and completing their work</w:t>
      </w:r>
      <w:r>
        <w:t>.</w:t>
      </w:r>
    </w:p>
    <w:p w14:paraId="0000EB3B" w14:textId="77777777" w:rsidR="000C6EC7" w:rsidRDefault="000C6EC7" w:rsidP="000C6EC7">
      <w:pPr>
        <w:pStyle w:val="MainBody"/>
      </w:pPr>
      <w:r w:rsidRPr="000E04A4">
        <w:t>Remote work and social distancing policies have disrupted communication and collaboration, making it more difficult for teams to work effectively. Proponents were able to continue developing systems during the pandemic by utilizing remote work and collaboration tools. These tools have enabled teams to communicate and collaborate despite physical distance effectively. This has enabled them to continue working on system development projects while also meeting the needs of the CHMSU Talisay Tenants Management System</w:t>
      </w:r>
      <w:r>
        <w:t xml:space="preserve">. </w:t>
      </w:r>
      <w:r w:rsidRPr="000E04A4">
        <w:t xml:space="preserve">The study outcomes are presented, evaluated, and interpreted in this </w:t>
      </w:r>
      <w:r w:rsidRPr="000E04A4">
        <w:lastRenderedPageBreak/>
        <w:t>chapter based on questionnaires distributed by the proponents and completed by 20 participants. The information offered in this chapter focuses on the Carlos Hilado Memorial State University Talisay Tenant Management System.</w:t>
      </w:r>
    </w:p>
    <w:p w14:paraId="310BCF92" w14:textId="109D3AE3" w:rsidR="001C1479" w:rsidRDefault="000C6EC7" w:rsidP="000C6EC7">
      <w:pPr>
        <w:pStyle w:val="MainBody"/>
      </w:pPr>
      <w:r w:rsidRPr="00E44B14">
        <w:t xml:space="preserve">The </w:t>
      </w:r>
      <w:r>
        <w:t>proponents</w:t>
      </w:r>
      <w:r w:rsidRPr="00E44B14">
        <w:t xml:space="preserve"> utilized the PSSUQ and Google Form survey methods to gather feedback on the system's usability</w:t>
      </w:r>
      <w:r>
        <w:t xml:space="preserve">. </w:t>
      </w:r>
      <w:r w:rsidRPr="00E44B14">
        <w:t xml:space="preserve">The </w:t>
      </w:r>
      <w:r>
        <w:t>proponents</w:t>
      </w:r>
      <w:r w:rsidRPr="00E44B14">
        <w:t xml:space="preserve"> were able to present the results to the </w:t>
      </w:r>
      <w:r>
        <w:t>users</w:t>
      </w:r>
      <w:r w:rsidRPr="00E44B14">
        <w:t xml:space="preserve"> through face-to-face demonstrations. The PSSUQ and Google Form survey were used to collect information from </w:t>
      </w:r>
      <w:r>
        <w:t>IGP Coordinator</w:t>
      </w:r>
      <w:r w:rsidRPr="00E44B14">
        <w:t xml:space="preserve">, tenants, and students to rate the system's usability and leave comments. The PSSUQ and survey provided the necessary information for the </w:t>
      </w:r>
      <w:r>
        <w:t>proponent</w:t>
      </w:r>
      <w:r w:rsidRPr="00E44B14">
        <w:t xml:space="preserve"> to evaluate the system's outcome and receive feedback from various stakeholders. Overall, the team used a </w:t>
      </w:r>
      <w:r>
        <w:t>combination</w:t>
      </w:r>
      <w:r w:rsidRPr="00E44B14">
        <w:t xml:space="preserve"> of methods to gather feedback, assess the system's usability, and present the findings to </w:t>
      </w:r>
      <w:r>
        <w:t>users</w:t>
      </w:r>
      <w:r w:rsidRPr="00E44B14">
        <w:t>.</w:t>
      </w:r>
    </w:p>
    <w:p w14:paraId="7AE8DD0C" w14:textId="77777777" w:rsidR="000C6EC7" w:rsidRDefault="000C6EC7" w:rsidP="000C6EC7">
      <w:pPr>
        <w:pStyle w:val="MainBody"/>
      </w:pPr>
    </w:p>
    <w:p w14:paraId="0C0348CE" w14:textId="77777777" w:rsidR="00252F10" w:rsidRDefault="006722CE">
      <w:pPr>
        <w:pStyle w:val="TITLE3"/>
      </w:pPr>
      <w:bookmarkStart w:id="120" w:name="_Toc130288625"/>
      <w:r>
        <w:t>Data Analysis</w:t>
      </w:r>
      <w:bookmarkEnd w:id="120"/>
    </w:p>
    <w:p w14:paraId="750CCDB7" w14:textId="4F17DF6A" w:rsidR="00252F10" w:rsidRDefault="000C6EC7" w:rsidP="00896830">
      <w:pPr>
        <w:pStyle w:val="MainBody"/>
      </w:pPr>
      <w:r w:rsidRPr="000C6EC7">
        <w:t xml:space="preserve">This section includes an examination of the data collected and gathered from the Carlos Hilado Memorial State University Talisay Tenant Management System respondents. The findings were arranged following the specific objectives outlined in Chapter One. The three specific objectives were providing an online registration platform, managing and monitoring tenants, and reporting generation. The objectives of this study were to create an online registration platform and manage tenants' data. Primary data were gathered through interviews and surveys, while secondary data came from research journals. The </w:t>
      </w:r>
      <w:r w:rsidRPr="000C6EC7">
        <w:lastRenderedPageBreak/>
        <w:t>quantitative approach was used to present the responses' findings. The PSSUQ questionnaire was also used to collect data from study participants.</w:t>
      </w:r>
    </w:p>
    <w:p w14:paraId="3B69D29F" w14:textId="77777777" w:rsidR="00BE553E" w:rsidRDefault="00BE553E" w:rsidP="00BE553E">
      <w:pPr>
        <w:pStyle w:val="MainBody"/>
        <w:spacing w:line="240" w:lineRule="auto"/>
      </w:pPr>
    </w:p>
    <w:p w14:paraId="073CDF3E" w14:textId="45DA810D" w:rsidR="00252F10" w:rsidRDefault="00BE553E">
      <w:pPr>
        <w:pStyle w:val="TITLE3"/>
      </w:pPr>
      <w:bookmarkStart w:id="121" w:name="_Toc130288626"/>
      <w:r>
        <w:t>Participants of the Study</w:t>
      </w:r>
      <w:bookmarkEnd w:id="121"/>
    </w:p>
    <w:p w14:paraId="68BAC743" w14:textId="71188605" w:rsidR="00EC773C" w:rsidRDefault="000C6EC7" w:rsidP="00EC773C">
      <w:pPr>
        <w:pStyle w:val="MainBody"/>
      </w:pPr>
      <w:r>
        <w:t>The respondents of the system were taken from the business affair staff and entrepreneur students of the Carlos Hilado Memorial State University. The total participants were 20 respondents</w:t>
      </w:r>
      <w:r w:rsidR="00BE553E">
        <w:t>.</w:t>
      </w:r>
    </w:p>
    <w:p w14:paraId="54DA4F26" w14:textId="77777777" w:rsidR="00EC773C" w:rsidRDefault="00EC773C" w:rsidP="00EC773C">
      <w:pPr>
        <w:pStyle w:val="MainBody"/>
      </w:pPr>
    </w:p>
    <w:p w14:paraId="305A887D" w14:textId="4E15E163" w:rsidR="000C6EC7" w:rsidRDefault="000C6EC7" w:rsidP="000C6EC7">
      <w:pPr>
        <w:pStyle w:val="LOT-NEW"/>
      </w:pPr>
      <w:bookmarkStart w:id="122" w:name="_Toc130239098"/>
      <w:r>
        <w:t>Distrib</w:t>
      </w:r>
      <w:r w:rsidR="00EC773C">
        <w:t>ution of respondents</w:t>
      </w:r>
      <w:bookmarkEnd w:id="122"/>
    </w:p>
    <w:tbl>
      <w:tblPr>
        <w:tblW w:w="5000" w:type="pct"/>
        <w:tblLook w:val="04A0" w:firstRow="1" w:lastRow="0" w:firstColumn="1" w:lastColumn="0" w:noHBand="0" w:noVBand="1"/>
      </w:tblPr>
      <w:tblGrid>
        <w:gridCol w:w="2437"/>
        <w:gridCol w:w="3200"/>
        <w:gridCol w:w="3003"/>
      </w:tblGrid>
      <w:tr w:rsidR="000C6EC7" w14:paraId="3A519E14" w14:textId="77777777" w:rsidTr="001D6775">
        <w:trPr>
          <w:trHeight w:hRule="exact" w:val="343"/>
        </w:trPr>
        <w:tc>
          <w:tcPr>
            <w:tcW w:w="1410" w:type="pct"/>
            <w:tcBorders>
              <w:top w:val="single" w:sz="4" w:space="0" w:color="auto"/>
              <w:bottom w:val="single" w:sz="4" w:space="0" w:color="auto"/>
            </w:tcBorders>
            <w:shd w:val="clear" w:color="auto" w:fill="auto"/>
            <w:vAlign w:val="center"/>
          </w:tcPr>
          <w:p w14:paraId="32C9A1B0" w14:textId="77777777" w:rsidR="000C6EC7" w:rsidRPr="009622B4" w:rsidRDefault="000C6EC7" w:rsidP="001D6775">
            <w:pPr>
              <w:pStyle w:val="LOT-NEW"/>
              <w:numPr>
                <w:ilvl w:val="0"/>
                <w:numId w:val="0"/>
              </w:numPr>
              <w:jc w:val="center"/>
              <w:rPr>
                <w:b/>
                <w:bCs/>
                <w:lang w:eastAsia="en-PH"/>
              </w:rPr>
            </w:pPr>
            <w:bookmarkStart w:id="123" w:name="_Toc130204892"/>
            <w:bookmarkStart w:id="124" w:name="_Toc130239099"/>
            <w:r w:rsidRPr="009622B4">
              <w:rPr>
                <w:b/>
                <w:bCs/>
                <w:lang w:eastAsia="en-PH"/>
              </w:rPr>
              <w:t>Respondents</w:t>
            </w:r>
            <w:bookmarkEnd w:id="123"/>
            <w:bookmarkEnd w:id="124"/>
          </w:p>
        </w:tc>
        <w:tc>
          <w:tcPr>
            <w:tcW w:w="1852" w:type="pct"/>
            <w:tcBorders>
              <w:top w:val="single" w:sz="4" w:space="0" w:color="auto"/>
              <w:bottom w:val="single" w:sz="4" w:space="0" w:color="auto"/>
            </w:tcBorders>
            <w:shd w:val="clear" w:color="auto" w:fill="auto"/>
            <w:vAlign w:val="center"/>
          </w:tcPr>
          <w:p w14:paraId="7C4CB9FF" w14:textId="77777777" w:rsidR="000C6EC7" w:rsidRPr="009622B4" w:rsidRDefault="000C6EC7" w:rsidP="001D6775">
            <w:pPr>
              <w:pStyle w:val="CapstoneBody"/>
              <w:jc w:val="center"/>
              <w:rPr>
                <w:b/>
                <w:bCs/>
                <w:lang w:val="en-PH" w:eastAsia="en-PH"/>
              </w:rPr>
            </w:pPr>
            <w:r w:rsidRPr="009622B4">
              <w:rPr>
                <w:b/>
                <w:bCs/>
                <w:lang w:val="en-PH" w:eastAsia="en-PH"/>
              </w:rPr>
              <w:t>Role in the system</w:t>
            </w:r>
          </w:p>
        </w:tc>
        <w:tc>
          <w:tcPr>
            <w:tcW w:w="1738" w:type="pct"/>
            <w:tcBorders>
              <w:top w:val="single" w:sz="4" w:space="0" w:color="auto"/>
              <w:bottom w:val="single" w:sz="4" w:space="0" w:color="auto"/>
            </w:tcBorders>
            <w:shd w:val="clear" w:color="auto" w:fill="auto"/>
            <w:vAlign w:val="center"/>
          </w:tcPr>
          <w:p w14:paraId="26885C68" w14:textId="77777777" w:rsidR="000C6EC7" w:rsidRPr="00373AFB" w:rsidRDefault="000C6EC7" w:rsidP="001D6775">
            <w:pPr>
              <w:pStyle w:val="CapstoneBody"/>
              <w:jc w:val="center"/>
              <w:rPr>
                <w:b/>
                <w:bCs/>
                <w:lang w:eastAsia="en-PH"/>
              </w:rPr>
            </w:pPr>
            <w:r w:rsidRPr="00373AFB">
              <w:rPr>
                <w:b/>
                <w:bCs/>
                <w:lang w:eastAsia="en-PH"/>
              </w:rPr>
              <w:t xml:space="preserve">Number </w:t>
            </w:r>
            <w:r>
              <w:rPr>
                <w:b/>
                <w:bCs/>
                <w:lang w:eastAsia="en-PH"/>
              </w:rPr>
              <w:t xml:space="preserve">of </w:t>
            </w:r>
            <w:r w:rsidRPr="00373AFB">
              <w:rPr>
                <w:b/>
                <w:bCs/>
                <w:lang w:eastAsia="en-PH"/>
              </w:rPr>
              <w:t>Respondents</w:t>
            </w:r>
          </w:p>
          <w:p w14:paraId="584DC37E" w14:textId="77777777" w:rsidR="000C6EC7" w:rsidRPr="009622B4" w:rsidRDefault="000C6EC7" w:rsidP="001D6775">
            <w:pPr>
              <w:pStyle w:val="CapstoneBody"/>
              <w:jc w:val="center"/>
              <w:rPr>
                <w:b/>
                <w:bCs/>
                <w:lang w:val="en-PH" w:eastAsia="en-PH"/>
              </w:rPr>
            </w:pPr>
          </w:p>
        </w:tc>
      </w:tr>
      <w:tr w:rsidR="000C6EC7" w14:paraId="5F2AE354" w14:textId="77777777" w:rsidTr="001D6775">
        <w:trPr>
          <w:trHeight w:hRule="exact" w:val="395"/>
        </w:trPr>
        <w:tc>
          <w:tcPr>
            <w:tcW w:w="1410" w:type="pct"/>
            <w:tcBorders>
              <w:top w:val="single" w:sz="4" w:space="0" w:color="auto"/>
            </w:tcBorders>
            <w:shd w:val="clear" w:color="auto" w:fill="auto"/>
            <w:vAlign w:val="center"/>
          </w:tcPr>
          <w:p w14:paraId="682A2EEB" w14:textId="77777777" w:rsidR="000C6EC7" w:rsidRPr="009622B4" w:rsidRDefault="000C6EC7" w:rsidP="001D6775">
            <w:pPr>
              <w:pStyle w:val="CapstoneBody"/>
              <w:rPr>
                <w:lang w:val="en-PH" w:eastAsia="en-PH"/>
              </w:rPr>
            </w:pPr>
            <w:r w:rsidRPr="009622B4">
              <w:t>IGP Coordinator</w:t>
            </w:r>
          </w:p>
        </w:tc>
        <w:tc>
          <w:tcPr>
            <w:tcW w:w="1852" w:type="pct"/>
            <w:tcBorders>
              <w:top w:val="single" w:sz="4" w:space="0" w:color="auto"/>
            </w:tcBorders>
            <w:shd w:val="clear" w:color="auto" w:fill="auto"/>
            <w:vAlign w:val="center"/>
          </w:tcPr>
          <w:p w14:paraId="3556DC6A" w14:textId="77777777" w:rsidR="000C6EC7" w:rsidRDefault="000C6EC7" w:rsidP="001D6775">
            <w:pPr>
              <w:pStyle w:val="CapstoneBody"/>
              <w:jc w:val="center"/>
              <w:rPr>
                <w:lang w:val="en-PH" w:eastAsia="en-PH"/>
              </w:rPr>
            </w:pPr>
            <w:r>
              <w:rPr>
                <w:lang w:val="en-PH" w:eastAsia="en-PH"/>
              </w:rPr>
              <w:t>Admin</w:t>
            </w:r>
          </w:p>
        </w:tc>
        <w:tc>
          <w:tcPr>
            <w:tcW w:w="1738" w:type="pct"/>
            <w:tcBorders>
              <w:top w:val="single" w:sz="4" w:space="0" w:color="auto"/>
            </w:tcBorders>
            <w:shd w:val="clear" w:color="auto" w:fill="auto"/>
            <w:vAlign w:val="center"/>
          </w:tcPr>
          <w:p w14:paraId="6052AFB0" w14:textId="77777777" w:rsidR="000C6EC7" w:rsidRDefault="000C6EC7" w:rsidP="001D6775">
            <w:pPr>
              <w:pStyle w:val="CapstoneBody"/>
              <w:jc w:val="center"/>
              <w:rPr>
                <w:lang w:val="en-PH" w:eastAsia="en-PH"/>
              </w:rPr>
            </w:pPr>
            <w:r>
              <w:rPr>
                <w:lang w:val="en-PH" w:eastAsia="en-PH"/>
              </w:rPr>
              <w:t>1</w:t>
            </w:r>
          </w:p>
        </w:tc>
      </w:tr>
      <w:tr w:rsidR="000C6EC7" w14:paraId="7A26C84D" w14:textId="77777777" w:rsidTr="001D6775">
        <w:trPr>
          <w:trHeight w:hRule="exact" w:val="395"/>
        </w:trPr>
        <w:tc>
          <w:tcPr>
            <w:tcW w:w="1410" w:type="pct"/>
            <w:shd w:val="clear" w:color="auto" w:fill="auto"/>
            <w:vAlign w:val="center"/>
          </w:tcPr>
          <w:p w14:paraId="0B5FF90B" w14:textId="77777777" w:rsidR="000C6EC7" w:rsidRPr="009622B4" w:rsidRDefault="000C6EC7" w:rsidP="001D6775">
            <w:pPr>
              <w:pStyle w:val="CapstoneBody"/>
              <w:rPr>
                <w:lang w:val="en-PH" w:eastAsia="en-PH"/>
              </w:rPr>
            </w:pPr>
            <w:r w:rsidRPr="009622B4">
              <w:t>Business Affair Staff</w:t>
            </w:r>
          </w:p>
        </w:tc>
        <w:tc>
          <w:tcPr>
            <w:tcW w:w="1852" w:type="pct"/>
            <w:shd w:val="clear" w:color="auto" w:fill="auto"/>
            <w:vAlign w:val="center"/>
          </w:tcPr>
          <w:p w14:paraId="7BE1C135" w14:textId="77777777" w:rsidR="000C6EC7" w:rsidRDefault="000C6EC7" w:rsidP="001D6775">
            <w:pPr>
              <w:pStyle w:val="CapstoneBody"/>
              <w:jc w:val="center"/>
              <w:rPr>
                <w:lang w:val="en-PH" w:eastAsia="en-PH"/>
              </w:rPr>
            </w:pPr>
            <w:r>
              <w:rPr>
                <w:lang w:val="en-PH" w:eastAsia="en-PH"/>
              </w:rPr>
              <w:t>Admin</w:t>
            </w:r>
          </w:p>
        </w:tc>
        <w:tc>
          <w:tcPr>
            <w:tcW w:w="1738" w:type="pct"/>
            <w:shd w:val="clear" w:color="auto" w:fill="auto"/>
            <w:vAlign w:val="center"/>
          </w:tcPr>
          <w:p w14:paraId="1EBE0086" w14:textId="77777777" w:rsidR="000C6EC7" w:rsidRDefault="000C6EC7" w:rsidP="001D6775">
            <w:pPr>
              <w:pStyle w:val="CapstoneBody"/>
              <w:jc w:val="center"/>
              <w:rPr>
                <w:lang w:val="en-PH" w:eastAsia="en-PH"/>
              </w:rPr>
            </w:pPr>
            <w:r>
              <w:rPr>
                <w:lang w:val="en-PH" w:eastAsia="en-PH"/>
              </w:rPr>
              <w:t>1</w:t>
            </w:r>
          </w:p>
        </w:tc>
      </w:tr>
      <w:tr w:rsidR="000C6EC7" w14:paraId="5AC77E17" w14:textId="77777777" w:rsidTr="001D6775">
        <w:trPr>
          <w:trHeight w:hRule="exact" w:val="395"/>
        </w:trPr>
        <w:tc>
          <w:tcPr>
            <w:tcW w:w="1410" w:type="pct"/>
            <w:shd w:val="clear" w:color="auto" w:fill="auto"/>
            <w:vAlign w:val="center"/>
          </w:tcPr>
          <w:p w14:paraId="3CDF37F2" w14:textId="77777777" w:rsidR="000C6EC7" w:rsidRPr="009622B4" w:rsidRDefault="000C6EC7" w:rsidP="001D6775">
            <w:pPr>
              <w:pStyle w:val="CapstoneBody"/>
              <w:rPr>
                <w:lang w:val="en-PH" w:eastAsia="en-PH"/>
              </w:rPr>
            </w:pPr>
            <w:r w:rsidRPr="009622B4">
              <w:t>Tenants</w:t>
            </w:r>
          </w:p>
        </w:tc>
        <w:tc>
          <w:tcPr>
            <w:tcW w:w="1852" w:type="pct"/>
            <w:shd w:val="clear" w:color="auto" w:fill="auto"/>
            <w:vAlign w:val="center"/>
          </w:tcPr>
          <w:p w14:paraId="5A72100F" w14:textId="77777777" w:rsidR="000C6EC7" w:rsidRDefault="000C6EC7" w:rsidP="001D6775">
            <w:pPr>
              <w:pStyle w:val="CapstoneBody"/>
              <w:jc w:val="center"/>
              <w:rPr>
                <w:lang w:val="en-PH" w:eastAsia="en-PH"/>
              </w:rPr>
            </w:pPr>
            <w:r>
              <w:rPr>
                <w:lang w:val="en-PH" w:eastAsia="en-PH"/>
              </w:rPr>
              <w:t>User</w:t>
            </w:r>
          </w:p>
        </w:tc>
        <w:tc>
          <w:tcPr>
            <w:tcW w:w="1738" w:type="pct"/>
            <w:shd w:val="clear" w:color="auto" w:fill="auto"/>
            <w:vAlign w:val="center"/>
          </w:tcPr>
          <w:p w14:paraId="64DF04C9" w14:textId="77777777" w:rsidR="000C6EC7" w:rsidRDefault="000C6EC7" w:rsidP="001D6775">
            <w:pPr>
              <w:pStyle w:val="CapstoneBody"/>
              <w:jc w:val="center"/>
              <w:rPr>
                <w:lang w:val="en-PH" w:eastAsia="en-PH"/>
              </w:rPr>
            </w:pPr>
            <w:r>
              <w:rPr>
                <w:lang w:val="en-PH" w:eastAsia="en-PH"/>
              </w:rPr>
              <w:t>2</w:t>
            </w:r>
          </w:p>
        </w:tc>
      </w:tr>
      <w:tr w:rsidR="000C6EC7" w14:paraId="17F23154" w14:textId="77777777" w:rsidTr="001D6775">
        <w:trPr>
          <w:trHeight w:hRule="exact" w:val="395"/>
        </w:trPr>
        <w:tc>
          <w:tcPr>
            <w:tcW w:w="1410" w:type="pct"/>
            <w:shd w:val="clear" w:color="auto" w:fill="auto"/>
            <w:vAlign w:val="center"/>
          </w:tcPr>
          <w:p w14:paraId="323D27DA" w14:textId="77777777" w:rsidR="000C6EC7" w:rsidRPr="009622B4" w:rsidRDefault="000C6EC7" w:rsidP="001D6775">
            <w:pPr>
              <w:pStyle w:val="CapstoneBody"/>
              <w:rPr>
                <w:lang w:val="en-PH" w:eastAsia="en-PH"/>
              </w:rPr>
            </w:pPr>
            <w:r w:rsidRPr="009622B4">
              <w:t>Student</w:t>
            </w:r>
          </w:p>
        </w:tc>
        <w:tc>
          <w:tcPr>
            <w:tcW w:w="1852" w:type="pct"/>
            <w:shd w:val="clear" w:color="auto" w:fill="auto"/>
            <w:vAlign w:val="center"/>
          </w:tcPr>
          <w:p w14:paraId="6F2E9475" w14:textId="77777777" w:rsidR="000C6EC7" w:rsidRDefault="000C6EC7" w:rsidP="001D6775">
            <w:pPr>
              <w:pStyle w:val="CapstoneBody"/>
              <w:jc w:val="center"/>
              <w:rPr>
                <w:lang w:val="en-PH" w:eastAsia="en-PH"/>
              </w:rPr>
            </w:pPr>
            <w:r>
              <w:rPr>
                <w:lang w:val="en-PH" w:eastAsia="en-PH"/>
              </w:rPr>
              <w:t>Data Source</w:t>
            </w:r>
          </w:p>
        </w:tc>
        <w:tc>
          <w:tcPr>
            <w:tcW w:w="1738" w:type="pct"/>
            <w:shd w:val="clear" w:color="auto" w:fill="auto"/>
            <w:vAlign w:val="center"/>
          </w:tcPr>
          <w:p w14:paraId="69024A88" w14:textId="77777777" w:rsidR="000C6EC7" w:rsidRDefault="000C6EC7" w:rsidP="001D6775">
            <w:pPr>
              <w:pStyle w:val="CapstoneBody"/>
              <w:jc w:val="center"/>
              <w:rPr>
                <w:lang w:val="en-PH" w:eastAsia="en-PH"/>
              </w:rPr>
            </w:pPr>
            <w:r>
              <w:rPr>
                <w:lang w:val="en-PH" w:eastAsia="en-PH"/>
              </w:rPr>
              <w:t>16</w:t>
            </w:r>
          </w:p>
        </w:tc>
      </w:tr>
      <w:tr w:rsidR="000C6EC7" w14:paraId="3683FF06" w14:textId="77777777" w:rsidTr="001D6775">
        <w:trPr>
          <w:trHeight w:hRule="exact" w:val="395"/>
        </w:trPr>
        <w:tc>
          <w:tcPr>
            <w:tcW w:w="3262" w:type="pct"/>
            <w:gridSpan w:val="2"/>
            <w:tcBorders>
              <w:bottom w:val="single" w:sz="4" w:space="0" w:color="auto"/>
            </w:tcBorders>
            <w:shd w:val="clear" w:color="auto" w:fill="auto"/>
            <w:vAlign w:val="center"/>
          </w:tcPr>
          <w:p w14:paraId="415B28E6" w14:textId="77777777" w:rsidR="000C6EC7" w:rsidRPr="00522F5E" w:rsidRDefault="000C6EC7" w:rsidP="001D6775">
            <w:pPr>
              <w:pStyle w:val="CapstoneBody"/>
              <w:jc w:val="right"/>
              <w:rPr>
                <w:b/>
                <w:bCs/>
                <w:lang w:val="en-PH" w:eastAsia="en-PH"/>
              </w:rPr>
            </w:pPr>
            <w:r w:rsidRPr="00522F5E">
              <w:rPr>
                <w:b/>
                <w:bCs/>
                <w:lang w:val="en-PH" w:eastAsia="en-PH"/>
              </w:rPr>
              <w:t>Total</w:t>
            </w:r>
          </w:p>
          <w:p w14:paraId="613CE109" w14:textId="77777777" w:rsidR="000C6EC7" w:rsidRDefault="000C6EC7" w:rsidP="001D6775">
            <w:pPr>
              <w:pStyle w:val="CapstoneBody"/>
              <w:rPr>
                <w:lang w:val="en-PH" w:eastAsia="en-PH"/>
              </w:rPr>
            </w:pPr>
            <w:r>
              <w:rPr>
                <w:lang w:val="en-PH" w:eastAsia="en-PH"/>
              </w:rPr>
              <w:t>int</w:t>
            </w:r>
          </w:p>
        </w:tc>
        <w:tc>
          <w:tcPr>
            <w:tcW w:w="1738" w:type="pct"/>
            <w:tcBorders>
              <w:bottom w:val="single" w:sz="4" w:space="0" w:color="auto"/>
            </w:tcBorders>
            <w:shd w:val="clear" w:color="auto" w:fill="auto"/>
            <w:vAlign w:val="center"/>
          </w:tcPr>
          <w:p w14:paraId="7791FC2B" w14:textId="77777777" w:rsidR="000C6EC7" w:rsidRDefault="000C6EC7" w:rsidP="001D6775">
            <w:pPr>
              <w:pStyle w:val="CapstoneBody"/>
              <w:jc w:val="center"/>
              <w:rPr>
                <w:lang w:val="en-PH" w:eastAsia="en-PH"/>
              </w:rPr>
            </w:pPr>
            <w:r>
              <w:rPr>
                <w:lang w:val="en-PH" w:eastAsia="en-PH"/>
              </w:rPr>
              <w:t>20</w:t>
            </w:r>
          </w:p>
        </w:tc>
      </w:tr>
    </w:tbl>
    <w:p w14:paraId="3723638D" w14:textId="62D5856B" w:rsidR="00252F10" w:rsidRPr="00EC773C" w:rsidRDefault="00252F10" w:rsidP="00EC773C">
      <w:pPr>
        <w:pStyle w:val="MainBody"/>
        <w:ind w:firstLine="0"/>
      </w:pPr>
    </w:p>
    <w:p w14:paraId="387582DB" w14:textId="77777777" w:rsidR="00EC773C" w:rsidRPr="00EC773C" w:rsidRDefault="00EC773C" w:rsidP="00F221A0">
      <w:pPr>
        <w:pStyle w:val="MainBody"/>
        <w:ind w:left="720"/>
      </w:pPr>
      <w:r w:rsidRPr="00EC773C">
        <w:rPr>
          <w:b/>
          <w:bCs/>
        </w:rPr>
        <w:t>IGP Coordinator</w:t>
      </w:r>
      <w:r w:rsidRPr="00EC773C">
        <w:t xml:space="preserve"> – It was decided by the proponents to select one IGP Coordinator, as they will be the primary individuals responsible for operating and utilizing the system.</w:t>
      </w:r>
    </w:p>
    <w:p w14:paraId="0F29DD29" w14:textId="77777777" w:rsidR="00EC773C" w:rsidRPr="00EC773C" w:rsidRDefault="00EC773C" w:rsidP="00F221A0">
      <w:pPr>
        <w:pStyle w:val="MainBody"/>
        <w:ind w:left="720"/>
      </w:pPr>
      <w:r w:rsidRPr="00EC773C">
        <w:rPr>
          <w:b/>
          <w:bCs/>
        </w:rPr>
        <w:t>Business Affair Staff</w:t>
      </w:r>
      <w:r w:rsidRPr="00EC773C">
        <w:t xml:space="preserve"> - The proponents have chosen one business affairs staff member, as they are also a key player in the future operation of the system.</w:t>
      </w:r>
    </w:p>
    <w:p w14:paraId="541619F4" w14:textId="77777777" w:rsidR="00EC773C" w:rsidRPr="00EC773C" w:rsidRDefault="00EC773C" w:rsidP="00F221A0">
      <w:pPr>
        <w:pStyle w:val="MainBody"/>
        <w:ind w:left="720"/>
      </w:pPr>
      <w:r w:rsidRPr="00EC773C">
        <w:rPr>
          <w:b/>
          <w:bCs/>
        </w:rPr>
        <w:t>Tenants</w:t>
      </w:r>
      <w:r w:rsidRPr="00EC773C">
        <w:t xml:space="preserve"> – The proponent’s select one tenants since this system was develop for tenants.</w:t>
      </w:r>
    </w:p>
    <w:p w14:paraId="6EEE77FC" w14:textId="1F1EAAE1" w:rsidR="00EC773C" w:rsidRPr="00EC773C" w:rsidRDefault="00EC773C" w:rsidP="00F221A0">
      <w:pPr>
        <w:pStyle w:val="MainBody"/>
        <w:ind w:left="720"/>
      </w:pPr>
      <w:r w:rsidRPr="00EC773C">
        <w:rPr>
          <w:b/>
          <w:bCs/>
        </w:rPr>
        <w:lastRenderedPageBreak/>
        <w:t>Student</w:t>
      </w:r>
      <w:r>
        <w:rPr>
          <w:b/>
          <w:bCs/>
        </w:rPr>
        <w:t>s</w:t>
      </w:r>
      <w:r w:rsidRPr="00EC773C">
        <w:t xml:space="preserve"> - The proponents have selected seventeen students from Carlos Hilado Memorial State University to test the system's functionality and provide feedback for further improvements.</w:t>
      </w:r>
    </w:p>
    <w:p w14:paraId="346C43E5" w14:textId="77777777" w:rsidR="00EC773C" w:rsidRPr="00EC773C" w:rsidRDefault="00EC773C" w:rsidP="00EC773C">
      <w:pPr>
        <w:pStyle w:val="MainBody"/>
      </w:pPr>
    </w:p>
    <w:p w14:paraId="5F20AE87" w14:textId="77777777" w:rsidR="00252F10" w:rsidRDefault="006722CE">
      <w:pPr>
        <w:pStyle w:val="TITLE3"/>
      </w:pPr>
      <w:bookmarkStart w:id="125" w:name="_Toc130288627"/>
      <w:r>
        <w:t>Interpretation of Data</w:t>
      </w:r>
      <w:bookmarkEnd w:id="125"/>
    </w:p>
    <w:p w14:paraId="4DC2004F" w14:textId="77777777" w:rsidR="00D82210" w:rsidRDefault="00D82210" w:rsidP="00D82210">
      <w:pPr>
        <w:pStyle w:val="MainBody"/>
        <w:ind w:firstLine="0"/>
        <w:jc w:val="center"/>
      </w:pPr>
      <w:r w:rsidRPr="00D82210">
        <w:t>Scal</w:t>
      </w:r>
      <w:r>
        <w:t>e used in Evaluating the Post-Study System Usability Questionnaire (PSSUQ)</w:t>
      </w:r>
    </w:p>
    <w:tbl>
      <w:tblPr>
        <w:tblW w:w="8640" w:type="dxa"/>
        <w:tblInd w:w="-5" w:type="dxa"/>
        <w:tblLook w:val="04A0" w:firstRow="1" w:lastRow="0" w:firstColumn="1" w:lastColumn="0" w:noHBand="0" w:noVBand="1"/>
      </w:tblPr>
      <w:tblGrid>
        <w:gridCol w:w="3567"/>
        <w:gridCol w:w="5073"/>
      </w:tblGrid>
      <w:tr w:rsidR="00BE553E" w14:paraId="6E6BD8E7" w14:textId="77777777" w:rsidTr="00D82210">
        <w:trPr>
          <w:trHeight w:val="350"/>
        </w:trPr>
        <w:tc>
          <w:tcPr>
            <w:tcW w:w="3567" w:type="dxa"/>
          </w:tcPr>
          <w:p w14:paraId="33CE586C" w14:textId="77777777" w:rsidR="00BE553E" w:rsidRPr="00EB62A2" w:rsidRDefault="00BE553E" w:rsidP="00020143">
            <w:pPr>
              <w:pStyle w:val="CapstoneBody"/>
              <w:spacing w:line="240" w:lineRule="auto"/>
              <w:rPr>
                <w:b/>
                <w:bCs/>
                <w:noProof/>
              </w:rPr>
            </w:pPr>
            <w:r w:rsidRPr="00EB62A2">
              <w:rPr>
                <w:b/>
                <w:bCs/>
                <w:noProof/>
              </w:rPr>
              <w:t>Mean Score Range</w:t>
            </w:r>
          </w:p>
        </w:tc>
        <w:tc>
          <w:tcPr>
            <w:tcW w:w="5073" w:type="dxa"/>
          </w:tcPr>
          <w:p w14:paraId="0E22F709" w14:textId="77777777" w:rsidR="00BE553E" w:rsidRPr="00EB62A2" w:rsidRDefault="00BE553E" w:rsidP="00020143">
            <w:pPr>
              <w:pStyle w:val="CapstoneBody"/>
              <w:spacing w:line="240" w:lineRule="auto"/>
              <w:rPr>
                <w:b/>
                <w:bCs/>
                <w:noProof/>
              </w:rPr>
            </w:pPr>
            <w:r w:rsidRPr="00EB62A2">
              <w:rPr>
                <w:b/>
                <w:bCs/>
                <w:noProof/>
              </w:rPr>
              <w:t>Interpretation</w:t>
            </w:r>
          </w:p>
        </w:tc>
      </w:tr>
      <w:tr w:rsidR="00BE553E" w14:paraId="3C08F8A3" w14:textId="77777777" w:rsidTr="00D82210">
        <w:trPr>
          <w:trHeight w:val="350"/>
        </w:trPr>
        <w:tc>
          <w:tcPr>
            <w:tcW w:w="3567" w:type="dxa"/>
          </w:tcPr>
          <w:p w14:paraId="3A6CFE72" w14:textId="77777777" w:rsidR="00BE553E" w:rsidRPr="00436EBC" w:rsidRDefault="00BE553E" w:rsidP="00020143">
            <w:pPr>
              <w:pStyle w:val="CapstoneBody"/>
              <w:spacing w:line="240" w:lineRule="auto"/>
              <w:rPr>
                <w:noProof/>
              </w:rPr>
            </w:pPr>
            <w:r w:rsidRPr="00436EBC">
              <w:rPr>
                <w:noProof/>
              </w:rPr>
              <w:t>1.00 – 1.85</w:t>
            </w:r>
          </w:p>
        </w:tc>
        <w:tc>
          <w:tcPr>
            <w:tcW w:w="5073" w:type="dxa"/>
          </w:tcPr>
          <w:p w14:paraId="026A1DE1" w14:textId="77777777" w:rsidR="00BE553E" w:rsidRPr="00436EBC" w:rsidRDefault="00BE553E" w:rsidP="00020143">
            <w:pPr>
              <w:pStyle w:val="CapstoneBody"/>
              <w:spacing w:line="240" w:lineRule="auto"/>
              <w:rPr>
                <w:noProof/>
              </w:rPr>
            </w:pPr>
            <w:r w:rsidRPr="00436EBC">
              <w:rPr>
                <w:noProof/>
              </w:rPr>
              <w:t>Strongly agree</w:t>
            </w:r>
          </w:p>
        </w:tc>
      </w:tr>
      <w:tr w:rsidR="00BE553E" w:rsidRPr="005504A8" w14:paraId="2482ECF0" w14:textId="77777777" w:rsidTr="00D82210">
        <w:trPr>
          <w:trHeight w:val="341"/>
        </w:trPr>
        <w:tc>
          <w:tcPr>
            <w:tcW w:w="3567" w:type="dxa"/>
          </w:tcPr>
          <w:p w14:paraId="3F374C06" w14:textId="77777777" w:rsidR="00BE553E" w:rsidRPr="00436EBC" w:rsidRDefault="00BE553E" w:rsidP="00020143">
            <w:pPr>
              <w:pStyle w:val="CapstoneBody"/>
              <w:spacing w:line="240" w:lineRule="auto"/>
              <w:rPr>
                <w:noProof/>
              </w:rPr>
            </w:pPr>
            <w:r w:rsidRPr="00436EBC">
              <w:rPr>
                <w:noProof/>
              </w:rPr>
              <w:t>1.86 – 2.71</w:t>
            </w:r>
          </w:p>
        </w:tc>
        <w:tc>
          <w:tcPr>
            <w:tcW w:w="5073" w:type="dxa"/>
          </w:tcPr>
          <w:p w14:paraId="476C659C" w14:textId="77777777" w:rsidR="00BE553E" w:rsidRPr="00436EBC" w:rsidRDefault="00BE553E" w:rsidP="00020143">
            <w:pPr>
              <w:pStyle w:val="CapstoneBody"/>
              <w:spacing w:line="240" w:lineRule="auto"/>
              <w:rPr>
                <w:noProof/>
              </w:rPr>
            </w:pPr>
            <w:r w:rsidRPr="00436EBC">
              <w:rPr>
                <w:noProof/>
              </w:rPr>
              <w:t>Agree</w:t>
            </w:r>
          </w:p>
        </w:tc>
      </w:tr>
      <w:tr w:rsidR="00BE553E" w:rsidRPr="005504A8" w14:paraId="545D2103" w14:textId="77777777" w:rsidTr="00D82210">
        <w:trPr>
          <w:trHeight w:val="359"/>
        </w:trPr>
        <w:tc>
          <w:tcPr>
            <w:tcW w:w="3567" w:type="dxa"/>
          </w:tcPr>
          <w:p w14:paraId="4DC86FCE" w14:textId="77777777" w:rsidR="00BE553E" w:rsidRPr="00436EBC" w:rsidRDefault="00BE553E" w:rsidP="00020143">
            <w:pPr>
              <w:pStyle w:val="CapstoneBody"/>
              <w:spacing w:line="240" w:lineRule="auto"/>
              <w:rPr>
                <w:noProof/>
              </w:rPr>
            </w:pPr>
            <w:r w:rsidRPr="00436EBC">
              <w:rPr>
                <w:noProof/>
              </w:rPr>
              <w:t>2.72 – 3.57</w:t>
            </w:r>
          </w:p>
        </w:tc>
        <w:tc>
          <w:tcPr>
            <w:tcW w:w="5073" w:type="dxa"/>
          </w:tcPr>
          <w:p w14:paraId="1D7609A8" w14:textId="77777777" w:rsidR="00BE553E" w:rsidRPr="00436EBC" w:rsidRDefault="00BE553E" w:rsidP="00020143">
            <w:pPr>
              <w:pStyle w:val="CapstoneBody"/>
              <w:spacing w:line="240" w:lineRule="auto"/>
              <w:rPr>
                <w:noProof/>
              </w:rPr>
            </w:pPr>
            <w:r w:rsidRPr="00436EBC">
              <w:rPr>
                <w:noProof/>
              </w:rPr>
              <w:t>Somewhat agree</w:t>
            </w:r>
          </w:p>
        </w:tc>
      </w:tr>
      <w:tr w:rsidR="00BE553E" w:rsidRPr="005504A8" w14:paraId="7D8FBAF8" w14:textId="77777777" w:rsidTr="00D82210">
        <w:trPr>
          <w:trHeight w:val="350"/>
        </w:trPr>
        <w:tc>
          <w:tcPr>
            <w:tcW w:w="3567" w:type="dxa"/>
          </w:tcPr>
          <w:p w14:paraId="13C845A9" w14:textId="77777777" w:rsidR="00BE553E" w:rsidRPr="00436EBC" w:rsidRDefault="00BE553E" w:rsidP="00020143">
            <w:pPr>
              <w:pStyle w:val="CapstoneBody"/>
              <w:spacing w:line="240" w:lineRule="auto"/>
              <w:rPr>
                <w:noProof/>
              </w:rPr>
            </w:pPr>
            <w:r w:rsidRPr="00436EBC">
              <w:rPr>
                <w:noProof/>
              </w:rPr>
              <w:t>3.58 – 4.43</w:t>
            </w:r>
          </w:p>
        </w:tc>
        <w:tc>
          <w:tcPr>
            <w:tcW w:w="5073" w:type="dxa"/>
          </w:tcPr>
          <w:p w14:paraId="05252882" w14:textId="77777777" w:rsidR="00BE553E" w:rsidRPr="00436EBC" w:rsidRDefault="00BE553E" w:rsidP="00020143">
            <w:pPr>
              <w:pStyle w:val="CapstoneBody"/>
              <w:spacing w:line="240" w:lineRule="auto"/>
              <w:rPr>
                <w:noProof/>
              </w:rPr>
            </w:pPr>
            <w:r w:rsidRPr="00436EBC">
              <w:rPr>
                <w:noProof/>
              </w:rPr>
              <w:t>Neither agree or disagree</w:t>
            </w:r>
          </w:p>
        </w:tc>
      </w:tr>
      <w:tr w:rsidR="00BE553E" w:rsidRPr="005504A8" w14:paraId="5315288B" w14:textId="77777777" w:rsidTr="00D82210">
        <w:trPr>
          <w:trHeight w:val="350"/>
        </w:trPr>
        <w:tc>
          <w:tcPr>
            <w:tcW w:w="3567" w:type="dxa"/>
          </w:tcPr>
          <w:p w14:paraId="0E04C1B2" w14:textId="77777777" w:rsidR="00BE553E" w:rsidRPr="00436EBC" w:rsidRDefault="00BE553E" w:rsidP="00020143">
            <w:pPr>
              <w:pStyle w:val="CapstoneBody"/>
              <w:spacing w:line="240" w:lineRule="auto"/>
              <w:rPr>
                <w:noProof/>
              </w:rPr>
            </w:pPr>
            <w:r w:rsidRPr="00436EBC">
              <w:rPr>
                <w:noProof/>
              </w:rPr>
              <w:t>4.44 -5.29</w:t>
            </w:r>
          </w:p>
        </w:tc>
        <w:tc>
          <w:tcPr>
            <w:tcW w:w="5073" w:type="dxa"/>
          </w:tcPr>
          <w:p w14:paraId="6787780B" w14:textId="77777777" w:rsidR="00BE553E" w:rsidRPr="00436EBC" w:rsidRDefault="00BE553E" w:rsidP="00020143">
            <w:pPr>
              <w:pStyle w:val="CapstoneBody"/>
              <w:spacing w:line="240" w:lineRule="auto"/>
              <w:rPr>
                <w:noProof/>
              </w:rPr>
            </w:pPr>
            <w:r w:rsidRPr="00436EBC">
              <w:rPr>
                <w:noProof/>
              </w:rPr>
              <w:t>Somewhat disagree</w:t>
            </w:r>
          </w:p>
        </w:tc>
      </w:tr>
      <w:tr w:rsidR="00BE553E" w:rsidRPr="005504A8" w14:paraId="7D11BFFE" w14:textId="77777777" w:rsidTr="00D82210">
        <w:trPr>
          <w:trHeight w:val="341"/>
        </w:trPr>
        <w:tc>
          <w:tcPr>
            <w:tcW w:w="3567" w:type="dxa"/>
          </w:tcPr>
          <w:p w14:paraId="6DC14192" w14:textId="77777777" w:rsidR="00BE553E" w:rsidRPr="00436EBC" w:rsidRDefault="00BE553E" w:rsidP="00020143">
            <w:pPr>
              <w:pStyle w:val="CapstoneBody"/>
              <w:spacing w:line="240" w:lineRule="auto"/>
              <w:rPr>
                <w:noProof/>
              </w:rPr>
            </w:pPr>
            <w:r w:rsidRPr="00436EBC">
              <w:rPr>
                <w:noProof/>
              </w:rPr>
              <w:t>5.30 – 6.15</w:t>
            </w:r>
          </w:p>
        </w:tc>
        <w:tc>
          <w:tcPr>
            <w:tcW w:w="5073" w:type="dxa"/>
          </w:tcPr>
          <w:p w14:paraId="29FD7F84" w14:textId="77777777" w:rsidR="00BE553E" w:rsidRPr="00436EBC" w:rsidRDefault="00BE553E" w:rsidP="00020143">
            <w:pPr>
              <w:pStyle w:val="CapstoneBody"/>
              <w:spacing w:line="240" w:lineRule="auto"/>
              <w:rPr>
                <w:noProof/>
              </w:rPr>
            </w:pPr>
            <w:r w:rsidRPr="00436EBC">
              <w:rPr>
                <w:noProof/>
              </w:rPr>
              <w:t>Disagree</w:t>
            </w:r>
          </w:p>
        </w:tc>
      </w:tr>
      <w:tr w:rsidR="00BE553E" w:rsidRPr="005504A8" w14:paraId="0D875E55" w14:textId="77777777" w:rsidTr="00D82210">
        <w:trPr>
          <w:trHeight w:val="359"/>
        </w:trPr>
        <w:tc>
          <w:tcPr>
            <w:tcW w:w="3567" w:type="dxa"/>
          </w:tcPr>
          <w:p w14:paraId="2CFF79B2" w14:textId="77777777" w:rsidR="00BE553E" w:rsidRPr="00436EBC" w:rsidRDefault="00BE553E" w:rsidP="00020143">
            <w:pPr>
              <w:pStyle w:val="CapstoneBody"/>
              <w:spacing w:line="240" w:lineRule="auto"/>
              <w:rPr>
                <w:noProof/>
              </w:rPr>
            </w:pPr>
            <w:r w:rsidRPr="00436EBC">
              <w:rPr>
                <w:noProof/>
              </w:rPr>
              <w:t>6.16 – 7.00</w:t>
            </w:r>
          </w:p>
        </w:tc>
        <w:tc>
          <w:tcPr>
            <w:tcW w:w="5073" w:type="dxa"/>
          </w:tcPr>
          <w:p w14:paraId="5FEC7668" w14:textId="77777777" w:rsidR="00BE553E" w:rsidRPr="00436EBC" w:rsidRDefault="00BE553E" w:rsidP="00020143">
            <w:pPr>
              <w:pStyle w:val="CapstoneBody"/>
              <w:spacing w:line="240" w:lineRule="auto"/>
              <w:rPr>
                <w:noProof/>
              </w:rPr>
            </w:pPr>
            <w:r w:rsidRPr="00436EBC">
              <w:rPr>
                <w:noProof/>
              </w:rPr>
              <w:t>Strongly disagree</w:t>
            </w:r>
          </w:p>
        </w:tc>
      </w:tr>
    </w:tbl>
    <w:p w14:paraId="2945C981" w14:textId="6C6BBC06" w:rsidR="00D82210" w:rsidRDefault="00D82210" w:rsidP="0084572A">
      <w:pPr>
        <w:pStyle w:val="CapstoneBody"/>
      </w:pPr>
    </w:p>
    <w:p w14:paraId="7C192E2F" w14:textId="6D0DB297" w:rsidR="00626CEF" w:rsidRDefault="00626CEF" w:rsidP="0084572A">
      <w:pPr>
        <w:pStyle w:val="CapstoneBody"/>
      </w:pPr>
    </w:p>
    <w:p w14:paraId="41892BE3" w14:textId="04208070" w:rsidR="00626CEF" w:rsidRDefault="00626CEF" w:rsidP="0084572A">
      <w:pPr>
        <w:pStyle w:val="CapstoneBody"/>
      </w:pPr>
    </w:p>
    <w:p w14:paraId="6DEBF5A4" w14:textId="087B96A7" w:rsidR="00626CEF" w:rsidRDefault="00626CEF" w:rsidP="0084572A">
      <w:pPr>
        <w:pStyle w:val="CapstoneBody"/>
      </w:pPr>
    </w:p>
    <w:p w14:paraId="084F4BC7" w14:textId="462F5173" w:rsidR="00626CEF" w:rsidRDefault="00626CEF" w:rsidP="0084572A">
      <w:pPr>
        <w:pStyle w:val="CapstoneBody"/>
      </w:pPr>
    </w:p>
    <w:p w14:paraId="20547295" w14:textId="4C4E2D4B" w:rsidR="00626CEF" w:rsidRDefault="00626CEF" w:rsidP="0084572A">
      <w:pPr>
        <w:pStyle w:val="CapstoneBody"/>
      </w:pPr>
    </w:p>
    <w:p w14:paraId="6E2C7ADF" w14:textId="79B178F7" w:rsidR="00626CEF" w:rsidRDefault="00626CEF" w:rsidP="0084572A">
      <w:pPr>
        <w:pStyle w:val="CapstoneBody"/>
      </w:pPr>
    </w:p>
    <w:p w14:paraId="287AA394" w14:textId="63105DD7" w:rsidR="00626CEF" w:rsidRDefault="00626CEF" w:rsidP="0084572A">
      <w:pPr>
        <w:pStyle w:val="CapstoneBody"/>
      </w:pPr>
    </w:p>
    <w:p w14:paraId="05ECE5AA" w14:textId="23F15F53" w:rsidR="00626CEF" w:rsidRDefault="00626CEF" w:rsidP="0084572A">
      <w:pPr>
        <w:pStyle w:val="CapstoneBody"/>
      </w:pPr>
    </w:p>
    <w:p w14:paraId="7DE2BA08" w14:textId="16B34936" w:rsidR="00626CEF" w:rsidRDefault="00626CEF" w:rsidP="0084572A">
      <w:pPr>
        <w:pStyle w:val="CapstoneBody"/>
      </w:pPr>
    </w:p>
    <w:p w14:paraId="770C4D78" w14:textId="77777777" w:rsidR="00626CEF" w:rsidRDefault="00626CEF" w:rsidP="0084572A">
      <w:pPr>
        <w:pStyle w:val="CapstoneBody"/>
      </w:pPr>
    </w:p>
    <w:p w14:paraId="7A01151C" w14:textId="07D602BC" w:rsidR="00252F10" w:rsidRDefault="0084572A" w:rsidP="0084572A">
      <w:pPr>
        <w:pStyle w:val="TITLE3"/>
      </w:pPr>
      <w:bookmarkStart w:id="126" w:name="_Toc130288628"/>
      <w:r>
        <w:t>Results</w:t>
      </w:r>
      <w:bookmarkEnd w:id="126"/>
    </w:p>
    <w:p w14:paraId="3833A098" w14:textId="4AE45044" w:rsidR="0084572A" w:rsidRDefault="00D82210" w:rsidP="00E31F40">
      <w:pPr>
        <w:pStyle w:val="LOT-NEW"/>
      </w:pPr>
      <w:bookmarkStart w:id="127" w:name="_Toc130239100"/>
      <w:r>
        <w:t>Mean Distribution of the Respondent Responses on System Usefulness</w:t>
      </w:r>
      <w:bookmarkEnd w:id="127"/>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60"/>
        <w:gridCol w:w="1260"/>
        <w:gridCol w:w="2519"/>
        <w:gridCol w:w="1801"/>
      </w:tblGrid>
      <w:tr w:rsidR="00D82210" w14:paraId="30909990" w14:textId="77777777" w:rsidTr="001D6775">
        <w:trPr>
          <w:trHeight w:hRule="exact" w:val="451"/>
        </w:trPr>
        <w:tc>
          <w:tcPr>
            <w:tcW w:w="1771" w:type="pct"/>
            <w:tcBorders>
              <w:top w:val="single" w:sz="4" w:space="0" w:color="auto"/>
              <w:left w:val="nil"/>
              <w:bottom w:val="single" w:sz="4" w:space="0" w:color="auto"/>
              <w:right w:val="nil"/>
            </w:tcBorders>
          </w:tcPr>
          <w:p w14:paraId="713F9515" w14:textId="77777777" w:rsidR="00D82210" w:rsidRDefault="00D82210" w:rsidP="001D6775">
            <w:pPr>
              <w:tabs>
                <w:tab w:val="left" w:pos="806"/>
                <w:tab w:val="center" w:pos="1422"/>
              </w:tabs>
              <w:spacing w:line="24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t>Criteria</w:t>
            </w:r>
          </w:p>
        </w:tc>
        <w:tc>
          <w:tcPr>
            <w:tcW w:w="729" w:type="pct"/>
            <w:tcBorders>
              <w:top w:val="single" w:sz="4" w:space="0" w:color="auto"/>
              <w:left w:val="nil"/>
              <w:bottom w:val="single" w:sz="4" w:space="0" w:color="auto"/>
              <w:right w:val="nil"/>
            </w:tcBorders>
          </w:tcPr>
          <w:p w14:paraId="2F474CC0"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an</w:t>
            </w:r>
          </w:p>
        </w:tc>
        <w:tc>
          <w:tcPr>
            <w:tcW w:w="1458" w:type="pct"/>
            <w:tcBorders>
              <w:top w:val="single" w:sz="4" w:space="0" w:color="auto"/>
              <w:left w:val="nil"/>
              <w:bottom w:val="single" w:sz="4" w:space="0" w:color="auto"/>
              <w:right w:val="nil"/>
            </w:tcBorders>
          </w:tcPr>
          <w:p w14:paraId="5D5840FB"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tandard Deviation</w:t>
            </w:r>
          </w:p>
        </w:tc>
        <w:tc>
          <w:tcPr>
            <w:tcW w:w="1042" w:type="pct"/>
            <w:tcBorders>
              <w:top w:val="single" w:sz="4" w:space="0" w:color="auto"/>
              <w:left w:val="nil"/>
              <w:bottom w:val="single" w:sz="4" w:space="0" w:color="auto"/>
              <w:right w:val="nil"/>
            </w:tcBorders>
          </w:tcPr>
          <w:p w14:paraId="1DC1D838"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D82210" w14:paraId="53794C41" w14:textId="77777777" w:rsidTr="001D6775">
        <w:trPr>
          <w:trHeight w:hRule="exact" w:val="883"/>
        </w:trPr>
        <w:tc>
          <w:tcPr>
            <w:tcW w:w="1771" w:type="pct"/>
            <w:tcBorders>
              <w:top w:val="single" w:sz="4" w:space="0" w:color="auto"/>
              <w:bottom w:val="nil"/>
              <w:right w:val="nil"/>
            </w:tcBorders>
          </w:tcPr>
          <w:p w14:paraId="365FEC26" w14:textId="77777777" w:rsidR="00D82210" w:rsidRDefault="00D82210" w:rsidP="001D6775">
            <w:pPr>
              <w:spacing w:line="240" w:lineRule="auto"/>
              <w:rPr>
                <w:rFonts w:ascii="Times New Roman" w:hAnsi="Times New Roman" w:cs="Times New Roman"/>
                <w:sz w:val="24"/>
                <w:szCs w:val="24"/>
              </w:rPr>
            </w:pPr>
            <w:r w:rsidRPr="00AA0B88">
              <w:rPr>
                <w:rFonts w:ascii="Times New Roman" w:hAnsi="Times New Roman" w:cs="Times New Roman"/>
                <w:sz w:val="24"/>
                <w:szCs w:val="24"/>
              </w:rPr>
              <w:t>Overall, I am satisfied with how easy it is to use this system.</w:t>
            </w:r>
          </w:p>
        </w:tc>
        <w:tc>
          <w:tcPr>
            <w:tcW w:w="729" w:type="pct"/>
            <w:tcBorders>
              <w:top w:val="single" w:sz="4" w:space="0" w:color="auto"/>
              <w:left w:val="nil"/>
              <w:bottom w:val="nil"/>
              <w:right w:val="nil"/>
            </w:tcBorders>
          </w:tcPr>
          <w:p w14:paraId="18F3488C"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single" w:sz="4" w:space="0" w:color="auto"/>
              <w:left w:val="nil"/>
              <w:bottom w:val="nil"/>
              <w:right w:val="nil"/>
            </w:tcBorders>
          </w:tcPr>
          <w:p w14:paraId="4832D510"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single" w:sz="4" w:space="0" w:color="auto"/>
              <w:left w:val="nil"/>
              <w:bottom w:val="nil"/>
              <w:right w:val="nil"/>
            </w:tcBorders>
          </w:tcPr>
          <w:p w14:paraId="6124951C"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47C2A48D" w14:textId="77777777" w:rsidTr="001D6775">
        <w:trPr>
          <w:trHeight w:hRule="exact" w:val="595"/>
        </w:trPr>
        <w:tc>
          <w:tcPr>
            <w:tcW w:w="1771" w:type="pct"/>
            <w:tcBorders>
              <w:top w:val="nil"/>
              <w:bottom w:val="nil"/>
              <w:right w:val="nil"/>
            </w:tcBorders>
          </w:tcPr>
          <w:p w14:paraId="6F6F47D5" w14:textId="77777777" w:rsidR="00D82210" w:rsidRPr="00AA0B88" w:rsidRDefault="00D82210" w:rsidP="001D6775">
            <w:pPr>
              <w:spacing w:line="240" w:lineRule="auto"/>
              <w:rPr>
                <w:rFonts w:ascii="Times New Roman" w:hAnsi="Times New Roman" w:cs="Times New Roman"/>
                <w:sz w:val="24"/>
                <w:szCs w:val="24"/>
              </w:rPr>
            </w:pPr>
            <w:r>
              <w:rPr>
                <w:rFonts w:ascii="Times New Roman" w:hAnsi="Times New Roman" w:cs="Times New Roman"/>
                <w:sz w:val="24"/>
                <w:szCs w:val="24"/>
              </w:rPr>
              <w:t>I</w:t>
            </w:r>
            <w:r w:rsidRPr="00AA0B88">
              <w:rPr>
                <w:rFonts w:ascii="Times New Roman" w:hAnsi="Times New Roman" w:cs="Times New Roman"/>
                <w:sz w:val="24"/>
                <w:szCs w:val="24"/>
              </w:rPr>
              <w:t>t was simple to use this system.</w:t>
            </w:r>
          </w:p>
        </w:tc>
        <w:tc>
          <w:tcPr>
            <w:tcW w:w="729" w:type="pct"/>
            <w:tcBorders>
              <w:top w:val="nil"/>
              <w:left w:val="nil"/>
              <w:bottom w:val="nil"/>
              <w:right w:val="nil"/>
            </w:tcBorders>
          </w:tcPr>
          <w:p w14:paraId="1B2397A3" w14:textId="77777777" w:rsidR="00D82210" w:rsidRDefault="00D82210" w:rsidP="001D6775">
            <w:pPr>
              <w:spacing w:line="240" w:lineRule="auto"/>
              <w:jc w:val="center"/>
              <w:rPr>
                <w:rFonts w:ascii="Times New Roman" w:hAnsi="Times New Roman" w:cs="Times New Roman"/>
                <w:sz w:val="24"/>
                <w:szCs w:val="24"/>
              </w:rPr>
            </w:pPr>
          </w:p>
        </w:tc>
        <w:tc>
          <w:tcPr>
            <w:tcW w:w="1458" w:type="pct"/>
            <w:tcBorders>
              <w:top w:val="nil"/>
              <w:left w:val="nil"/>
              <w:bottom w:val="nil"/>
              <w:right w:val="nil"/>
            </w:tcBorders>
          </w:tcPr>
          <w:p w14:paraId="3F7D195D"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nil"/>
              <w:right w:val="nil"/>
            </w:tcBorders>
          </w:tcPr>
          <w:p w14:paraId="3D42D3C3"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6E9BEF8C" w14:textId="77777777" w:rsidTr="001D6775">
        <w:trPr>
          <w:trHeight w:hRule="exact" w:val="928"/>
        </w:trPr>
        <w:tc>
          <w:tcPr>
            <w:tcW w:w="1771" w:type="pct"/>
            <w:tcBorders>
              <w:top w:val="nil"/>
              <w:bottom w:val="nil"/>
              <w:right w:val="nil"/>
            </w:tcBorders>
          </w:tcPr>
          <w:p w14:paraId="112F7E5B" w14:textId="77777777" w:rsidR="00D82210" w:rsidRPr="00AA0B88" w:rsidRDefault="00D82210" w:rsidP="001D6775">
            <w:pPr>
              <w:spacing w:line="240" w:lineRule="auto"/>
              <w:rPr>
                <w:rFonts w:ascii="Times New Roman" w:hAnsi="Times New Roman" w:cs="Times New Roman"/>
                <w:sz w:val="24"/>
                <w:szCs w:val="24"/>
              </w:rPr>
            </w:pPr>
            <w:r w:rsidRPr="00812E99">
              <w:rPr>
                <w:rFonts w:ascii="Times New Roman" w:hAnsi="Times New Roman" w:cs="Times New Roman"/>
                <w:sz w:val="24"/>
                <w:szCs w:val="24"/>
              </w:rPr>
              <w:t>I was able to complete the tasks and scenarios quickly using this system.</w:t>
            </w:r>
          </w:p>
        </w:tc>
        <w:tc>
          <w:tcPr>
            <w:tcW w:w="729" w:type="pct"/>
            <w:tcBorders>
              <w:top w:val="nil"/>
              <w:left w:val="nil"/>
              <w:bottom w:val="nil"/>
              <w:right w:val="nil"/>
            </w:tcBorders>
          </w:tcPr>
          <w:p w14:paraId="660F2752"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nil"/>
              <w:left w:val="nil"/>
              <w:bottom w:val="nil"/>
              <w:right w:val="nil"/>
            </w:tcBorders>
          </w:tcPr>
          <w:p w14:paraId="6E6472D1"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nil"/>
              <w:right w:val="nil"/>
            </w:tcBorders>
          </w:tcPr>
          <w:p w14:paraId="1E95A9B3"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4B2E3E45" w14:textId="77777777" w:rsidTr="001D6775">
        <w:trPr>
          <w:trHeight w:hRule="exact" w:val="613"/>
        </w:trPr>
        <w:tc>
          <w:tcPr>
            <w:tcW w:w="1771" w:type="pct"/>
            <w:tcBorders>
              <w:top w:val="nil"/>
              <w:bottom w:val="nil"/>
              <w:right w:val="nil"/>
            </w:tcBorders>
          </w:tcPr>
          <w:p w14:paraId="6F41BE8D"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eastAsia="Times New Roman" w:hAnsi="Times New Roman" w:cs="Times New Roman"/>
                <w:color w:val="000000"/>
                <w:sz w:val="24"/>
                <w:szCs w:val="24"/>
              </w:rPr>
              <w:t>I felt comfortable using this system.</w:t>
            </w:r>
          </w:p>
        </w:tc>
        <w:tc>
          <w:tcPr>
            <w:tcW w:w="729" w:type="pct"/>
            <w:tcBorders>
              <w:top w:val="nil"/>
              <w:left w:val="nil"/>
              <w:bottom w:val="nil"/>
              <w:right w:val="nil"/>
            </w:tcBorders>
          </w:tcPr>
          <w:p w14:paraId="48380841"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nil"/>
              <w:left w:val="nil"/>
              <w:bottom w:val="nil"/>
              <w:right w:val="nil"/>
            </w:tcBorders>
          </w:tcPr>
          <w:p w14:paraId="28A18825"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nil"/>
              <w:right w:val="nil"/>
            </w:tcBorders>
          </w:tcPr>
          <w:p w14:paraId="57F0C7CF"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569EC913" w14:textId="77777777" w:rsidTr="001D6775">
        <w:trPr>
          <w:trHeight w:hRule="exact" w:val="568"/>
        </w:trPr>
        <w:tc>
          <w:tcPr>
            <w:tcW w:w="1771" w:type="pct"/>
            <w:tcBorders>
              <w:top w:val="nil"/>
              <w:bottom w:val="nil"/>
              <w:right w:val="nil"/>
            </w:tcBorders>
          </w:tcPr>
          <w:p w14:paraId="4817B063"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eastAsia="Times New Roman" w:hAnsi="Times New Roman" w:cs="Times New Roman"/>
                <w:color w:val="000000"/>
                <w:sz w:val="24"/>
                <w:szCs w:val="24"/>
              </w:rPr>
              <w:t>It was easy to learn to use this system.</w:t>
            </w:r>
          </w:p>
        </w:tc>
        <w:tc>
          <w:tcPr>
            <w:tcW w:w="729" w:type="pct"/>
            <w:tcBorders>
              <w:top w:val="nil"/>
              <w:left w:val="nil"/>
              <w:bottom w:val="nil"/>
              <w:right w:val="nil"/>
            </w:tcBorders>
          </w:tcPr>
          <w:p w14:paraId="4FD69F34"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nil"/>
              <w:left w:val="nil"/>
              <w:bottom w:val="nil"/>
              <w:right w:val="nil"/>
            </w:tcBorders>
          </w:tcPr>
          <w:p w14:paraId="77A6748A"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nil"/>
              <w:right w:val="nil"/>
            </w:tcBorders>
          </w:tcPr>
          <w:p w14:paraId="47D1CC7E"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40FDE93F" w14:textId="77777777" w:rsidTr="001D6775">
        <w:trPr>
          <w:trHeight w:hRule="exact" w:val="892"/>
        </w:trPr>
        <w:tc>
          <w:tcPr>
            <w:tcW w:w="1771" w:type="pct"/>
            <w:tcBorders>
              <w:top w:val="nil"/>
              <w:bottom w:val="nil"/>
              <w:right w:val="nil"/>
            </w:tcBorders>
          </w:tcPr>
          <w:p w14:paraId="2494CCCC"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eastAsia="Times New Roman" w:hAnsi="Times New Roman" w:cs="Times New Roman"/>
                <w:color w:val="000000"/>
                <w:sz w:val="24"/>
                <w:szCs w:val="24"/>
              </w:rPr>
              <w:t>I believe I could become productive quickly using this system.</w:t>
            </w:r>
          </w:p>
        </w:tc>
        <w:tc>
          <w:tcPr>
            <w:tcW w:w="729" w:type="pct"/>
            <w:tcBorders>
              <w:top w:val="nil"/>
              <w:left w:val="nil"/>
              <w:bottom w:val="nil"/>
              <w:right w:val="nil"/>
            </w:tcBorders>
          </w:tcPr>
          <w:p w14:paraId="7B81815A"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nil"/>
              <w:left w:val="nil"/>
              <w:bottom w:val="nil"/>
              <w:right w:val="nil"/>
            </w:tcBorders>
          </w:tcPr>
          <w:p w14:paraId="324C5255"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nil"/>
              <w:right w:val="nil"/>
            </w:tcBorders>
          </w:tcPr>
          <w:p w14:paraId="34FF4B70"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2BEBCE80" w14:textId="77777777" w:rsidTr="001D6775">
        <w:trPr>
          <w:trHeight w:hRule="exact" w:val="352"/>
        </w:trPr>
        <w:tc>
          <w:tcPr>
            <w:tcW w:w="1771" w:type="pct"/>
            <w:tcBorders>
              <w:top w:val="nil"/>
              <w:bottom w:val="single" w:sz="4" w:space="0" w:color="auto"/>
              <w:right w:val="nil"/>
            </w:tcBorders>
          </w:tcPr>
          <w:p w14:paraId="67E9DC64" w14:textId="77777777" w:rsidR="00D82210" w:rsidRPr="004C434D" w:rsidRDefault="00D82210" w:rsidP="001D6775">
            <w:pPr>
              <w:spacing w:line="240" w:lineRule="auto"/>
              <w:jc w:val="right"/>
              <w:rPr>
                <w:rFonts w:ascii="Times New Roman" w:hAnsi="Times New Roman" w:cs="Times New Roman"/>
                <w:sz w:val="24"/>
                <w:szCs w:val="24"/>
              </w:rPr>
            </w:pPr>
            <w:r w:rsidRPr="004C434D">
              <w:rPr>
                <w:rFonts w:ascii="Times New Roman" w:hAnsi="Times New Roman" w:cs="Times New Roman"/>
                <w:b/>
                <w:bCs/>
                <w:sz w:val="24"/>
                <w:szCs w:val="24"/>
              </w:rPr>
              <w:t>Total</w:t>
            </w:r>
          </w:p>
        </w:tc>
        <w:tc>
          <w:tcPr>
            <w:tcW w:w="729" w:type="pct"/>
            <w:tcBorders>
              <w:top w:val="nil"/>
              <w:left w:val="nil"/>
              <w:bottom w:val="single" w:sz="4" w:space="0" w:color="auto"/>
              <w:right w:val="nil"/>
            </w:tcBorders>
          </w:tcPr>
          <w:p w14:paraId="11B8E59D"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458" w:type="pct"/>
            <w:tcBorders>
              <w:top w:val="nil"/>
              <w:left w:val="nil"/>
              <w:bottom w:val="single" w:sz="4" w:space="0" w:color="auto"/>
              <w:right w:val="nil"/>
            </w:tcBorders>
          </w:tcPr>
          <w:p w14:paraId="7D4D601E"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042" w:type="pct"/>
            <w:tcBorders>
              <w:top w:val="nil"/>
              <w:left w:val="nil"/>
              <w:bottom w:val="single" w:sz="4" w:space="0" w:color="auto"/>
              <w:right w:val="nil"/>
            </w:tcBorders>
          </w:tcPr>
          <w:p w14:paraId="1C6D65EC"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bl>
    <w:p w14:paraId="0D7B9452" w14:textId="58F5C130" w:rsidR="0084572A" w:rsidRDefault="0084572A" w:rsidP="0084572A">
      <w:pPr>
        <w:pStyle w:val="CapstoneBody"/>
      </w:pPr>
    </w:p>
    <w:p w14:paraId="0D2BC98A" w14:textId="787D25FC" w:rsidR="0084572A" w:rsidRDefault="00D82210" w:rsidP="00D3450C">
      <w:pPr>
        <w:pStyle w:val="MainBody"/>
      </w:pPr>
      <w:r w:rsidRPr="00655076">
        <w:t>The average System Usefulness (SYSUSE) rating is 1</w:t>
      </w:r>
      <w:r>
        <w:t>.28</w:t>
      </w:r>
      <w:r w:rsidRPr="00655076">
        <w:t xml:space="preserve">, interpreted as Strongly Agree. The functions, objectives, goals, and context of a system are referred to as its usefulness, in accordance with (MacDonald &amp; Atwood, 2014). The features are more concentrated on what workers need for </w:t>
      </w:r>
      <w:r w:rsidRPr="00D3450C">
        <w:t>their</w:t>
      </w:r>
      <w:r w:rsidRPr="00655076">
        <w:t xml:space="preserve"> employment. A task is what technology does to help the user do their necessary tasks. Users' goals are the aims they hope to accomplish. Finally, context describes how a system is utilized and how it might be incorporated into users' actual social and material circumstances.</w:t>
      </w:r>
    </w:p>
    <w:p w14:paraId="1B54D776" w14:textId="77777777" w:rsidR="0084572A" w:rsidRDefault="0084572A" w:rsidP="0084572A">
      <w:pPr>
        <w:pStyle w:val="CapstoneBody"/>
      </w:pPr>
    </w:p>
    <w:p w14:paraId="788BD033" w14:textId="77777777" w:rsidR="00D82210" w:rsidRDefault="00D82210" w:rsidP="0084572A">
      <w:pPr>
        <w:pStyle w:val="CapstoneBody"/>
      </w:pPr>
    </w:p>
    <w:p w14:paraId="0E14F5C1" w14:textId="25CF9930" w:rsidR="00D82210" w:rsidRDefault="00D82210" w:rsidP="00D82210">
      <w:pPr>
        <w:pStyle w:val="LOT-NEW"/>
      </w:pPr>
      <w:bookmarkStart w:id="128" w:name="_Toc130239101"/>
      <w:r>
        <w:t>Mean Distribution of the Respondent Responses on Information Quality</w:t>
      </w:r>
      <w:bookmarkEnd w:id="128"/>
    </w:p>
    <w:tbl>
      <w:tblPr>
        <w:tblW w:w="4699"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03"/>
        <w:gridCol w:w="1047"/>
        <w:gridCol w:w="2340"/>
        <w:gridCol w:w="1730"/>
      </w:tblGrid>
      <w:tr w:rsidR="00D82210" w14:paraId="7AA502A6" w14:textId="77777777" w:rsidTr="00E06CD3">
        <w:trPr>
          <w:trHeight w:hRule="exact" w:val="288"/>
        </w:trPr>
        <w:tc>
          <w:tcPr>
            <w:tcW w:w="1849" w:type="pct"/>
            <w:tcBorders>
              <w:top w:val="single" w:sz="4" w:space="0" w:color="auto"/>
              <w:left w:val="nil"/>
              <w:bottom w:val="single" w:sz="4" w:space="0" w:color="auto"/>
              <w:right w:val="nil"/>
            </w:tcBorders>
          </w:tcPr>
          <w:p w14:paraId="357D4FBF" w14:textId="77777777" w:rsidR="00D82210" w:rsidRDefault="00D82210" w:rsidP="001D6775">
            <w:pPr>
              <w:spacing w:line="240" w:lineRule="auto"/>
              <w:jc w:val="center"/>
              <w:rPr>
                <w:rFonts w:ascii="Times New Roman" w:hAnsi="Times New Roman" w:cs="Times New Roman"/>
                <w:b/>
                <w:bCs/>
                <w:sz w:val="24"/>
                <w:szCs w:val="24"/>
              </w:rPr>
            </w:pPr>
          </w:p>
        </w:tc>
        <w:tc>
          <w:tcPr>
            <w:tcW w:w="645" w:type="pct"/>
            <w:tcBorders>
              <w:top w:val="single" w:sz="4" w:space="0" w:color="auto"/>
              <w:left w:val="nil"/>
              <w:bottom w:val="single" w:sz="4" w:space="0" w:color="auto"/>
              <w:right w:val="nil"/>
            </w:tcBorders>
          </w:tcPr>
          <w:p w14:paraId="236929FB"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an</w:t>
            </w:r>
          </w:p>
        </w:tc>
        <w:tc>
          <w:tcPr>
            <w:tcW w:w="1441" w:type="pct"/>
            <w:tcBorders>
              <w:top w:val="single" w:sz="4" w:space="0" w:color="auto"/>
              <w:left w:val="nil"/>
              <w:bottom w:val="single" w:sz="4" w:space="0" w:color="auto"/>
              <w:right w:val="nil"/>
            </w:tcBorders>
          </w:tcPr>
          <w:p w14:paraId="147C42A0"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tandard Deviation</w:t>
            </w:r>
          </w:p>
        </w:tc>
        <w:tc>
          <w:tcPr>
            <w:tcW w:w="1065" w:type="pct"/>
            <w:tcBorders>
              <w:top w:val="single" w:sz="4" w:space="0" w:color="auto"/>
              <w:left w:val="nil"/>
              <w:bottom w:val="single" w:sz="4" w:space="0" w:color="auto"/>
              <w:right w:val="nil"/>
            </w:tcBorders>
          </w:tcPr>
          <w:p w14:paraId="7E14AFB1" w14:textId="77777777" w:rsidR="00D82210" w:rsidRDefault="00D82210"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D82210" w14:paraId="0C5595E9" w14:textId="77777777" w:rsidTr="00E06CD3">
        <w:trPr>
          <w:trHeight w:hRule="exact" w:val="1162"/>
        </w:trPr>
        <w:tc>
          <w:tcPr>
            <w:tcW w:w="1849" w:type="pct"/>
            <w:tcBorders>
              <w:top w:val="single" w:sz="4" w:space="0" w:color="auto"/>
              <w:bottom w:val="nil"/>
              <w:right w:val="nil"/>
            </w:tcBorders>
          </w:tcPr>
          <w:p w14:paraId="27638322"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The system gave error messages that clearly told me how to fix problems.</w:t>
            </w:r>
          </w:p>
        </w:tc>
        <w:tc>
          <w:tcPr>
            <w:tcW w:w="645" w:type="pct"/>
            <w:tcBorders>
              <w:top w:val="single" w:sz="4" w:space="0" w:color="auto"/>
              <w:left w:val="nil"/>
              <w:bottom w:val="nil"/>
              <w:right w:val="nil"/>
            </w:tcBorders>
          </w:tcPr>
          <w:p w14:paraId="2FAA6753"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single" w:sz="4" w:space="0" w:color="auto"/>
              <w:left w:val="nil"/>
              <w:bottom w:val="nil"/>
              <w:right w:val="nil"/>
            </w:tcBorders>
          </w:tcPr>
          <w:p w14:paraId="374AA8EE"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single" w:sz="4" w:space="0" w:color="auto"/>
              <w:left w:val="nil"/>
              <w:bottom w:val="nil"/>
              <w:right w:val="nil"/>
            </w:tcBorders>
          </w:tcPr>
          <w:p w14:paraId="463F7AC4"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690FA79F" w14:textId="77777777" w:rsidTr="00E06CD3">
        <w:trPr>
          <w:trHeight w:hRule="exact" w:val="1162"/>
        </w:trPr>
        <w:tc>
          <w:tcPr>
            <w:tcW w:w="1849" w:type="pct"/>
            <w:tcBorders>
              <w:top w:val="nil"/>
              <w:bottom w:val="nil"/>
              <w:right w:val="nil"/>
            </w:tcBorders>
          </w:tcPr>
          <w:p w14:paraId="4A64C3EA"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Whenever I made a mistake using the system, I could recover easily and quickly.</w:t>
            </w:r>
          </w:p>
        </w:tc>
        <w:tc>
          <w:tcPr>
            <w:tcW w:w="645" w:type="pct"/>
            <w:tcBorders>
              <w:top w:val="nil"/>
              <w:left w:val="nil"/>
              <w:bottom w:val="nil"/>
              <w:right w:val="nil"/>
            </w:tcBorders>
          </w:tcPr>
          <w:p w14:paraId="16BCD1A9"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nil"/>
              <w:right w:val="nil"/>
            </w:tcBorders>
          </w:tcPr>
          <w:p w14:paraId="64C3F837"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nil"/>
              <w:right w:val="nil"/>
            </w:tcBorders>
          </w:tcPr>
          <w:p w14:paraId="4D163C2F"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3E522D3D" w14:textId="77777777" w:rsidTr="00E06CD3">
        <w:trPr>
          <w:trHeight w:hRule="exact" w:val="1360"/>
        </w:trPr>
        <w:tc>
          <w:tcPr>
            <w:tcW w:w="1849" w:type="pct"/>
            <w:tcBorders>
              <w:top w:val="nil"/>
              <w:bottom w:val="nil"/>
              <w:right w:val="nil"/>
            </w:tcBorders>
          </w:tcPr>
          <w:p w14:paraId="189E62B8"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The information (such as online help, on-screen messages, and other documentation) provided with this system was clear.</w:t>
            </w:r>
          </w:p>
        </w:tc>
        <w:tc>
          <w:tcPr>
            <w:tcW w:w="645" w:type="pct"/>
            <w:tcBorders>
              <w:top w:val="nil"/>
              <w:left w:val="nil"/>
              <w:bottom w:val="nil"/>
              <w:right w:val="nil"/>
            </w:tcBorders>
          </w:tcPr>
          <w:p w14:paraId="0F3DEC29"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nil"/>
              <w:right w:val="nil"/>
            </w:tcBorders>
          </w:tcPr>
          <w:p w14:paraId="5599A707"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nil"/>
              <w:right w:val="nil"/>
            </w:tcBorders>
          </w:tcPr>
          <w:p w14:paraId="02A991FC"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0FDC7432" w14:textId="77777777" w:rsidTr="00E06CD3">
        <w:trPr>
          <w:trHeight w:hRule="exact" w:val="622"/>
        </w:trPr>
        <w:tc>
          <w:tcPr>
            <w:tcW w:w="1849" w:type="pct"/>
            <w:tcBorders>
              <w:top w:val="nil"/>
              <w:bottom w:val="nil"/>
              <w:right w:val="nil"/>
            </w:tcBorders>
          </w:tcPr>
          <w:p w14:paraId="719E5BF2"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It was easy to find the information I needed.</w:t>
            </w:r>
          </w:p>
        </w:tc>
        <w:tc>
          <w:tcPr>
            <w:tcW w:w="645" w:type="pct"/>
            <w:tcBorders>
              <w:top w:val="nil"/>
              <w:left w:val="nil"/>
              <w:bottom w:val="nil"/>
              <w:right w:val="nil"/>
            </w:tcBorders>
          </w:tcPr>
          <w:p w14:paraId="633A3B23"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nil"/>
              <w:right w:val="nil"/>
            </w:tcBorders>
          </w:tcPr>
          <w:p w14:paraId="4BFBA107"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nil"/>
              <w:right w:val="nil"/>
            </w:tcBorders>
          </w:tcPr>
          <w:p w14:paraId="0F5D784A"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6A38C7E8" w14:textId="77777777" w:rsidTr="00E06CD3">
        <w:trPr>
          <w:trHeight w:hRule="exact" w:val="1090"/>
        </w:trPr>
        <w:tc>
          <w:tcPr>
            <w:tcW w:w="1849" w:type="pct"/>
            <w:tcBorders>
              <w:top w:val="nil"/>
              <w:bottom w:val="nil"/>
              <w:right w:val="nil"/>
            </w:tcBorders>
          </w:tcPr>
          <w:p w14:paraId="17625651"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The information was effective in helping me complete the tasks and scenarios.</w:t>
            </w:r>
          </w:p>
        </w:tc>
        <w:tc>
          <w:tcPr>
            <w:tcW w:w="645" w:type="pct"/>
            <w:tcBorders>
              <w:top w:val="nil"/>
              <w:left w:val="nil"/>
              <w:bottom w:val="nil"/>
              <w:right w:val="nil"/>
            </w:tcBorders>
          </w:tcPr>
          <w:p w14:paraId="32962516"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nil"/>
              <w:right w:val="nil"/>
            </w:tcBorders>
          </w:tcPr>
          <w:p w14:paraId="451997A8"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nil"/>
              <w:right w:val="nil"/>
            </w:tcBorders>
          </w:tcPr>
          <w:p w14:paraId="01DBD9A2"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2045E449" w14:textId="77777777" w:rsidTr="00E06CD3">
        <w:trPr>
          <w:trHeight w:hRule="exact" w:val="802"/>
        </w:trPr>
        <w:tc>
          <w:tcPr>
            <w:tcW w:w="1849" w:type="pct"/>
            <w:tcBorders>
              <w:top w:val="nil"/>
              <w:bottom w:val="nil"/>
              <w:right w:val="nil"/>
            </w:tcBorders>
          </w:tcPr>
          <w:p w14:paraId="1F5A07FF" w14:textId="77777777" w:rsidR="00D82210" w:rsidRPr="00BA0E5A" w:rsidRDefault="00D82210" w:rsidP="001D6775">
            <w:pPr>
              <w:spacing w:line="240" w:lineRule="auto"/>
              <w:rPr>
                <w:rFonts w:ascii="Times New Roman" w:hAnsi="Times New Roman" w:cs="Times New Roman"/>
                <w:sz w:val="24"/>
                <w:szCs w:val="24"/>
              </w:rPr>
            </w:pPr>
            <w:r w:rsidRPr="00BA0E5A">
              <w:rPr>
                <w:rFonts w:ascii="Times New Roman" w:hAnsi="Times New Roman" w:cs="Times New Roman"/>
                <w:sz w:val="24"/>
                <w:szCs w:val="24"/>
              </w:rPr>
              <w:t>The organization of information on the system screens was clear.</w:t>
            </w:r>
          </w:p>
        </w:tc>
        <w:tc>
          <w:tcPr>
            <w:tcW w:w="645" w:type="pct"/>
            <w:tcBorders>
              <w:top w:val="nil"/>
              <w:left w:val="nil"/>
              <w:bottom w:val="nil"/>
              <w:right w:val="nil"/>
            </w:tcBorders>
          </w:tcPr>
          <w:p w14:paraId="5BF17DA7"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nil"/>
              <w:right w:val="nil"/>
            </w:tcBorders>
          </w:tcPr>
          <w:p w14:paraId="5A6E5C76"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nil"/>
              <w:right w:val="nil"/>
            </w:tcBorders>
          </w:tcPr>
          <w:p w14:paraId="56DE112E"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82210" w14:paraId="0F294F9F" w14:textId="77777777" w:rsidTr="00E06CD3">
        <w:trPr>
          <w:trHeight w:hRule="exact" w:val="288"/>
        </w:trPr>
        <w:tc>
          <w:tcPr>
            <w:tcW w:w="1849" w:type="pct"/>
            <w:tcBorders>
              <w:top w:val="nil"/>
              <w:bottom w:val="single" w:sz="4" w:space="0" w:color="auto"/>
              <w:right w:val="nil"/>
            </w:tcBorders>
          </w:tcPr>
          <w:p w14:paraId="34537E71" w14:textId="77777777" w:rsidR="00D82210" w:rsidRPr="00927153" w:rsidRDefault="00D82210" w:rsidP="001D6775">
            <w:pPr>
              <w:spacing w:line="240" w:lineRule="auto"/>
              <w:jc w:val="right"/>
            </w:pPr>
            <w:r w:rsidRPr="004C434D">
              <w:rPr>
                <w:b/>
                <w:bCs/>
              </w:rPr>
              <w:t>Total</w:t>
            </w:r>
          </w:p>
        </w:tc>
        <w:tc>
          <w:tcPr>
            <w:tcW w:w="645" w:type="pct"/>
            <w:tcBorders>
              <w:top w:val="nil"/>
              <w:left w:val="nil"/>
              <w:bottom w:val="single" w:sz="4" w:space="0" w:color="auto"/>
              <w:right w:val="nil"/>
            </w:tcBorders>
          </w:tcPr>
          <w:p w14:paraId="02267831"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441" w:type="pct"/>
            <w:tcBorders>
              <w:top w:val="nil"/>
              <w:left w:val="nil"/>
              <w:bottom w:val="single" w:sz="4" w:space="0" w:color="auto"/>
              <w:right w:val="nil"/>
            </w:tcBorders>
          </w:tcPr>
          <w:p w14:paraId="18DD99B0"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065" w:type="pct"/>
            <w:tcBorders>
              <w:top w:val="nil"/>
              <w:left w:val="nil"/>
              <w:bottom w:val="single" w:sz="4" w:space="0" w:color="auto"/>
              <w:right w:val="nil"/>
            </w:tcBorders>
          </w:tcPr>
          <w:p w14:paraId="085DBD06" w14:textId="77777777" w:rsidR="00D82210" w:rsidRDefault="00D82210"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bl>
    <w:p w14:paraId="6B50F462" w14:textId="77777777" w:rsidR="00D82210" w:rsidRDefault="00D82210" w:rsidP="00D82210">
      <w:pPr>
        <w:pStyle w:val="CapstoneBody"/>
        <w:ind w:firstLine="720"/>
      </w:pPr>
    </w:p>
    <w:p w14:paraId="6EB06125" w14:textId="2F2CF8C9" w:rsidR="00D82210" w:rsidRDefault="00D82210" w:rsidP="00D3450C">
      <w:pPr>
        <w:pStyle w:val="MainBody"/>
      </w:pPr>
      <w:r w:rsidRPr="00F44B90">
        <w:t>Strongly Agree is the interpretation of the Information Quality (INFOQUAL) average value of 1.</w:t>
      </w:r>
      <w:r>
        <w:t>18</w:t>
      </w:r>
      <w:r w:rsidRPr="00F44B90">
        <w:t xml:space="preserve">. Information quality, according to </w:t>
      </w:r>
      <w:proofErr w:type="spellStart"/>
      <w:r w:rsidRPr="00F44B90">
        <w:t>DeLone</w:t>
      </w:r>
      <w:proofErr w:type="spellEnd"/>
      <w:r w:rsidRPr="00F44B90">
        <w:t>, is information that is appropriate for usage. This suggests that important determinants of information quality are context and use. On the other side, information quality refers to the caliber of the information generated by the systems (</w:t>
      </w:r>
      <w:proofErr w:type="spellStart"/>
      <w:r w:rsidRPr="00F44B90">
        <w:t>DeLone</w:t>
      </w:r>
      <w:proofErr w:type="spellEnd"/>
      <w:r w:rsidRPr="00F44B90">
        <w:t xml:space="preserve"> &amp; McLean, 2003).</w:t>
      </w:r>
    </w:p>
    <w:p w14:paraId="62A8BCB9" w14:textId="7C742382" w:rsidR="00D82210" w:rsidRDefault="00D82210" w:rsidP="0084572A">
      <w:pPr>
        <w:pStyle w:val="CapstoneBody"/>
      </w:pPr>
    </w:p>
    <w:p w14:paraId="54ED3973" w14:textId="2BC1DC73" w:rsidR="00D3450C" w:rsidRDefault="00D3450C" w:rsidP="0084572A">
      <w:pPr>
        <w:pStyle w:val="CapstoneBody"/>
      </w:pPr>
    </w:p>
    <w:p w14:paraId="4733024A" w14:textId="1E9CB76B" w:rsidR="00D3450C" w:rsidRDefault="00D3450C" w:rsidP="00D3450C">
      <w:pPr>
        <w:pStyle w:val="LOT-NEW"/>
      </w:pPr>
      <w:bookmarkStart w:id="129" w:name="_Hlk130235581"/>
      <w:bookmarkStart w:id="130" w:name="_Toc130239102"/>
      <w:r>
        <w:t>Mean Distribution of the Respondent Responses on Interface Quality.</w:t>
      </w:r>
      <w:bookmarkEnd w:id="129"/>
      <w:bookmarkEnd w:id="130"/>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07"/>
        <w:gridCol w:w="1223"/>
        <w:gridCol w:w="2430"/>
        <w:gridCol w:w="1980"/>
      </w:tblGrid>
      <w:tr w:rsidR="00D3450C" w14:paraId="0DBF8BDF" w14:textId="77777777" w:rsidTr="001D6775">
        <w:trPr>
          <w:trHeight w:hRule="exact" w:val="288"/>
        </w:trPr>
        <w:tc>
          <w:tcPr>
            <w:tcW w:w="1740" w:type="pct"/>
            <w:tcBorders>
              <w:top w:val="single" w:sz="4" w:space="0" w:color="auto"/>
              <w:left w:val="nil"/>
              <w:bottom w:val="single" w:sz="4" w:space="0" w:color="auto"/>
              <w:right w:val="nil"/>
            </w:tcBorders>
          </w:tcPr>
          <w:p w14:paraId="3019A8A3" w14:textId="77777777" w:rsidR="00D3450C" w:rsidRDefault="00D3450C" w:rsidP="001D6775">
            <w:pPr>
              <w:spacing w:line="240" w:lineRule="auto"/>
              <w:jc w:val="center"/>
              <w:rPr>
                <w:rFonts w:ascii="Times New Roman" w:hAnsi="Times New Roman" w:cs="Times New Roman"/>
                <w:b/>
                <w:bCs/>
                <w:sz w:val="24"/>
                <w:szCs w:val="24"/>
              </w:rPr>
            </w:pPr>
          </w:p>
        </w:tc>
        <w:tc>
          <w:tcPr>
            <w:tcW w:w="708" w:type="pct"/>
            <w:tcBorders>
              <w:top w:val="single" w:sz="4" w:space="0" w:color="auto"/>
              <w:left w:val="nil"/>
              <w:bottom w:val="single" w:sz="4" w:space="0" w:color="auto"/>
              <w:right w:val="nil"/>
            </w:tcBorders>
          </w:tcPr>
          <w:p w14:paraId="6367393F"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an</w:t>
            </w:r>
          </w:p>
        </w:tc>
        <w:tc>
          <w:tcPr>
            <w:tcW w:w="1406" w:type="pct"/>
            <w:tcBorders>
              <w:top w:val="single" w:sz="4" w:space="0" w:color="auto"/>
              <w:left w:val="nil"/>
              <w:bottom w:val="single" w:sz="4" w:space="0" w:color="auto"/>
              <w:right w:val="nil"/>
            </w:tcBorders>
          </w:tcPr>
          <w:p w14:paraId="0A0C2365"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tandard Deviation</w:t>
            </w:r>
          </w:p>
        </w:tc>
        <w:tc>
          <w:tcPr>
            <w:tcW w:w="1146" w:type="pct"/>
            <w:tcBorders>
              <w:top w:val="single" w:sz="4" w:space="0" w:color="auto"/>
              <w:left w:val="nil"/>
              <w:bottom w:val="single" w:sz="4" w:space="0" w:color="auto"/>
              <w:right w:val="nil"/>
            </w:tcBorders>
          </w:tcPr>
          <w:p w14:paraId="0EB696B0"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D3450C" w14:paraId="18FC1510" w14:textId="77777777" w:rsidTr="001D6775">
        <w:trPr>
          <w:trHeight w:hRule="exact" w:val="730"/>
        </w:trPr>
        <w:tc>
          <w:tcPr>
            <w:tcW w:w="1740" w:type="pct"/>
            <w:tcBorders>
              <w:top w:val="single" w:sz="4" w:space="0" w:color="auto"/>
              <w:bottom w:val="nil"/>
              <w:right w:val="nil"/>
            </w:tcBorders>
          </w:tcPr>
          <w:p w14:paraId="0865AAC1" w14:textId="77777777" w:rsidR="00D3450C" w:rsidRPr="006F297C" w:rsidRDefault="00D3450C" w:rsidP="001D6775">
            <w:pPr>
              <w:spacing w:line="240" w:lineRule="auto"/>
              <w:rPr>
                <w:rFonts w:ascii="Times New Roman" w:hAnsi="Times New Roman" w:cs="Times New Roman"/>
                <w:sz w:val="24"/>
                <w:szCs w:val="24"/>
              </w:rPr>
            </w:pPr>
            <w:r w:rsidRPr="006F297C">
              <w:rPr>
                <w:rFonts w:ascii="Times New Roman" w:hAnsi="Times New Roman" w:cs="Times New Roman"/>
                <w:sz w:val="24"/>
                <w:szCs w:val="24"/>
              </w:rPr>
              <w:t>The interface of this system was pleasant.</w:t>
            </w:r>
          </w:p>
        </w:tc>
        <w:tc>
          <w:tcPr>
            <w:tcW w:w="708" w:type="pct"/>
            <w:tcBorders>
              <w:top w:val="single" w:sz="4" w:space="0" w:color="auto"/>
              <w:left w:val="nil"/>
              <w:bottom w:val="nil"/>
              <w:right w:val="nil"/>
            </w:tcBorders>
          </w:tcPr>
          <w:p w14:paraId="3F545F31"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406" w:type="pct"/>
            <w:tcBorders>
              <w:top w:val="single" w:sz="4" w:space="0" w:color="auto"/>
              <w:left w:val="nil"/>
              <w:bottom w:val="nil"/>
              <w:right w:val="nil"/>
            </w:tcBorders>
          </w:tcPr>
          <w:p w14:paraId="22D4B3AB"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46" w:type="pct"/>
            <w:tcBorders>
              <w:top w:val="single" w:sz="4" w:space="0" w:color="auto"/>
              <w:left w:val="nil"/>
              <w:bottom w:val="nil"/>
              <w:right w:val="nil"/>
            </w:tcBorders>
          </w:tcPr>
          <w:p w14:paraId="54FD6AEE"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1F55D2DC" w14:textId="77777777" w:rsidTr="001D6775">
        <w:trPr>
          <w:trHeight w:hRule="exact" w:val="622"/>
        </w:trPr>
        <w:tc>
          <w:tcPr>
            <w:tcW w:w="1740" w:type="pct"/>
            <w:tcBorders>
              <w:top w:val="nil"/>
              <w:bottom w:val="nil"/>
              <w:right w:val="nil"/>
            </w:tcBorders>
          </w:tcPr>
          <w:p w14:paraId="19C0D02C" w14:textId="77777777" w:rsidR="00D3450C" w:rsidRPr="006F297C" w:rsidRDefault="00D3450C" w:rsidP="001D6775">
            <w:pPr>
              <w:spacing w:line="240" w:lineRule="auto"/>
              <w:rPr>
                <w:rFonts w:ascii="Times New Roman" w:hAnsi="Times New Roman" w:cs="Times New Roman"/>
                <w:sz w:val="24"/>
                <w:szCs w:val="24"/>
              </w:rPr>
            </w:pPr>
            <w:r w:rsidRPr="006F297C">
              <w:rPr>
                <w:rFonts w:ascii="Times New Roman" w:hAnsi="Times New Roman" w:cs="Times New Roman"/>
                <w:sz w:val="24"/>
                <w:szCs w:val="24"/>
              </w:rPr>
              <w:t>I liked using the interface of this system.</w:t>
            </w:r>
          </w:p>
        </w:tc>
        <w:tc>
          <w:tcPr>
            <w:tcW w:w="708" w:type="pct"/>
            <w:tcBorders>
              <w:top w:val="nil"/>
              <w:left w:val="nil"/>
              <w:bottom w:val="nil"/>
              <w:right w:val="nil"/>
            </w:tcBorders>
          </w:tcPr>
          <w:p w14:paraId="14FED4CB"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406" w:type="pct"/>
            <w:tcBorders>
              <w:top w:val="nil"/>
              <w:left w:val="nil"/>
              <w:bottom w:val="nil"/>
              <w:right w:val="nil"/>
            </w:tcBorders>
          </w:tcPr>
          <w:p w14:paraId="0F363B0D"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46" w:type="pct"/>
            <w:tcBorders>
              <w:top w:val="nil"/>
              <w:left w:val="nil"/>
              <w:bottom w:val="nil"/>
              <w:right w:val="nil"/>
            </w:tcBorders>
          </w:tcPr>
          <w:p w14:paraId="2E842A41"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493875A1" w14:textId="77777777" w:rsidTr="001D6775">
        <w:trPr>
          <w:trHeight w:hRule="exact" w:val="820"/>
        </w:trPr>
        <w:tc>
          <w:tcPr>
            <w:tcW w:w="1740" w:type="pct"/>
            <w:tcBorders>
              <w:top w:val="nil"/>
              <w:bottom w:val="nil"/>
              <w:right w:val="nil"/>
            </w:tcBorders>
          </w:tcPr>
          <w:p w14:paraId="3A871432" w14:textId="77777777" w:rsidR="00D3450C" w:rsidRPr="006F297C" w:rsidRDefault="00D3450C" w:rsidP="001D6775">
            <w:pPr>
              <w:spacing w:line="240" w:lineRule="auto"/>
              <w:rPr>
                <w:rFonts w:ascii="Times New Roman" w:hAnsi="Times New Roman" w:cs="Times New Roman"/>
                <w:sz w:val="24"/>
                <w:szCs w:val="24"/>
              </w:rPr>
            </w:pPr>
            <w:r w:rsidRPr="006F297C">
              <w:rPr>
                <w:rFonts w:ascii="Times New Roman" w:hAnsi="Times New Roman" w:cs="Times New Roman"/>
                <w:sz w:val="24"/>
                <w:szCs w:val="24"/>
              </w:rPr>
              <w:t>This system has all the functions and capabilities I expect it to have.</w:t>
            </w:r>
          </w:p>
        </w:tc>
        <w:tc>
          <w:tcPr>
            <w:tcW w:w="708" w:type="pct"/>
            <w:tcBorders>
              <w:top w:val="nil"/>
              <w:left w:val="nil"/>
              <w:bottom w:val="nil"/>
              <w:right w:val="nil"/>
            </w:tcBorders>
          </w:tcPr>
          <w:p w14:paraId="6B1E8692"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406" w:type="pct"/>
            <w:tcBorders>
              <w:top w:val="nil"/>
              <w:left w:val="nil"/>
              <w:bottom w:val="nil"/>
              <w:right w:val="nil"/>
            </w:tcBorders>
          </w:tcPr>
          <w:p w14:paraId="0D1D8907"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46" w:type="pct"/>
            <w:tcBorders>
              <w:top w:val="nil"/>
              <w:left w:val="nil"/>
              <w:bottom w:val="nil"/>
              <w:right w:val="nil"/>
            </w:tcBorders>
          </w:tcPr>
          <w:p w14:paraId="411E79EE"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437BFEE0" w14:textId="77777777" w:rsidTr="001D6775">
        <w:trPr>
          <w:trHeight w:hRule="exact" w:val="622"/>
        </w:trPr>
        <w:tc>
          <w:tcPr>
            <w:tcW w:w="1740" w:type="pct"/>
            <w:tcBorders>
              <w:top w:val="nil"/>
              <w:bottom w:val="nil"/>
              <w:right w:val="nil"/>
            </w:tcBorders>
          </w:tcPr>
          <w:p w14:paraId="160576FC" w14:textId="77777777" w:rsidR="00D3450C" w:rsidRPr="006F297C" w:rsidRDefault="00D3450C" w:rsidP="001D6775">
            <w:pPr>
              <w:spacing w:line="240" w:lineRule="auto"/>
              <w:rPr>
                <w:rFonts w:ascii="Times New Roman" w:hAnsi="Times New Roman" w:cs="Times New Roman"/>
                <w:sz w:val="24"/>
                <w:szCs w:val="24"/>
              </w:rPr>
            </w:pPr>
            <w:r w:rsidRPr="006F297C">
              <w:rPr>
                <w:rFonts w:ascii="Times New Roman" w:hAnsi="Times New Roman" w:cs="Times New Roman"/>
                <w:sz w:val="24"/>
                <w:szCs w:val="24"/>
              </w:rPr>
              <w:t>Overall, I am satisfied with this system.</w:t>
            </w:r>
          </w:p>
        </w:tc>
        <w:tc>
          <w:tcPr>
            <w:tcW w:w="708" w:type="pct"/>
            <w:tcBorders>
              <w:top w:val="nil"/>
              <w:left w:val="nil"/>
              <w:bottom w:val="nil"/>
              <w:right w:val="nil"/>
            </w:tcBorders>
          </w:tcPr>
          <w:p w14:paraId="6AB25EB0"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406" w:type="pct"/>
            <w:tcBorders>
              <w:top w:val="nil"/>
              <w:left w:val="nil"/>
              <w:bottom w:val="nil"/>
              <w:right w:val="nil"/>
            </w:tcBorders>
          </w:tcPr>
          <w:p w14:paraId="57E7682B"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46" w:type="pct"/>
            <w:tcBorders>
              <w:top w:val="nil"/>
              <w:left w:val="nil"/>
              <w:bottom w:val="nil"/>
              <w:right w:val="nil"/>
            </w:tcBorders>
          </w:tcPr>
          <w:p w14:paraId="6394187A"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0FD51932" w14:textId="77777777" w:rsidTr="001D6775">
        <w:trPr>
          <w:trHeight w:hRule="exact" w:val="288"/>
        </w:trPr>
        <w:tc>
          <w:tcPr>
            <w:tcW w:w="1740" w:type="pct"/>
            <w:tcBorders>
              <w:top w:val="nil"/>
              <w:bottom w:val="single" w:sz="4" w:space="0" w:color="auto"/>
              <w:right w:val="nil"/>
            </w:tcBorders>
          </w:tcPr>
          <w:p w14:paraId="06EDA933" w14:textId="77777777" w:rsidR="00D3450C" w:rsidRDefault="00D3450C" w:rsidP="001D6775">
            <w:pPr>
              <w:spacing w:line="240" w:lineRule="auto"/>
              <w:jc w:val="right"/>
            </w:pPr>
            <w:r w:rsidRPr="004C434D">
              <w:rPr>
                <w:b/>
                <w:bCs/>
              </w:rPr>
              <w:t>Total</w:t>
            </w:r>
          </w:p>
        </w:tc>
        <w:tc>
          <w:tcPr>
            <w:tcW w:w="708" w:type="pct"/>
            <w:tcBorders>
              <w:top w:val="nil"/>
              <w:left w:val="nil"/>
              <w:bottom w:val="single" w:sz="4" w:space="0" w:color="auto"/>
              <w:right w:val="nil"/>
            </w:tcBorders>
          </w:tcPr>
          <w:p w14:paraId="6680CA7D"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406" w:type="pct"/>
            <w:tcBorders>
              <w:top w:val="nil"/>
              <w:left w:val="nil"/>
              <w:bottom w:val="single" w:sz="4" w:space="0" w:color="auto"/>
              <w:right w:val="nil"/>
            </w:tcBorders>
          </w:tcPr>
          <w:p w14:paraId="75E509C1"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46" w:type="pct"/>
            <w:tcBorders>
              <w:top w:val="nil"/>
              <w:left w:val="nil"/>
              <w:bottom w:val="single" w:sz="4" w:space="0" w:color="auto"/>
              <w:right w:val="nil"/>
            </w:tcBorders>
          </w:tcPr>
          <w:p w14:paraId="6EB423FA"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bl>
    <w:p w14:paraId="23EF5211" w14:textId="77777777" w:rsidR="00D3450C" w:rsidRDefault="00D3450C" w:rsidP="0084572A">
      <w:pPr>
        <w:pStyle w:val="CapstoneBody"/>
      </w:pPr>
    </w:p>
    <w:p w14:paraId="07973F29" w14:textId="77777777" w:rsidR="00D3450C" w:rsidRDefault="00D3450C" w:rsidP="00D3450C">
      <w:pPr>
        <w:pStyle w:val="MainBody"/>
      </w:pPr>
      <w:r w:rsidRPr="003213A3">
        <w:t>Strongly Agree is the interpretation given to the average Interface Quality (INTERQUAL) value of 1.</w:t>
      </w:r>
      <w:r>
        <w:t>23</w:t>
      </w:r>
      <w:r w:rsidRPr="003213A3">
        <w:t xml:space="preserve">. The term "interface quality" </w:t>
      </w:r>
      <w:r w:rsidRPr="00F833F6">
        <w:t>(</w:t>
      </w:r>
      <w:proofErr w:type="spellStart"/>
      <w:r w:rsidRPr="00F833F6">
        <w:t>Totz</w:t>
      </w:r>
      <w:proofErr w:type="spellEnd"/>
      <w:r w:rsidRPr="00F833F6">
        <w:t xml:space="preserve"> &amp; Riemer, 2001) </w:t>
      </w:r>
      <w:r w:rsidRPr="003213A3">
        <w:t>is used to describe user-friendliness that offers a wide array of capabilities for defining problems and processing, analyzing, and presenting conclusions. The interface shouldn't contain any unnecessary or annoying information. Exhibits should be as uniform as is practical. When users move from one area of the interface to another, they shouldn't have to remember information. Users shouldn't have to commit the instructions to memory. The instructions for using the system should be clear to see.</w:t>
      </w:r>
    </w:p>
    <w:p w14:paraId="5E804F16" w14:textId="77777777" w:rsidR="00D3450C" w:rsidRDefault="00D3450C" w:rsidP="00D3450C">
      <w:pPr>
        <w:pStyle w:val="MainBody"/>
      </w:pPr>
    </w:p>
    <w:p w14:paraId="3534428F" w14:textId="77777777" w:rsidR="00D3450C" w:rsidRDefault="00D3450C" w:rsidP="00D3450C">
      <w:pPr>
        <w:pStyle w:val="MainBody"/>
      </w:pPr>
    </w:p>
    <w:p w14:paraId="23C88CA1" w14:textId="31B52B81" w:rsidR="00D3450C" w:rsidRDefault="00D3450C" w:rsidP="00D3450C">
      <w:pPr>
        <w:pStyle w:val="MainBody"/>
      </w:pPr>
    </w:p>
    <w:p w14:paraId="3F455DAA" w14:textId="77777777" w:rsidR="00D3450C" w:rsidRDefault="00D3450C" w:rsidP="00E06CD3">
      <w:pPr>
        <w:pStyle w:val="MainBody"/>
        <w:ind w:firstLine="0"/>
      </w:pPr>
    </w:p>
    <w:p w14:paraId="0D00CE06" w14:textId="4B88DF81" w:rsidR="00D3450C" w:rsidRDefault="00D3450C" w:rsidP="00D3450C">
      <w:pPr>
        <w:pStyle w:val="LOT-NEW"/>
      </w:pPr>
      <w:bookmarkStart w:id="131" w:name="_Toc130204896"/>
      <w:bookmarkStart w:id="132" w:name="_Toc130239103"/>
      <w:r>
        <w:lastRenderedPageBreak/>
        <w:t>Mean Distribution of the Respondent Responses on System Usability</w:t>
      </w:r>
      <w:bookmarkEnd w:id="131"/>
      <w:bookmarkEnd w:id="132"/>
    </w:p>
    <w:tbl>
      <w:tblPr>
        <w:tblW w:w="4573"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345"/>
        <w:gridCol w:w="1138"/>
        <w:gridCol w:w="2546"/>
        <w:gridCol w:w="1873"/>
      </w:tblGrid>
      <w:tr w:rsidR="00D3450C" w14:paraId="71968C78" w14:textId="77777777" w:rsidTr="001D6775">
        <w:trPr>
          <w:trHeight w:hRule="exact" w:val="288"/>
        </w:trPr>
        <w:tc>
          <w:tcPr>
            <w:tcW w:w="1484" w:type="pct"/>
            <w:tcBorders>
              <w:top w:val="single" w:sz="4" w:space="0" w:color="auto"/>
              <w:left w:val="nil"/>
              <w:bottom w:val="single" w:sz="4" w:space="0" w:color="auto"/>
              <w:right w:val="nil"/>
            </w:tcBorders>
          </w:tcPr>
          <w:p w14:paraId="428B1C4E"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Criteria</w:t>
            </w:r>
          </w:p>
        </w:tc>
        <w:tc>
          <w:tcPr>
            <w:tcW w:w="720" w:type="pct"/>
            <w:tcBorders>
              <w:top w:val="single" w:sz="4" w:space="0" w:color="auto"/>
              <w:left w:val="nil"/>
              <w:bottom w:val="single" w:sz="4" w:space="0" w:color="auto"/>
              <w:right w:val="nil"/>
            </w:tcBorders>
          </w:tcPr>
          <w:p w14:paraId="6DC9B3ED"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an</w:t>
            </w:r>
          </w:p>
        </w:tc>
        <w:tc>
          <w:tcPr>
            <w:tcW w:w="1611" w:type="pct"/>
            <w:tcBorders>
              <w:top w:val="single" w:sz="4" w:space="0" w:color="auto"/>
              <w:left w:val="nil"/>
              <w:bottom w:val="single" w:sz="4" w:space="0" w:color="auto"/>
              <w:right w:val="nil"/>
            </w:tcBorders>
          </w:tcPr>
          <w:p w14:paraId="6E0871E6"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tandard Deviation</w:t>
            </w:r>
          </w:p>
        </w:tc>
        <w:tc>
          <w:tcPr>
            <w:tcW w:w="1185" w:type="pct"/>
            <w:tcBorders>
              <w:top w:val="single" w:sz="4" w:space="0" w:color="auto"/>
              <w:left w:val="nil"/>
              <w:bottom w:val="single" w:sz="4" w:space="0" w:color="auto"/>
              <w:right w:val="nil"/>
            </w:tcBorders>
          </w:tcPr>
          <w:p w14:paraId="5506667C" w14:textId="77777777" w:rsidR="00D3450C" w:rsidRDefault="00D3450C" w:rsidP="001D677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terpretation</w:t>
            </w:r>
          </w:p>
        </w:tc>
      </w:tr>
      <w:tr w:rsidR="00D3450C" w14:paraId="685D441A" w14:textId="77777777" w:rsidTr="001D6775">
        <w:trPr>
          <w:trHeight w:hRule="exact" w:val="288"/>
        </w:trPr>
        <w:tc>
          <w:tcPr>
            <w:tcW w:w="1484" w:type="pct"/>
            <w:tcBorders>
              <w:top w:val="single" w:sz="4" w:space="0" w:color="auto"/>
              <w:bottom w:val="nil"/>
              <w:right w:val="nil"/>
            </w:tcBorders>
          </w:tcPr>
          <w:p w14:paraId="3797C73D" w14:textId="77777777" w:rsidR="00D3450C" w:rsidRDefault="00D3450C" w:rsidP="001D6775">
            <w:pPr>
              <w:spacing w:line="240" w:lineRule="auto"/>
              <w:rPr>
                <w:rFonts w:ascii="Times New Roman" w:hAnsi="Times New Roman" w:cs="Times New Roman"/>
                <w:sz w:val="24"/>
                <w:szCs w:val="24"/>
              </w:rPr>
            </w:pPr>
            <w:r>
              <w:rPr>
                <w:rFonts w:ascii="Times New Roman" w:hAnsi="Times New Roman" w:cs="Times New Roman"/>
                <w:sz w:val="24"/>
                <w:szCs w:val="24"/>
              </w:rPr>
              <w:t>System Usefulness (SYSUSE)</w:t>
            </w:r>
          </w:p>
        </w:tc>
        <w:tc>
          <w:tcPr>
            <w:tcW w:w="720" w:type="pct"/>
            <w:tcBorders>
              <w:top w:val="single" w:sz="4" w:space="0" w:color="auto"/>
              <w:left w:val="nil"/>
              <w:bottom w:val="nil"/>
              <w:right w:val="nil"/>
            </w:tcBorders>
          </w:tcPr>
          <w:p w14:paraId="54C33B83"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611" w:type="pct"/>
            <w:tcBorders>
              <w:top w:val="single" w:sz="4" w:space="0" w:color="auto"/>
              <w:left w:val="nil"/>
              <w:bottom w:val="nil"/>
              <w:right w:val="nil"/>
            </w:tcBorders>
          </w:tcPr>
          <w:p w14:paraId="60CEEDF3"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66</w:t>
            </w:r>
          </w:p>
        </w:tc>
        <w:tc>
          <w:tcPr>
            <w:tcW w:w="1185" w:type="pct"/>
            <w:tcBorders>
              <w:top w:val="single" w:sz="4" w:space="0" w:color="auto"/>
              <w:left w:val="nil"/>
              <w:bottom w:val="nil"/>
              <w:right w:val="nil"/>
            </w:tcBorders>
          </w:tcPr>
          <w:p w14:paraId="7D8B698D"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4224F9B0" w14:textId="77777777" w:rsidTr="001D6775">
        <w:trPr>
          <w:trHeight w:hRule="exact" w:val="288"/>
        </w:trPr>
        <w:tc>
          <w:tcPr>
            <w:tcW w:w="1484" w:type="pct"/>
            <w:tcBorders>
              <w:top w:val="nil"/>
              <w:bottom w:val="nil"/>
              <w:right w:val="nil"/>
            </w:tcBorders>
          </w:tcPr>
          <w:p w14:paraId="5D0A7947" w14:textId="77777777" w:rsidR="00D3450C" w:rsidRDefault="00D3450C" w:rsidP="001D6775">
            <w:pPr>
              <w:spacing w:line="240" w:lineRule="auto"/>
              <w:rPr>
                <w:rFonts w:ascii="Times New Roman" w:hAnsi="Times New Roman" w:cs="Times New Roman"/>
                <w:sz w:val="24"/>
                <w:szCs w:val="24"/>
              </w:rPr>
            </w:pPr>
            <w:r>
              <w:rPr>
                <w:rFonts w:ascii="Times New Roman" w:hAnsi="Times New Roman" w:cs="Times New Roman"/>
                <w:sz w:val="24"/>
                <w:szCs w:val="24"/>
              </w:rPr>
              <w:t>Information Quality (INFOQUAL)</w:t>
            </w:r>
          </w:p>
        </w:tc>
        <w:tc>
          <w:tcPr>
            <w:tcW w:w="720" w:type="pct"/>
            <w:tcBorders>
              <w:top w:val="nil"/>
              <w:left w:val="nil"/>
              <w:bottom w:val="nil"/>
              <w:right w:val="nil"/>
            </w:tcBorders>
          </w:tcPr>
          <w:p w14:paraId="75DB7ED8"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11" w:type="pct"/>
            <w:tcBorders>
              <w:top w:val="nil"/>
              <w:left w:val="nil"/>
              <w:bottom w:val="nil"/>
              <w:right w:val="nil"/>
            </w:tcBorders>
          </w:tcPr>
          <w:p w14:paraId="009E0D73"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185" w:type="pct"/>
            <w:tcBorders>
              <w:top w:val="nil"/>
              <w:left w:val="nil"/>
              <w:bottom w:val="nil"/>
              <w:right w:val="nil"/>
            </w:tcBorders>
          </w:tcPr>
          <w:p w14:paraId="4A769452"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2274550B" w14:textId="77777777" w:rsidTr="001D6775">
        <w:trPr>
          <w:trHeight w:hRule="exact" w:val="288"/>
        </w:trPr>
        <w:tc>
          <w:tcPr>
            <w:tcW w:w="1484" w:type="pct"/>
            <w:tcBorders>
              <w:top w:val="nil"/>
              <w:bottom w:val="nil"/>
              <w:right w:val="nil"/>
            </w:tcBorders>
          </w:tcPr>
          <w:p w14:paraId="1F8BA975" w14:textId="77777777" w:rsidR="00D3450C" w:rsidRDefault="00D3450C" w:rsidP="001D6775">
            <w:pPr>
              <w:spacing w:line="240" w:lineRule="auto"/>
              <w:rPr>
                <w:rFonts w:ascii="Times New Roman" w:hAnsi="Times New Roman" w:cs="Times New Roman"/>
                <w:sz w:val="24"/>
                <w:szCs w:val="24"/>
              </w:rPr>
            </w:pPr>
            <w:r>
              <w:rPr>
                <w:rFonts w:ascii="Times New Roman" w:hAnsi="Times New Roman" w:cs="Times New Roman"/>
                <w:sz w:val="24"/>
                <w:szCs w:val="24"/>
              </w:rPr>
              <w:t>Interface Quality (INTERQUAL)</w:t>
            </w:r>
          </w:p>
        </w:tc>
        <w:tc>
          <w:tcPr>
            <w:tcW w:w="720" w:type="pct"/>
            <w:tcBorders>
              <w:top w:val="nil"/>
              <w:left w:val="nil"/>
              <w:bottom w:val="nil"/>
              <w:right w:val="nil"/>
            </w:tcBorders>
          </w:tcPr>
          <w:p w14:paraId="4BF0C326"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11" w:type="pct"/>
            <w:tcBorders>
              <w:top w:val="nil"/>
              <w:left w:val="nil"/>
              <w:bottom w:val="nil"/>
              <w:right w:val="nil"/>
            </w:tcBorders>
          </w:tcPr>
          <w:p w14:paraId="6E7B53E1"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185" w:type="pct"/>
            <w:tcBorders>
              <w:top w:val="nil"/>
              <w:left w:val="nil"/>
              <w:bottom w:val="nil"/>
              <w:right w:val="nil"/>
            </w:tcBorders>
          </w:tcPr>
          <w:p w14:paraId="0C4DDF18"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r w:rsidR="00D3450C" w14:paraId="425C20D0" w14:textId="77777777" w:rsidTr="001D6775">
        <w:trPr>
          <w:trHeight w:hRule="exact" w:val="288"/>
        </w:trPr>
        <w:tc>
          <w:tcPr>
            <w:tcW w:w="1484" w:type="pct"/>
            <w:tcBorders>
              <w:top w:val="nil"/>
              <w:bottom w:val="single" w:sz="4" w:space="0" w:color="auto"/>
              <w:right w:val="nil"/>
            </w:tcBorders>
          </w:tcPr>
          <w:p w14:paraId="63EF38BF" w14:textId="77777777" w:rsidR="00D3450C" w:rsidRDefault="00D3450C" w:rsidP="001D6775">
            <w:pPr>
              <w:spacing w:line="240" w:lineRule="auto"/>
              <w:rPr>
                <w:rFonts w:ascii="Times New Roman" w:hAnsi="Times New Roman" w:cs="Times New Roman"/>
                <w:sz w:val="24"/>
                <w:szCs w:val="24"/>
              </w:rPr>
            </w:pPr>
            <w:r>
              <w:rPr>
                <w:rFonts w:ascii="Times New Roman" w:hAnsi="Times New Roman" w:cs="Times New Roman"/>
                <w:sz w:val="24"/>
                <w:szCs w:val="24"/>
              </w:rPr>
              <w:t>Total</w:t>
            </w:r>
          </w:p>
        </w:tc>
        <w:tc>
          <w:tcPr>
            <w:tcW w:w="720" w:type="pct"/>
            <w:tcBorders>
              <w:top w:val="nil"/>
              <w:left w:val="nil"/>
              <w:bottom w:val="single" w:sz="4" w:space="0" w:color="auto"/>
              <w:right w:val="nil"/>
            </w:tcBorders>
          </w:tcPr>
          <w:p w14:paraId="6B60E89A"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1611" w:type="pct"/>
            <w:tcBorders>
              <w:top w:val="nil"/>
              <w:left w:val="nil"/>
              <w:bottom w:val="single" w:sz="4" w:space="0" w:color="auto"/>
              <w:right w:val="nil"/>
            </w:tcBorders>
          </w:tcPr>
          <w:p w14:paraId="7FC84764"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0.45</w:t>
            </w:r>
          </w:p>
        </w:tc>
        <w:tc>
          <w:tcPr>
            <w:tcW w:w="1185" w:type="pct"/>
            <w:tcBorders>
              <w:top w:val="nil"/>
              <w:left w:val="nil"/>
              <w:bottom w:val="single" w:sz="4" w:space="0" w:color="auto"/>
              <w:right w:val="nil"/>
            </w:tcBorders>
          </w:tcPr>
          <w:p w14:paraId="4167B373" w14:textId="77777777" w:rsidR="00D3450C" w:rsidRDefault="00D3450C" w:rsidP="001D6775">
            <w:pPr>
              <w:spacing w:line="240" w:lineRule="auto"/>
              <w:jc w:val="center"/>
              <w:rPr>
                <w:rFonts w:ascii="Times New Roman" w:hAnsi="Times New Roman" w:cs="Times New Roman"/>
                <w:sz w:val="24"/>
                <w:szCs w:val="24"/>
              </w:rPr>
            </w:pPr>
            <w:r>
              <w:rPr>
                <w:rFonts w:ascii="Times New Roman" w:hAnsi="Times New Roman" w:cs="Times New Roman"/>
                <w:sz w:val="24"/>
                <w:szCs w:val="24"/>
              </w:rPr>
              <w:t>Strongly Agree</w:t>
            </w:r>
          </w:p>
        </w:tc>
      </w:tr>
    </w:tbl>
    <w:p w14:paraId="73F18CC9" w14:textId="77777777" w:rsidR="00D3450C" w:rsidRDefault="00D3450C" w:rsidP="00D3450C">
      <w:pPr>
        <w:pStyle w:val="MainBody"/>
      </w:pPr>
    </w:p>
    <w:p w14:paraId="2E642758" w14:textId="77777777" w:rsidR="002464FB" w:rsidRPr="000E04A4" w:rsidRDefault="002464FB" w:rsidP="002464FB">
      <w:pPr>
        <w:pStyle w:val="MainBody"/>
      </w:pPr>
      <w:r>
        <w:t xml:space="preserve">The table above shows the range of mean and its verbal interpretation. </w:t>
      </w:r>
      <w:r w:rsidRPr="000E04A4">
        <w:t>Based on the analysis of the collected data, the overall mean result of 1.23 was obtained, which is interpreted as "Strongly Agree" on the Likert scale. This result indicates that the</w:t>
      </w:r>
      <w:r>
        <w:t xml:space="preserve"> </w:t>
      </w:r>
      <w:r w:rsidRPr="000E04A4">
        <w:t>Tenant Management System</w:t>
      </w:r>
      <w:r>
        <w:t xml:space="preserve"> of</w:t>
      </w:r>
      <w:r w:rsidRPr="000E04A4">
        <w:t xml:space="preserve"> Carlos Hilado Memorial State </w:t>
      </w:r>
      <w:r w:rsidRPr="002464FB">
        <w:t>University</w:t>
      </w:r>
      <w:r>
        <w:t>,</w:t>
      </w:r>
      <w:r w:rsidRPr="000E04A4">
        <w:t xml:space="preserve"> Talisay </w:t>
      </w:r>
      <w:r>
        <w:t xml:space="preserve">campus </w:t>
      </w:r>
      <w:r w:rsidRPr="000E04A4">
        <w:t xml:space="preserve">has the potential to assist the university by providing a fundamental monitoring mechanism for every individual, particularly the tenants. The system's ability to effectively monitor the tenants' activities and behaviors within the university's premises has garnered strong agreement among the participants, highlighting its potential usefulness in maintaining a secure and organized environment. With its positive reception, the system can serve as a valuable tool for the university in ensuring the well-being and safety of its </w:t>
      </w:r>
      <w:r>
        <w:t>users.</w:t>
      </w:r>
    </w:p>
    <w:p w14:paraId="30D291AA" w14:textId="77777777" w:rsidR="00D3450C" w:rsidRDefault="00D3450C" w:rsidP="00D3450C">
      <w:pPr>
        <w:pStyle w:val="MainBody"/>
      </w:pPr>
    </w:p>
    <w:p w14:paraId="1DE30BE0" w14:textId="77777777" w:rsidR="00D3450C" w:rsidRDefault="00D3450C" w:rsidP="00D3450C">
      <w:pPr>
        <w:pStyle w:val="MainBody"/>
      </w:pPr>
    </w:p>
    <w:p w14:paraId="24BEB0A3" w14:textId="77777777" w:rsidR="00D3450C" w:rsidRDefault="00D3450C" w:rsidP="00D3450C">
      <w:pPr>
        <w:pStyle w:val="MainBody"/>
      </w:pPr>
    </w:p>
    <w:p w14:paraId="14268290" w14:textId="2A4B45BA" w:rsidR="00D3450C" w:rsidRDefault="00D3450C" w:rsidP="00D3450C">
      <w:pPr>
        <w:pStyle w:val="MainBody"/>
        <w:sectPr w:rsidR="00D3450C">
          <w:pgSz w:w="12240" w:h="15840"/>
          <w:pgMar w:top="1440" w:right="1440" w:bottom="1440" w:left="2160" w:header="720" w:footer="720" w:gutter="0"/>
          <w:cols w:space="720"/>
          <w:titlePg/>
          <w:docGrid w:linePitch="360"/>
        </w:sectPr>
      </w:pPr>
    </w:p>
    <w:p w14:paraId="246B9A5E" w14:textId="284C2AF4" w:rsidR="00252F10" w:rsidRDefault="006722CE" w:rsidP="00D3450C">
      <w:pPr>
        <w:pStyle w:val="TITLE1"/>
      </w:pPr>
      <w:bookmarkStart w:id="133" w:name="_Toc130288629"/>
      <w:r>
        <w:lastRenderedPageBreak/>
        <w:t>CHAPTER V</w:t>
      </w:r>
      <w:bookmarkEnd w:id="133"/>
    </w:p>
    <w:p w14:paraId="4F0DC9A3" w14:textId="77777777" w:rsidR="00252F10" w:rsidRDefault="006722CE">
      <w:pPr>
        <w:pStyle w:val="TITLE2"/>
        <w:rPr>
          <w:szCs w:val="24"/>
        </w:rPr>
      </w:pPr>
      <w:bookmarkStart w:id="134" w:name="_Toc130288630"/>
      <w:r>
        <w:rPr>
          <w:szCs w:val="24"/>
        </w:rPr>
        <w:t>Summary of Findings, Conclusion and Recommendation</w:t>
      </w:r>
      <w:bookmarkEnd w:id="134"/>
    </w:p>
    <w:p w14:paraId="3B430531" w14:textId="77777777" w:rsidR="002464FB" w:rsidRDefault="002464FB" w:rsidP="002464FB">
      <w:pPr>
        <w:pStyle w:val="MainBody"/>
      </w:pPr>
      <w:r w:rsidRPr="00D753BB">
        <w:t>This chapter presents the summary of findings, conclusion and recommendations of the developed system of</w:t>
      </w:r>
      <w:r>
        <w:t xml:space="preserve"> Carlos Hilado Memorial State University Talisay Tenant Management System</w:t>
      </w:r>
      <w:r w:rsidRPr="00D753BB">
        <w:t>.</w:t>
      </w:r>
    </w:p>
    <w:p w14:paraId="5EFD429D" w14:textId="77777777" w:rsidR="00252F10" w:rsidRPr="002464FB" w:rsidRDefault="00252F10" w:rsidP="002464FB">
      <w:pPr>
        <w:pStyle w:val="MainBody"/>
      </w:pPr>
    </w:p>
    <w:p w14:paraId="5D47F944" w14:textId="651CA732" w:rsidR="002464FB" w:rsidRPr="00D753BB" w:rsidRDefault="006722CE" w:rsidP="002464FB">
      <w:pPr>
        <w:pStyle w:val="TITLE3"/>
      </w:pPr>
      <w:bookmarkStart w:id="135" w:name="_Toc130288631"/>
      <w:r>
        <w:t>Summary of Findings</w:t>
      </w:r>
      <w:bookmarkEnd w:id="135"/>
    </w:p>
    <w:p w14:paraId="1E71878C" w14:textId="090CE20B" w:rsidR="001B27CE" w:rsidRDefault="002464FB" w:rsidP="00896830">
      <w:pPr>
        <w:pStyle w:val="MainBody"/>
      </w:pPr>
      <w:r w:rsidRPr="00651B75">
        <w:t>The proponents of the Tenant Management System at Carlos Hilado Memorial State University's Talisay campus aimed to develop a system using the Rapid Application Development (RAD) methodology. To assess and evaluate the system, the proponents conducted an online survey. The population consisted of twenty respondents, including one IGP Coordinator, one Business Affairs staff member, two tenants, and seventeen students. The survey questionnaire used as the research instrument was the Post-Study System Usability Questionnaire (PSSUQ). The survey results were satisfactory</w:t>
      </w:r>
      <w:r w:rsidR="001B27CE">
        <w:t xml:space="preserve">. </w:t>
      </w:r>
    </w:p>
    <w:p w14:paraId="7C18CEDD" w14:textId="77777777" w:rsidR="00AD0AF3" w:rsidRDefault="00AD0AF3" w:rsidP="00230C42">
      <w:pPr>
        <w:pStyle w:val="MainBody"/>
        <w:spacing w:line="240" w:lineRule="auto"/>
      </w:pPr>
    </w:p>
    <w:p w14:paraId="4C852E53" w14:textId="77777777" w:rsidR="00252F10" w:rsidRDefault="006722CE">
      <w:pPr>
        <w:pStyle w:val="TITLE3"/>
      </w:pPr>
      <w:bookmarkStart w:id="136" w:name="_Toc130288632"/>
      <w:r>
        <w:t>Conclusion</w:t>
      </w:r>
      <w:bookmarkEnd w:id="136"/>
      <w:r>
        <w:tab/>
      </w:r>
    </w:p>
    <w:p w14:paraId="2DC6629D" w14:textId="7BE479DE" w:rsidR="002464FB" w:rsidRPr="0044409E" w:rsidRDefault="002464FB" w:rsidP="002464FB">
      <w:pPr>
        <w:pStyle w:val="MainBody"/>
      </w:pPr>
      <w:r>
        <w:t xml:space="preserve">Based on the study's findings, The proponents conclude that the system which is the Carlos Hilado Memorial State University Talisay Tenant Management System was found to be highly agreeable. in terms of system usefulness, information quality, and so on. The system's overall satisfaction and interface quality </w:t>
      </w:r>
      <w:r w:rsidRPr="0044409E">
        <w:t xml:space="preserve">has proven to be an effective monitoring mechanism, particularly for tenants. Its ability to manage and monitor tenants, </w:t>
      </w:r>
      <w:r w:rsidRPr="0044409E">
        <w:lastRenderedPageBreak/>
        <w:t xml:space="preserve">generate reports, and provide an online registration platform has received positive feedback from key stakeholders, including business affairs staff, tenants, and students. </w:t>
      </w:r>
      <w:r>
        <w:t>Proponents used d</w:t>
      </w:r>
      <w:r w:rsidRPr="0044409E">
        <w:t>ata collection methods, such as the PSSUQ questionnaire and Google form survey, were successful, with an overall mean result of 1.23 on the Likert scale, indicating a strong agreement with the system's potential usefulness. The Tenant Management System has the potential to serve as a valuable tool for the university in ensuring the well-being and safety of its users.</w:t>
      </w:r>
      <w:r>
        <w:t xml:space="preserve"> </w:t>
      </w:r>
      <w:r w:rsidRPr="0044409E">
        <w:t>The approach of selecting one IGP Coordinator, one business affairs staff member, one tenant, and 17 students to test the system's functionality and provide feedback for improvements is a practical and effective approach that can be replicated in future development projects.</w:t>
      </w:r>
    </w:p>
    <w:p w14:paraId="240F4802" w14:textId="77777777" w:rsidR="00252F10" w:rsidRDefault="00252F10" w:rsidP="00C20FD9">
      <w:pPr>
        <w:pStyle w:val="MainBody"/>
        <w:spacing w:line="240" w:lineRule="auto"/>
      </w:pPr>
    </w:p>
    <w:p w14:paraId="09C25C80" w14:textId="77777777" w:rsidR="00252F10" w:rsidRDefault="006722CE" w:rsidP="005B0904">
      <w:pPr>
        <w:pStyle w:val="TITLE4"/>
        <w:ind w:left="0"/>
        <w:rPr>
          <w:szCs w:val="24"/>
        </w:rPr>
      </w:pPr>
      <w:bookmarkStart w:id="137" w:name="_Toc130288633"/>
      <w:r>
        <w:rPr>
          <w:szCs w:val="24"/>
        </w:rPr>
        <w:t>Recommendations</w:t>
      </w:r>
      <w:bookmarkEnd w:id="137"/>
    </w:p>
    <w:p w14:paraId="7BB36D00" w14:textId="6E0C574A" w:rsidR="00252F10" w:rsidRDefault="002464FB" w:rsidP="002464FB">
      <w:pPr>
        <w:pStyle w:val="MainBody"/>
        <w:rPr>
          <w:rFonts w:ascii="Bookman Old Style" w:hAnsi="Bookman Old Style" w:cs="Arial"/>
          <w:b/>
        </w:rPr>
      </w:pPr>
      <w:r w:rsidRPr="00EC01A5">
        <w:t>To improve the future use of the Tenant Management System, it is recommended that the university implements regular maintenance and updates to ensure the system remains secure and operates at optimal levels, provides incentives for tenants to use the system, such as discounts or exclusive access to certain facilities or services, considers integrating the Tenant Management System with other systems and platforms, such as social media or email, to enhance its reach and impact, and</w:t>
      </w:r>
      <w:r>
        <w:t xml:space="preserve"> for</w:t>
      </w:r>
      <w:r w:rsidRPr="00EC01A5">
        <w:t xml:space="preserve"> future researchers </w:t>
      </w:r>
      <w:r>
        <w:t>it is recommended to c</w:t>
      </w:r>
      <w:r w:rsidRPr="002251BA">
        <w:t>onduct a comprehensive analysis of the current system to identify areas for improvement, such as ease of use, functionality, and security</w:t>
      </w:r>
    </w:p>
    <w:p w14:paraId="4EC81ED8" w14:textId="77777777" w:rsidR="00252F10" w:rsidRDefault="00252F10">
      <w:pPr>
        <w:pStyle w:val="ListParagraph4"/>
        <w:spacing w:line="480" w:lineRule="auto"/>
        <w:ind w:left="0"/>
        <w:jc w:val="both"/>
        <w:rPr>
          <w:rFonts w:ascii="Bookman Old Style" w:hAnsi="Bookman Old Style" w:cs="Arial"/>
          <w:b/>
          <w:sz w:val="24"/>
          <w:szCs w:val="24"/>
        </w:rPr>
      </w:pPr>
    </w:p>
    <w:p w14:paraId="6E54219A" w14:textId="77777777" w:rsidR="00252F10" w:rsidRDefault="00252F10">
      <w:pPr>
        <w:pStyle w:val="ListParagraph4"/>
        <w:spacing w:line="480" w:lineRule="auto"/>
        <w:ind w:left="0"/>
        <w:jc w:val="both"/>
        <w:rPr>
          <w:rFonts w:ascii="Bookman Old Style" w:hAnsi="Bookman Old Style" w:cs="Arial"/>
          <w:b/>
          <w:sz w:val="24"/>
          <w:szCs w:val="24"/>
        </w:rPr>
      </w:pPr>
    </w:p>
    <w:p w14:paraId="2C9A08AF" w14:textId="77777777" w:rsidR="00252F10" w:rsidRDefault="00252F10" w:rsidP="00200172">
      <w:pPr>
        <w:pStyle w:val="TITLE1"/>
        <w:jc w:val="left"/>
        <w:sectPr w:rsidR="00252F10">
          <w:pgSz w:w="12240" w:h="15840"/>
          <w:pgMar w:top="1440" w:right="1440" w:bottom="1440" w:left="2160" w:header="720" w:footer="720" w:gutter="0"/>
          <w:cols w:space="720"/>
          <w:titlePg/>
          <w:docGrid w:linePitch="360"/>
        </w:sectPr>
      </w:pPr>
    </w:p>
    <w:p w14:paraId="2C4BDF3E" w14:textId="77777777" w:rsidR="00252F10" w:rsidRDefault="006722CE">
      <w:pPr>
        <w:pStyle w:val="TITLE1"/>
      </w:pPr>
      <w:bookmarkStart w:id="138" w:name="_Toc130288634"/>
      <w:r>
        <w:lastRenderedPageBreak/>
        <w:t>REFERENCES</w:t>
      </w:r>
      <w:bookmarkEnd w:id="138"/>
    </w:p>
    <w:p w14:paraId="39817668" w14:textId="6540AF51" w:rsidR="00AA6A43" w:rsidRPr="004F1753" w:rsidRDefault="00E243D3" w:rsidP="00AA6A43">
      <w:pPr>
        <w:spacing w:line="240" w:lineRule="auto"/>
        <w:ind w:left="720" w:hanging="720"/>
        <w:rPr>
          <w:rFonts w:ascii="Times New Roman" w:hAnsi="Times New Roman" w:cs="Times New Roman"/>
          <w:sz w:val="24"/>
          <w:shd w:val="clear" w:color="auto" w:fill="FFFFFF"/>
        </w:rPr>
      </w:pPr>
      <w:r w:rsidRPr="00B15A64">
        <w:rPr>
          <w:rFonts w:ascii="Times New Roman" w:hAnsi="Times New Roman" w:cs="Times New Roman"/>
          <w:szCs w:val="24"/>
        </w:rPr>
        <w:fldChar w:fldCharType="begin"/>
      </w:r>
      <w:r w:rsidR="00101F8C" w:rsidRPr="00B15A64">
        <w:rPr>
          <w:rFonts w:ascii="Times New Roman" w:hAnsi="Times New Roman" w:cs="Times New Roman"/>
          <w:szCs w:val="24"/>
        </w:rPr>
        <w:instrText xml:space="preserve"> ADDIN ZOTERO_BIBL {"uncited":[],"omitted":[],"custom":[]} CSL_BIBLIOGRAPHY </w:instrText>
      </w:r>
      <w:r w:rsidRPr="00B15A64">
        <w:rPr>
          <w:rFonts w:ascii="Times New Roman" w:hAnsi="Times New Roman" w:cs="Times New Roman"/>
          <w:szCs w:val="24"/>
        </w:rPr>
        <w:fldChar w:fldCharType="separate"/>
      </w:r>
      <w:r w:rsidR="00AA6A43" w:rsidRPr="00AA6A43">
        <w:rPr>
          <w:rFonts w:ascii="Times New Roman" w:hAnsi="Times New Roman" w:cs="Times New Roman"/>
          <w:sz w:val="24"/>
          <w:shd w:val="clear" w:color="auto" w:fill="FFFFFF"/>
        </w:rPr>
        <w:t xml:space="preserve"> </w:t>
      </w:r>
      <w:r w:rsidR="00AA6A43" w:rsidRPr="004F1753">
        <w:rPr>
          <w:rFonts w:ascii="Times New Roman" w:hAnsi="Times New Roman" w:cs="Times New Roman"/>
          <w:sz w:val="24"/>
          <w:shd w:val="clear" w:color="auto" w:fill="FFFFFF"/>
        </w:rPr>
        <w:t>Berkman, M., &amp; Karahoca, D. (2016). Re-Assessing the Usability Metric for User Experience (UMUX) Scale. Journal of Usability Studies, 11, 89-109. Retrieved February 2, 2023, from https://www.researchgate.net/publication/251453295_The_effect_of_interface_quality_on_success_-_An_integrative_approach_on_Mass_Customization_Design</w:t>
      </w:r>
    </w:p>
    <w:p w14:paraId="36A8387E"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Bersabal, R. A. (2013). Florete-Caperonce Realty Corporation University Dorm Management Information System. Retrieved January 9, 2023, from https://repository.cpu.edu.ph/Browyn Bate (2019) doi/abs/10.1080/02673037.2019.1621271</w:t>
      </w:r>
    </w:p>
    <w:p w14:paraId="6E8C02E7"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Delone, W., &amp; McLean, E. (2003). The DeLone and McLean Model of Information Systems Success: A Ten-Year Update. Journal of Management Information Systems, 19, 9-30. https://doi.org/10.1080/07421222.2003.11045748</w:t>
      </w:r>
    </w:p>
    <w:p w14:paraId="0C583C8D"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Gommans, H. P., Njiru, G. M., &amp; Owange, A. N. (2014). Viewdoc/download?doi=10.1.1.653.4632&amp;rep=rep1&amp;type=pdf</w:t>
      </w:r>
    </w:p>
    <w:p w14:paraId="30179E9A"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Kato, K. (2017). Managing system and managing method for transferring data between tenants (United States Patent No. US9854056B2). https://patents.google.com/patent/US9854056B2/en?q=tenants+management+system&amp;oq=tenants+management+system</w:t>
      </w:r>
    </w:p>
    <w:p w14:paraId="152C4853"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MacDonald, C., &amp; Atwood, M. (2014). What does it mean for a system to be useful? An exploratory study of usefulness. Proceedings of the Conference on Designing Interactive Systems: Processes, Practices, Methods, and Techniques, DIS. https://doi.org/10.1145/2598510.2598600</w:t>
      </w:r>
    </w:p>
    <w:p w14:paraId="5EDF4B7A"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Pacheco, G. M. A., Gerochi, M. H., Nonaillada, J. C. S. H., &amp; Pacheco, J. C. S. H. (2018). Bitstream/handle/20.500.12852/2256/BSIT_EboraHMM_2018_Ab.pdf?sequence=1&amp;isAllowed=y</w:t>
      </w:r>
    </w:p>
    <w:p w14:paraId="375F716B"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Parviainen, P. (2017). Tackling the digitalization challenge: How to benefit from digitalization in practice. ResearchGate. Retrieved October 11, 2022, from https://www.researchgate.net/profile/Paeivi-Parviainen</w:t>
      </w:r>
    </w:p>
    <w:p w14:paraId="638EF780" w14:textId="77777777" w:rsidR="00AA6A43" w:rsidRPr="004F1753" w:rsidRDefault="00AA6A43" w:rsidP="00AA6A43">
      <w:pPr>
        <w:spacing w:line="240" w:lineRule="auto"/>
        <w:ind w:left="720" w:hanging="720"/>
        <w:rPr>
          <w:rFonts w:ascii="Times New Roman" w:hAnsi="Times New Roman" w:cs="Times New Roman"/>
          <w:sz w:val="24"/>
          <w:shd w:val="clear" w:color="auto" w:fill="FFFFFF"/>
        </w:rPr>
      </w:pPr>
      <w:r w:rsidRPr="004F1753">
        <w:rPr>
          <w:rFonts w:ascii="Times New Roman" w:hAnsi="Times New Roman" w:cs="Times New Roman"/>
          <w:sz w:val="24"/>
          <w:shd w:val="clear" w:color="auto" w:fill="FFFFFF"/>
        </w:rPr>
        <w:t>Shriram (2019). House (individual house/apartment) rental management system. (n.d.). Retrieved from https://d1wqtxts1xzle7.cloudfront.net/60721197/V8I9201919-libre.pdf</w:t>
      </w:r>
    </w:p>
    <w:p w14:paraId="7EB9DD56" w14:textId="77777777" w:rsidR="00AA6A43" w:rsidRDefault="00AA6A43" w:rsidP="00AA6A43">
      <w:pPr>
        <w:spacing w:line="240" w:lineRule="auto"/>
        <w:ind w:left="720" w:hanging="720"/>
        <w:rPr>
          <w:sz w:val="24"/>
          <w:szCs w:val="24"/>
        </w:rPr>
      </w:pPr>
      <w:r w:rsidRPr="004F1753">
        <w:rPr>
          <w:rFonts w:ascii="Times New Roman" w:hAnsi="Times New Roman" w:cs="Times New Roman"/>
          <w:sz w:val="24"/>
          <w:shd w:val="clear" w:color="auto" w:fill="FFFFFF"/>
        </w:rPr>
        <w:lastRenderedPageBreak/>
        <w:t>Totz, C., &amp; Riemer, K. (2001, October 5). The effect of interface quality on success. Retrieved February 9, 2023, from https://www.researchgate.net/publication/251453295_The_effect_of_interface_quality_on_success_-_An_integrative_approach_on_Mass_Customization_Design</w:t>
      </w:r>
    </w:p>
    <w:p w14:paraId="75C013CE" w14:textId="319AC456" w:rsidR="00252F10" w:rsidRDefault="00E243D3" w:rsidP="00DB670E">
      <w:pPr>
        <w:pStyle w:val="MainBody"/>
        <w:spacing w:line="240" w:lineRule="auto"/>
        <w:ind w:firstLine="0"/>
      </w:pPr>
      <w:r w:rsidRPr="00B15A64">
        <w:fldChar w:fldCharType="end"/>
      </w:r>
    </w:p>
    <w:p w14:paraId="6C07F9ED" w14:textId="77777777" w:rsidR="00252F10" w:rsidRDefault="00252F10" w:rsidP="00896830">
      <w:pPr>
        <w:pStyle w:val="MainBody"/>
      </w:pPr>
    </w:p>
    <w:p w14:paraId="090BDE2E" w14:textId="77777777" w:rsidR="00252F10" w:rsidRDefault="00252F10" w:rsidP="00896830">
      <w:pPr>
        <w:pStyle w:val="MainBody"/>
      </w:pPr>
    </w:p>
    <w:p w14:paraId="27573F8A" w14:textId="77777777" w:rsidR="00252F10" w:rsidRDefault="00252F10" w:rsidP="00896830">
      <w:pPr>
        <w:pStyle w:val="MainBody"/>
      </w:pPr>
    </w:p>
    <w:p w14:paraId="592D46C8" w14:textId="77777777" w:rsidR="00252F10" w:rsidRDefault="00252F10" w:rsidP="00896830">
      <w:pPr>
        <w:pStyle w:val="MainBody"/>
        <w:sectPr w:rsidR="00252F10">
          <w:pgSz w:w="12240" w:h="15840"/>
          <w:pgMar w:top="1440" w:right="1440" w:bottom="1440" w:left="2160" w:header="720" w:footer="720" w:gutter="0"/>
          <w:cols w:space="720"/>
          <w:titlePg/>
          <w:docGrid w:linePitch="360"/>
        </w:sectPr>
      </w:pPr>
    </w:p>
    <w:p w14:paraId="669C7BC2" w14:textId="1CAF4DC7" w:rsidR="00252F10" w:rsidRDefault="006722CE" w:rsidP="006C4463">
      <w:pPr>
        <w:pStyle w:val="TITLE1"/>
      </w:pPr>
      <w:bookmarkStart w:id="139" w:name="_Toc130288635"/>
      <w:r>
        <w:lastRenderedPageBreak/>
        <w:t>APPENDICES</w:t>
      </w:r>
      <w:bookmarkEnd w:id="139"/>
    </w:p>
    <w:p w14:paraId="1C44AC1A" w14:textId="0C478D88" w:rsidR="00252F10" w:rsidRDefault="006C4463" w:rsidP="006C4463">
      <w:pPr>
        <w:pStyle w:val="TITLE3"/>
      </w:pPr>
      <w:bookmarkStart w:id="140" w:name="_Toc130073765"/>
      <w:bookmarkStart w:id="141" w:name="_Toc130288636"/>
      <w:r>
        <w:rPr>
          <w:noProof/>
        </w:rPr>
        <w:drawing>
          <wp:anchor distT="0" distB="0" distL="114300" distR="114300" simplePos="0" relativeHeight="251670528" behindDoc="1" locked="0" layoutInCell="1" allowOverlap="1" wp14:anchorId="190BC540" wp14:editId="1971EF34">
            <wp:simplePos x="0" y="0"/>
            <wp:positionH relativeFrom="margin">
              <wp:posOffset>-87630</wp:posOffset>
            </wp:positionH>
            <wp:positionV relativeFrom="paragraph">
              <wp:posOffset>495300</wp:posOffset>
            </wp:positionV>
            <wp:extent cx="5486400" cy="6438900"/>
            <wp:effectExtent l="19050" t="19050" r="19050" b="19050"/>
            <wp:wrapTight wrapText="bothSides">
              <wp:wrapPolygon edited="0">
                <wp:start x="-75" y="-64"/>
                <wp:lineTo x="-75" y="21600"/>
                <wp:lineTo x="21600" y="21600"/>
                <wp:lineTo x="21600" y="-64"/>
                <wp:lineTo x="-75" y="-64"/>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64389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Survey Questionnair</w:t>
      </w:r>
      <w:bookmarkEnd w:id="140"/>
      <w:r>
        <w:rPr>
          <w:noProof/>
        </w:rPr>
        <w:t>e</w:t>
      </w:r>
      <w:bookmarkEnd w:id="141"/>
    </w:p>
    <w:p w14:paraId="60EEAFE8" w14:textId="72E2BDF0" w:rsidR="006C4463" w:rsidRPr="001B25FD" w:rsidRDefault="006C4463" w:rsidP="006C4463">
      <w:pPr>
        <w:pStyle w:val="TITLE3"/>
        <w:rPr>
          <w:color w:val="FFFFFF" w:themeColor="background1"/>
          <w14:textFill>
            <w14:noFill/>
          </w14:textFill>
        </w:rPr>
      </w:pPr>
    </w:p>
    <w:p w14:paraId="6677C609" w14:textId="7F9D8842" w:rsidR="00252F10" w:rsidRDefault="006C4463" w:rsidP="006C4463">
      <w:pPr>
        <w:pStyle w:val="TITLE3"/>
      </w:pPr>
      <w:bookmarkStart w:id="142" w:name="_Toc130288637"/>
      <w:r>
        <w:t>Complete Gantt Chart</w:t>
      </w:r>
      <w:r>
        <w:rPr>
          <w:noProof/>
          <w:lang w:val="en-PH" w:eastAsia="en-PH"/>
        </w:rPr>
        <w:drawing>
          <wp:anchor distT="0" distB="0" distL="114300" distR="114300" simplePos="0" relativeHeight="251672576" behindDoc="1" locked="0" layoutInCell="1" allowOverlap="1" wp14:anchorId="68986602" wp14:editId="398E4906">
            <wp:simplePos x="0" y="0"/>
            <wp:positionH relativeFrom="margin">
              <wp:posOffset>0</wp:posOffset>
            </wp:positionH>
            <wp:positionV relativeFrom="paragraph">
              <wp:posOffset>361315</wp:posOffset>
            </wp:positionV>
            <wp:extent cx="5772785" cy="4963795"/>
            <wp:effectExtent l="19050" t="19050" r="18415" b="27305"/>
            <wp:wrapTight wrapText="bothSides">
              <wp:wrapPolygon edited="0">
                <wp:start x="-71" y="-83"/>
                <wp:lineTo x="-71" y="21636"/>
                <wp:lineTo x="21598" y="21636"/>
                <wp:lineTo x="21598" y="-83"/>
                <wp:lineTo x="-71" y="-83"/>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72785" cy="49637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bookmarkEnd w:id="142"/>
    </w:p>
    <w:p w14:paraId="1BF525C2" w14:textId="09B4D79E" w:rsidR="00252F10" w:rsidRDefault="00252F10" w:rsidP="00896830">
      <w:pPr>
        <w:pStyle w:val="MainBody"/>
      </w:pPr>
    </w:p>
    <w:p w14:paraId="79C06D7C" w14:textId="66352AE0" w:rsidR="00DB2454" w:rsidRDefault="00DB2454" w:rsidP="00896830">
      <w:pPr>
        <w:pStyle w:val="MainBody"/>
      </w:pPr>
    </w:p>
    <w:p w14:paraId="20BAC4E5" w14:textId="38203FC9" w:rsidR="00DB2454" w:rsidRDefault="00DB2454" w:rsidP="00896830">
      <w:pPr>
        <w:pStyle w:val="MainBody"/>
      </w:pPr>
    </w:p>
    <w:p w14:paraId="483BDD82" w14:textId="3BAD95C0" w:rsidR="00DB2454" w:rsidRDefault="00DB2454" w:rsidP="00896830">
      <w:pPr>
        <w:pStyle w:val="MainBody"/>
      </w:pPr>
    </w:p>
    <w:p w14:paraId="0D56B235" w14:textId="51FF4B5B" w:rsidR="00DB2454" w:rsidRDefault="00DB2454" w:rsidP="00896830">
      <w:pPr>
        <w:pStyle w:val="MainBody"/>
      </w:pPr>
    </w:p>
    <w:p w14:paraId="49FAD36D" w14:textId="368DCF9E" w:rsidR="00DB2454" w:rsidRDefault="00DB2454" w:rsidP="00896830">
      <w:pPr>
        <w:pStyle w:val="MainBody"/>
      </w:pPr>
    </w:p>
    <w:p w14:paraId="7962C420" w14:textId="2FF39A2A" w:rsidR="00DB2454" w:rsidRDefault="00DB2454" w:rsidP="0004783D">
      <w:pPr>
        <w:pStyle w:val="TITLE3"/>
      </w:pPr>
      <w:bookmarkStart w:id="143" w:name="_Toc130288638"/>
      <w:r>
        <w:t>Admin-side Screenshot</w:t>
      </w:r>
      <w:bookmarkEnd w:id="143"/>
    </w:p>
    <w:p w14:paraId="2F6DF920" w14:textId="3B1495B5" w:rsidR="00DB2454" w:rsidRDefault="00DB2454" w:rsidP="0004783D">
      <w:pPr>
        <w:pStyle w:val="TITLE3"/>
      </w:pPr>
      <w:bookmarkStart w:id="144" w:name="_Toc130288639"/>
      <w:r>
        <w:t>Client-side Screenshot</w:t>
      </w:r>
      <w:bookmarkEnd w:id="144"/>
    </w:p>
    <w:p w14:paraId="1FC002D8" w14:textId="4D5D4611" w:rsidR="00DB2454" w:rsidRDefault="00DB2454" w:rsidP="0004783D">
      <w:pPr>
        <w:pStyle w:val="TITLE3"/>
      </w:pPr>
      <w:bookmarkStart w:id="145" w:name="_Toc130288640"/>
      <w:r>
        <w:t>Supporting Document</w:t>
      </w:r>
      <w:bookmarkEnd w:id="145"/>
    </w:p>
    <w:p w14:paraId="0E55E9BF" w14:textId="52C32627" w:rsidR="00DB2454" w:rsidRDefault="00DB2454" w:rsidP="0004783D">
      <w:pPr>
        <w:pStyle w:val="TITLE3"/>
      </w:pPr>
      <w:bookmarkStart w:id="146" w:name="_Toc130288641"/>
      <w:r>
        <w:t>Compliance Matrix</w:t>
      </w:r>
      <w:bookmarkEnd w:id="146"/>
    </w:p>
    <w:p w14:paraId="26B638D4" w14:textId="77777777" w:rsidR="00252F10" w:rsidRDefault="00252F10" w:rsidP="00896830">
      <w:pPr>
        <w:pStyle w:val="MainBody"/>
      </w:pPr>
    </w:p>
    <w:p w14:paraId="37AEDD15" w14:textId="77777777" w:rsidR="00252F10" w:rsidRDefault="00252F10" w:rsidP="00896830">
      <w:pPr>
        <w:pStyle w:val="MainBody"/>
      </w:pPr>
    </w:p>
    <w:p w14:paraId="4A642DB8" w14:textId="77777777" w:rsidR="00252F10" w:rsidRDefault="00252F10" w:rsidP="00896830">
      <w:pPr>
        <w:pStyle w:val="MainBody"/>
      </w:pPr>
    </w:p>
    <w:p w14:paraId="003AC370" w14:textId="77777777" w:rsidR="00252F10" w:rsidRDefault="00252F10" w:rsidP="00896830">
      <w:pPr>
        <w:pStyle w:val="MainBody"/>
      </w:pPr>
    </w:p>
    <w:p w14:paraId="69686020" w14:textId="640EEBC3" w:rsidR="00252F10" w:rsidRDefault="00252F10" w:rsidP="00896830">
      <w:pPr>
        <w:pStyle w:val="MainBody"/>
      </w:pPr>
    </w:p>
    <w:p w14:paraId="2B7788C2" w14:textId="528CE273" w:rsidR="00D07D92" w:rsidRDefault="00D07D92" w:rsidP="00896830">
      <w:pPr>
        <w:pStyle w:val="MainBody"/>
      </w:pPr>
    </w:p>
    <w:p w14:paraId="01D83D68" w14:textId="5FB87A46" w:rsidR="00D07D92" w:rsidRDefault="00D07D92" w:rsidP="00896830">
      <w:pPr>
        <w:pStyle w:val="MainBody"/>
      </w:pPr>
    </w:p>
    <w:p w14:paraId="4337B1D0" w14:textId="4AAD55FF" w:rsidR="00D07D92" w:rsidRDefault="00D07D92" w:rsidP="00896830">
      <w:pPr>
        <w:pStyle w:val="MainBody"/>
      </w:pPr>
    </w:p>
    <w:p w14:paraId="76C904E1" w14:textId="18CD2580" w:rsidR="00D07D92" w:rsidRDefault="00D07D92" w:rsidP="00896830">
      <w:pPr>
        <w:pStyle w:val="MainBody"/>
      </w:pPr>
    </w:p>
    <w:p w14:paraId="1124596C" w14:textId="3A87475F" w:rsidR="00D07D92" w:rsidRDefault="00D07D92" w:rsidP="00896830">
      <w:pPr>
        <w:pStyle w:val="MainBody"/>
      </w:pPr>
    </w:p>
    <w:p w14:paraId="5C6987FC" w14:textId="77777777" w:rsidR="00D07D92" w:rsidRDefault="00D07D92" w:rsidP="00D07D92">
      <w:pPr>
        <w:pStyle w:val="TITLE1"/>
        <w:sectPr w:rsidR="00D07D92">
          <w:pgSz w:w="12240" w:h="15840"/>
          <w:pgMar w:top="1440" w:right="1440" w:bottom="1440" w:left="2160" w:header="720" w:footer="720" w:gutter="0"/>
          <w:cols w:space="720"/>
          <w:titlePg/>
          <w:docGrid w:linePitch="360"/>
        </w:sectPr>
      </w:pPr>
    </w:p>
    <w:p w14:paraId="72C9D7C2" w14:textId="55F74130" w:rsidR="00D07D92" w:rsidRDefault="00D07D92" w:rsidP="00D07D92">
      <w:pPr>
        <w:pStyle w:val="TITLE1"/>
      </w:pPr>
      <w:bookmarkStart w:id="147" w:name="_Toc130288642"/>
      <w:r>
        <w:lastRenderedPageBreak/>
        <w:t>Curriculum Vitae</w:t>
      </w:r>
      <w:bookmarkEnd w:id="147"/>
    </w:p>
    <w:p w14:paraId="42A6FCAF" w14:textId="1B389826" w:rsidR="00D07D92" w:rsidRDefault="00D07D92" w:rsidP="00896830">
      <w:pPr>
        <w:pStyle w:val="MainBody"/>
      </w:pPr>
    </w:p>
    <w:p w14:paraId="6531A3B9" w14:textId="48C22DF2" w:rsidR="00D07D92" w:rsidRDefault="00D07D92" w:rsidP="00D07D92">
      <w:pPr>
        <w:pStyle w:val="MainBody"/>
        <w:tabs>
          <w:tab w:val="left" w:pos="3348"/>
        </w:tabs>
      </w:pPr>
      <w:r>
        <w:tab/>
      </w:r>
    </w:p>
    <w:p w14:paraId="3746C501" w14:textId="31007F72" w:rsidR="00D07D92" w:rsidRDefault="00D07D92" w:rsidP="00896830">
      <w:pPr>
        <w:pStyle w:val="MainBody"/>
      </w:pPr>
    </w:p>
    <w:p w14:paraId="7B260836" w14:textId="77777777" w:rsidR="00D07D92" w:rsidRDefault="00D07D92" w:rsidP="00896830">
      <w:pPr>
        <w:pStyle w:val="MainBody"/>
      </w:pPr>
    </w:p>
    <w:sectPr w:rsidR="00D07D92">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DC80B" w14:textId="77777777" w:rsidR="009E5127" w:rsidRDefault="009E5127">
      <w:pPr>
        <w:spacing w:after="0" w:line="240" w:lineRule="auto"/>
      </w:pPr>
      <w:r>
        <w:separator/>
      </w:r>
    </w:p>
  </w:endnote>
  <w:endnote w:type="continuationSeparator" w:id="0">
    <w:p w14:paraId="73B82E99" w14:textId="77777777" w:rsidR="009E5127" w:rsidRDefault="009E51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Bookman Old Style">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charset w:val="80"/>
    <w:family w:val="swiss"/>
    <w:pitch w:val="variable"/>
    <w:sig w:usb0="910002FF" w:usb1="2BDFFCFB" w:usb2="00000036" w:usb3="00000000" w:csb0="003F01FF" w:csb1="00000000"/>
  </w:font>
  <w:font w:name="Lohit Hindi">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599FA" w14:textId="77777777" w:rsidR="00FD7AD1" w:rsidRDefault="00FD7AD1" w:rsidP="00FD7AD1">
    <w:pPr>
      <w:pStyle w:val="Footer"/>
      <w:pBdr>
        <w:bottom w:val="single" w:sz="6" w:space="1" w:color="auto"/>
      </w:pBdr>
      <w:spacing w:after="0"/>
    </w:pPr>
  </w:p>
  <w:p w14:paraId="6E0FC9D2" w14:textId="035C2CF6" w:rsidR="00252F10" w:rsidRPr="00FD7AD1" w:rsidRDefault="00FD7AD1" w:rsidP="00FD7AD1">
    <w:pPr>
      <w:spacing w:after="0"/>
      <w:rPr>
        <w:rFonts w:ascii="Times New Roman" w:hAnsi="Times New Roman" w:cs="Times New Roman"/>
        <w:bCs/>
        <w:sz w:val="24"/>
        <w:szCs w:val="24"/>
      </w:rPr>
    </w:pPr>
    <w:r w:rsidRPr="0093519D">
      <w:rPr>
        <w:rFonts w:ascii="Times New Roman" w:eastAsia="Times New Roman" w:hAnsi="Times New Roman" w:cs="Times New Roman"/>
        <w:bCs/>
        <w:sz w:val="24"/>
        <w:szCs w:val="24"/>
      </w:rPr>
      <w:t>C</w:t>
    </w:r>
    <w:r>
      <w:rPr>
        <w:rFonts w:ascii="Times New Roman" w:eastAsia="Times New Roman" w:hAnsi="Times New Roman" w:cs="Times New Roman"/>
        <w:bCs/>
        <w:sz w:val="24"/>
        <w:szCs w:val="24"/>
      </w:rPr>
      <w:t>arlos Hilado Memorial State University Tenant</w:t>
    </w:r>
    <w:r w:rsidRPr="0093519D">
      <w:rPr>
        <w:rFonts w:ascii="Times New Roman" w:eastAsia="Times New Roman" w:hAnsi="Times New Roman" w:cs="Times New Roman"/>
        <w:bCs/>
        <w:sz w:val="24"/>
        <w:szCs w:val="24"/>
      </w:rPr>
      <w:t xml:space="preserve"> Management Syste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2E6EF" w14:textId="77777777" w:rsidR="00252F10" w:rsidRDefault="00252F10">
    <w:pPr>
      <w:pStyle w:val="Footer"/>
      <w:pBdr>
        <w:bottom w:val="single" w:sz="6" w:space="1" w:color="auto"/>
      </w:pBdr>
      <w:spacing w:after="0"/>
    </w:pPr>
  </w:p>
  <w:p w14:paraId="55E23D75" w14:textId="30789884" w:rsidR="00252F10" w:rsidRPr="0093519D" w:rsidRDefault="0093519D">
    <w:pPr>
      <w:spacing w:after="0"/>
      <w:rPr>
        <w:rFonts w:ascii="Times New Roman" w:hAnsi="Times New Roman" w:cs="Times New Roman"/>
        <w:bCs/>
        <w:sz w:val="24"/>
        <w:szCs w:val="24"/>
      </w:rPr>
    </w:pPr>
    <w:r w:rsidRPr="0093519D">
      <w:rPr>
        <w:rFonts w:ascii="Times New Roman" w:eastAsia="Times New Roman" w:hAnsi="Times New Roman" w:cs="Times New Roman"/>
        <w:bCs/>
        <w:sz w:val="24"/>
        <w:szCs w:val="24"/>
      </w:rPr>
      <w:t>C</w:t>
    </w:r>
    <w:r w:rsidR="0018023B">
      <w:rPr>
        <w:rFonts w:ascii="Times New Roman" w:eastAsia="Times New Roman" w:hAnsi="Times New Roman" w:cs="Times New Roman"/>
        <w:bCs/>
        <w:sz w:val="24"/>
        <w:szCs w:val="24"/>
      </w:rPr>
      <w:t>arlos Hilado Memorial State University Tenant</w:t>
    </w:r>
    <w:r w:rsidRPr="0093519D">
      <w:rPr>
        <w:rFonts w:ascii="Times New Roman" w:eastAsia="Times New Roman" w:hAnsi="Times New Roman" w:cs="Times New Roman"/>
        <w:bCs/>
        <w:sz w:val="24"/>
        <w:szCs w:val="24"/>
      </w:rPr>
      <w:t xml:space="preserve"> Management System</w:t>
    </w:r>
  </w:p>
  <w:p w14:paraId="635C9B27" w14:textId="77777777" w:rsidR="00252F10" w:rsidRDefault="00252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FED5B" w14:textId="77777777" w:rsidR="009E5127" w:rsidRDefault="009E5127">
      <w:pPr>
        <w:spacing w:after="0" w:line="240" w:lineRule="auto"/>
      </w:pPr>
      <w:r>
        <w:separator/>
      </w:r>
    </w:p>
  </w:footnote>
  <w:footnote w:type="continuationSeparator" w:id="0">
    <w:p w14:paraId="0F173188" w14:textId="77777777" w:rsidR="009E5127" w:rsidRDefault="009E51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B05F2" w14:textId="77777777" w:rsidR="00252F10" w:rsidRPr="0005610D" w:rsidRDefault="006722CE">
    <w:pPr>
      <w:pStyle w:val="Header"/>
      <w:jc w:val="right"/>
      <w:rPr>
        <w:rFonts w:ascii="Times New Roman" w:hAnsi="Times New Roman" w:cs="Times New Roman"/>
        <w:sz w:val="24"/>
        <w:szCs w:val="24"/>
      </w:rPr>
    </w:pPr>
    <w:r w:rsidRPr="0005610D">
      <w:rPr>
        <w:rFonts w:ascii="Times New Roman" w:hAnsi="Times New Roman" w:cs="Times New Roman"/>
        <w:sz w:val="24"/>
        <w:szCs w:val="24"/>
      </w:rPr>
      <w:fldChar w:fldCharType="begin"/>
    </w:r>
    <w:r w:rsidRPr="0005610D">
      <w:rPr>
        <w:rFonts w:ascii="Times New Roman" w:hAnsi="Times New Roman" w:cs="Times New Roman"/>
        <w:sz w:val="24"/>
        <w:szCs w:val="24"/>
      </w:rPr>
      <w:instrText xml:space="preserve"> PAGE   \* MERGEFORMAT </w:instrText>
    </w:r>
    <w:r w:rsidRPr="0005610D">
      <w:rPr>
        <w:rFonts w:ascii="Times New Roman" w:hAnsi="Times New Roman" w:cs="Times New Roman"/>
        <w:sz w:val="24"/>
        <w:szCs w:val="24"/>
      </w:rPr>
      <w:fldChar w:fldCharType="separate"/>
    </w:r>
    <w:r w:rsidRPr="0005610D">
      <w:rPr>
        <w:rFonts w:ascii="Times New Roman" w:hAnsi="Times New Roman" w:cs="Times New Roman"/>
        <w:sz w:val="24"/>
        <w:szCs w:val="24"/>
      </w:rPr>
      <w:t>18</w:t>
    </w:r>
    <w:r w:rsidRPr="0005610D">
      <w:rPr>
        <w:rFonts w:ascii="Times New Roman" w:hAnsi="Times New Roman" w:cs="Times New Roman"/>
        <w:sz w:val="24"/>
        <w:szCs w:val="24"/>
      </w:rPr>
      <w:fldChar w:fldCharType="end"/>
    </w:r>
  </w:p>
  <w:p w14:paraId="1C5000BD" w14:textId="77777777" w:rsidR="00252F10" w:rsidRDefault="006722CE">
    <w:pPr>
      <w:pStyle w:val="Header"/>
    </w:pPr>
    <w:r>
      <w:rPr>
        <w:noProof/>
        <w:lang w:eastAsia="en-US"/>
      </w:rPr>
      <w:drawing>
        <wp:inline distT="0" distB="0" distL="0" distR="0" wp14:anchorId="0A76BABC" wp14:editId="0A6759B5">
          <wp:extent cx="5303520" cy="8804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03520" cy="880477"/>
                  </a:xfrm>
                  <a:prstGeom prst="rect">
                    <a:avLst/>
                  </a:prstGeom>
                  <a:noFill/>
                  <a:ln>
                    <a:noFill/>
                  </a:ln>
                </pic:spPr>
              </pic:pic>
            </a:graphicData>
          </a:graphic>
        </wp:inline>
      </w:drawing>
    </w:r>
  </w:p>
  <w:p w14:paraId="443914BF" w14:textId="77777777" w:rsidR="00252F10" w:rsidRDefault="00252F1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74E51" w14:textId="77777777" w:rsidR="00252F10" w:rsidRDefault="006722CE">
    <w:pPr>
      <w:pStyle w:val="Header"/>
      <w:jc w:val="center"/>
    </w:pPr>
    <w:r>
      <w:rPr>
        <w:noProof/>
        <w:lang w:eastAsia="en-US"/>
      </w:rPr>
      <w:drawing>
        <wp:inline distT="0" distB="0" distL="0" distR="0" wp14:anchorId="31734A67" wp14:editId="495E9489">
          <wp:extent cx="5397695" cy="8961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97695" cy="896112"/>
                  </a:xfrm>
                  <a:prstGeom prst="rect">
                    <a:avLst/>
                  </a:prstGeom>
                  <a:noFill/>
                  <a:ln>
                    <a:noFill/>
                  </a:ln>
                </pic:spPr>
              </pic:pic>
            </a:graphicData>
          </a:graphic>
        </wp:inline>
      </w:drawing>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44E27" w14:textId="77777777" w:rsidR="001626DB" w:rsidRPr="0005610D" w:rsidRDefault="001626DB">
    <w:pPr>
      <w:pStyle w:val="Header"/>
      <w:jc w:val="right"/>
      <w:rPr>
        <w:rFonts w:ascii="Times New Roman" w:hAnsi="Times New Roman" w:cs="Times New Roman"/>
        <w:sz w:val="24"/>
        <w:szCs w:val="24"/>
      </w:rPr>
    </w:pPr>
    <w:r w:rsidRPr="0005610D">
      <w:rPr>
        <w:rFonts w:ascii="Times New Roman" w:hAnsi="Times New Roman" w:cs="Times New Roman"/>
        <w:sz w:val="24"/>
        <w:szCs w:val="24"/>
      </w:rPr>
      <w:fldChar w:fldCharType="begin"/>
    </w:r>
    <w:r w:rsidRPr="0005610D">
      <w:rPr>
        <w:rFonts w:ascii="Times New Roman" w:hAnsi="Times New Roman" w:cs="Times New Roman"/>
        <w:sz w:val="24"/>
        <w:szCs w:val="24"/>
      </w:rPr>
      <w:instrText xml:space="preserve"> PAGE   \* MERGEFORMAT </w:instrText>
    </w:r>
    <w:r w:rsidRPr="0005610D">
      <w:rPr>
        <w:rFonts w:ascii="Times New Roman" w:hAnsi="Times New Roman" w:cs="Times New Roman"/>
        <w:sz w:val="24"/>
        <w:szCs w:val="24"/>
      </w:rPr>
      <w:fldChar w:fldCharType="separate"/>
    </w:r>
    <w:r w:rsidRPr="0005610D">
      <w:rPr>
        <w:rFonts w:ascii="Times New Roman" w:hAnsi="Times New Roman" w:cs="Times New Roman"/>
        <w:sz w:val="24"/>
        <w:szCs w:val="24"/>
      </w:rPr>
      <w:t>18</w:t>
    </w:r>
    <w:r w:rsidRPr="0005610D">
      <w:rPr>
        <w:rFonts w:ascii="Times New Roman" w:hAnsi="Times New Roman" w:cs="Times New Roman"/>
        <w:sz w:val="24"/>
        <w:szCs w:val="24"/>
      </w:rPr>
      <w:fldChar w:fldCharType="end"/>
    </w:r>
  </w:p>
  <w:p w14:paraId="4A36EC82" w14:textId="735A7324" w:rsidR="001626DB" w:rsidRDefault="001626DB">
    <w:pPr>
      <w:pStyle w:val="Header"/>
    </w:pPr>
    <w:r>
      <w:rPr>
        <w:noProof/>
        <w:lang w:eastAsia="en-US"/>
      </w:rPr>
      <w:drawing>
        <wp:inline distT="0" distB="0" distL="0" distR="0" wp14:anchorId="287F8293" wp14:editId="6CFA997A">
          <wp:extent cx="5303520" cy="88047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03520" cy="880477"/>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33E6" w14:textId="1BDBB6E0" w:rsidR="00252F10" w:rsidRDefault="006722CE">
    <w:pPr>
      <w:pStyle w:val="Header"/>
      <w:jc w:val="center"/>
    </w:pPr>
    <w:r>
      <w:rPr>
        <w:noProof/>
        <w:lang w:eastAsia="en-US"/>
      </w:rPr>
      <w:drawing>
        <wp:inline distT="0" distB="0" distL="0" distR="0" wp14:anchorId="49FC26F5" wp14:editId="78EF9D13">
          <wp:extent cx="5303520" cy="88047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a:xfrm>
                    <a:off x="0" y="0"/>
                    <a:ext cx="5303520" cy="880477"/>
                  </a:xfrm>
                  <a:prstGeom prst="rect">
                    <a:avLst/>
                  </a:prstGeom>
                  <a:noFill/>
                  <a:ln>
                    <a:noFill/>
                  </a:ln>
                </pic:spPr>
              </pic:pic>
            </a:graphicData>
          </a:graphic>
        </wp:inline>
      </w:drawing>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 w15:restartNumberingAfterBreak="0">
    <w:nsid w:val="0E005877"/>
    <w:multiLevelType w:val="hybridMultilevel"/>
    <w:tmpl w:val="6A1887A4"/>
    <w:lvl w:ilvl="0" w:tplc="47A2756C">
      <w:start w:val="1"/>
      <w:numFmt w:val="decimal"/>
      <w:pStyle w:val="LOF"/>
      <w:lvlText w:val="Figure %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1524311D"/>
    <w:multiLevelType w:val="multilevel"/>
    <w:tmpl w:val="7C5C3C9A"/>
    <w:lvl w:ilvl="0">
      <w:start w:val="1"/>
      <w:numFmt w:val="decimal"/>
      <w:lvlText w:val="%1."/>
      <w:lvlJc w:val="left"/>
      <w:pPr>
        <w:ind w:left="1440" w:hanging="360"/>
      </w:pPr>
      <w:rPr>
        <w:rFonts w:ascii="Times New Roman" w:eastAsia="SimHei"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22F41502"/>
    <w:multiLevelType w:val="hybridMultilevel"/>
    <w:tmpl w:val="28C4373C"/>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FA03D78"/>
    <w:multiLevelType w:val="hybridMultilevel"/>
    <w:tmpl w:val="ED40715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6300406D"/>
    <w:multiLevelType w:val="hybridMultilevel"/>
    <w:tmpl w:val="6B98133C"/>
    <w:lvl w:ilvl="0" w:tplc="66B0FBB0">
      <w:start w:val="1"/>
      <w:numFmt w:val="decimal"/>
      <w:pStyle w:val="LOF-NEW"/>
      <w:suff w:val="space"/>
      <w:lvlText w:val="Figure %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674F1DCC"/>
    <w:multiLevelType w:val="hybridMultilevel"/>
    <w:tmpl w:val="AF5A9DF6"/>
    <w:lvl w:ilvl="0" w:tplc="C3ECDE6C">
      <w:start w:val="1"/>
      <w:numFmt w:val="decimal"/>
      <w:pStyle w:val="LOT-NEW"/>
      <w:suff w:val="space"/>
      <w:lvlText w:val="Table %1."/>
      <w:lvlJc w:val="left"/>
      <w:pPr>
        <w:ind w:left="720" w:hanging="360"/>
      </w:pPr>
      <w:rPr>
        <w:rFonts w:hint="default"/>
      </w:rPr>
    </w:lvl>
    <w:lvl w:ilvl="1" w:tplc="34090019">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265846556">
    <w:abstractNumId w:val="0"/>
  </w:num>
  <w:num w:numId="2" w16cid:durableId="1048455102">
    <w:abstractNumId w:val="4"/>
  </w:num>
  <w:num w:numId="3" w16cid:durableId="1821533658">
    <w:abstractNumId w:val="3"/>
  </w:num>
  <w:num w:numId="4" w16cid:durableId="1622614912">
    <w:abstractNumId w:val="1"/>
  </w:num>
  <w:num w:numId="5" w16cid:durableId="2074768831">
    <w:abstractNumId w:val="5"/>
  </w:num>
  <w:num w:numId="6" w16cid:durableId="1788159284">
    <w:abstractNumId w:val="6"/>
  </w:num>
  <w:num w:numId="7" w16cid:durableId="14659977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drawingGridHorizontalSpacing w:val="0"/>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0sjA1NzOwMDQzMjRS0lEKTi0uzszPAykwMqgFAEE1jD0tAAAA"/>
  </w:docVars>
  <w:rsids>
    <w:rsidRoot w:val="00C17946"/>
    <w:rsid w:val="00003130"/>
    <w:rsid w:val="00003828"/>
    <w:rsid w:val="000072A4"/>
    <w:rsid w:val="00012DEC"/>
    <w:rsid w:val="000138BB"/>
    <w:rsid w:val="00014EB3"/>
    <w:rsid w:val="0002084B"/>
    <w:rsid w:val="0002090B"/>
    <w:rsid w:val="00021D56"/>
    <w:rsid w:val="00022B7C"/>
    <w:rsid w:val="00022EE3"/>
    <w:rsid w:val="00023518"/>
    <w:rsid w:val="0003075F"/>
    <w:rsid w:val="0003148C"/>
    <w:rsid w:val="00032D08"/>
    <w:rsid w:val="00035152"/>
    <w:rsid w:val="00040098"/>
    <w:rsid w:val="00040751"/>
    <w:rsid w:val="0004783D"/>
    <w:rsid w:val="000527B4"/>
    <w:rsid w:val="000539D1"/>
    <w:rsid w:val="000548C9"/>
    <w:rsid w:val="00054DBE"/>
    <w:rsid w:val="0005610D"/>
    <w:rsid w:val="000562D6"/>
    <w:rsid w:val="000563D6"/>
    <w:rsid w:val="00057CBA"/>
    <w:rsid w:val="00061C72"/>
    <w:rsid w:val="000637D2"/>
    <w:rsid w:val="00064CAB"/>
    <w:rsid w:val="00072671"/>
    <w:rsid w:val="00076241"/>
    <w:rsid w:val="00077BF8"/>
    <w:rsid w:val="00077FD3"/>
    <w:rsid w:val="00081B20"/>
    <w:rsid w:val="00082C07"/>
    <w:rsid w:val="000855D3"/>
    <w:rsid w:val="0008569C"/>
    <w:rsid w:val="00085ED2"/>
    <w:rsid w:val="00086065"/>
    <w:rsid w:val="000919BA"/>
    <w:rsid w:val="0009682D"/>
    <w:rsid w:val="0009692D"/>
    <w:rsid w:val="000972AC"/>
    <w:rsid w:val="000A0D99"/>
    <w:rsid w:val="000A14B0"/>
    <w:rsid w:val="000A5976"/>
    <w:rsid w:val="000A5C0D"/>
    <w:rsid w:val="000A6746"/>
    <w:rsid w:val="000A753A"/>
    <w:rsid w:val="000B0DCC"/>
    <w:rsid w:val="000B0E63"/>
    <w:rsid w:val="000B1DC4"/>
    <w:rsid w:val="000B55A3"/>
    <w:rsid w:val="000C207D"/>
    <w:rsid w:val="000C2BA3"/>
    <w:rsid w:val="000C35B4"/>
    <w:rsid w:val="000C48CA"/>
    <w:rsid w:val="000C55C0"/>
    <w:rsid w:val="000C6EC7"/>
    <w:rsid w:val="000D068D"/>
    <w:rsid w:val="000D6E8D"/>
    <w:rsid w:val="000E2C07"/>
    <w:rsid w:val="000E2E41"/>
    <w:rsid w:val="000E371F"/>
    <w:rsid w:val="000E386F"/>
    <w:rsid w:val="000E561B"/>
    <w:rsid w:val="000E77C3"/>
    <w:rsid w:val="000E7B2B"/>
    <w:rsid w:val="000F0708"/>
    <w:rsid w:val="000F16D7"/>
    <w:rsid w:val="000F5FED"/>
    <w:rsid w:val="000F6E7B"/>
    <w:rsid w:val="000F7626"/>
    <w:rsid w:val="00101A0E"/>
    <w:rsid w:val="00101C3B"/>
    <w:rsid w:val="00101F8C"/>
    <w:rsid w:val="001030C7"/>
    <w:rsid w:val="001035C8"/>
    <w:rsid w:val="00103CBB"/>
    <w:rsid w:val="00106906"/>
    <w:rsid w:val="001102DE"/>
    <w:rsid w:val="001105B3"/>
    <w:rsid w:val="00112653"/>
    <w:rsid w:val="00113DA2"/>
    <w:rsid w:val="00114BE2"/>
    <w:rsid w:val="00114CB3"/>
    <w:rsid w:val="0011529C"/>
    <w:rsid w:val="00116A9A"/>
    <w:rsid w:val="00116C67"/>
    <w:rsid w:val="00122C28"/>
    <w:rsid w:val="00122CF2"/>
    <w:rsid w:val="00122DA6"/>
    <w:rsid w:val="00123FF5"/>
    <w:rsid w:val="00130703"/>
    <w:rsid w:val="00132DB9"/>
    <w:rsid w:val="001360DB"/>
    <w:rsid w:val="00136B7F"/>
    <w:rsid w:val="0013790B"/>
    <w:rsid w:val="001416A9"/>
    <w:rsid w:val="0014247A"/>
    <w:rsid w:val="00142895"/>
    <w:rsid w:val="0014338A"/>
    <w:rsid w:val="0014428F"/>
    <w:rsid w:val="00147A79"/>
    <w:rsid w:val="001502F0"/>
    <w:rsid w:val="0015055C"/>
    <w:rsid w:val="001510D2"/>
    <w:rsid w:val="00154ABB"/>
    <w:rsid w:val="001550B1"/>
    <w:rsid w:val="0015581D"/>
    <w:rsid w:val="00155CAB"/>
    <w:rsid w:val="00161970"/>
    <w:rsid w:val="00161BC1"/>
    <w:rsid w:val="001626DB"/>
    <w:rsid w:val="00162DDD"/>
    <w:rsid w:val="00162F8B"/>
    <w:rsid w:val="001641CE"/>
    <w:rsid w:val="00170933"/>
    <w:rsid w:val="001717E5"/>
    <w:rsid w:val="00174607"/>
    <w:rsid w:val="00174A13"/>
    <w:rsid w:val="00180136"/>
    <w:rsid w:val="0018023B"/>
    <w:rsid w:val="00180C60"/>
    <w:rsid w:val="0018243C"/>
    <w:rsid w:val="00183381"/>
    <w:rsid w:val="00186BE2"/>
    <w:rsid w:val="0019076A"/>
    <w:rsid w:val="00192536"/>
    <w:rsid w:val="00192C59"/>
    <w:rsid w:val="001948C6"/>
    <w:rsid w:val="00195624"/>
    <w:rsid w:val="001A2B98"/>
    <w:rsid w:val="001A31DC"/>
    <w:rsid w:val="001A43E0"/>
    <w:rsid w:val="001A552F"/>
    <w:rsid w:val="001A5E25"/>
    <w:rsid w:val="001A5FCD"/>
    <w:rsid w:val="001A6F92"/>
    <w:rsid w:val="001A7E96"/>
    <w:rsid w:val="001A7FE2"/>
    <w:rsid w:val="001B008A"/>
    <w:rsid w:val="001B1BBD"/>
    <w:rsid w:val="001B27CE"/>
    <w:rsid w:val="001B3339"/>
    <w:rsid w:val="001B4210"/>
    <w:rsid w:val="001B4242"/>
    <w:rsid w:val="001C1051"/>
    <w:rsid w:val="001C1479"/>
    <w:rsid w:val="001C450E"/>
    <w:rsid w:val="001D044D"/>
    <w:rsid w:val="001D068E"/>
    <w:rsid w:val="001D61D7"/>
    <w:rsid w:val="001E05CE"/>
    <w:rsid w:val="001E277A"/>
    <w:rsid w:val="001E3F2D"/>
    <w:rsid w:val="001E6010"/>
    <w:rsid w:val="001E6DDB"/>
    <w:rsid w:val="001E74A7"/>
    <w:rsid w:val="001E77CA"/>
    <w:rsid w:val="001F13BD"/>
    <w:rsid w:val="001F7060"/>
    <w:rsid w:val="001F7918"/>
    <w:rsid w:val="00200172"/>
    <w:rsid w:val="0020082C"/>
    <w:rsid w:val="00203F36"/>
    <w:rsid w:val="002043D3"/>
    <w:rsid w:val="00205288"/>
    <w:rsid w:val="00205ABB"/>
    <w:rsid w:val="0021079F"/>
    <w:rsid w:val="00215243"/>
    <w:rsid w:val="002226DD"/>
    <w:rsid w:val="002306EA"/>
    <w:rsid w:val="00230C42"/>
    <w:rsid w:val="002313AE"/>
    <w:rsid w:val="00233B60"/>
    <w:rsid w:val="00233D62"/>
    <w:rsid w:val="0023539A"/>
    <w:rsid w:val="00236C07"/>
    <w:rsid w:val="002374C5"/>
    <w:rsid w:val="0024250C"/>
    <w:rsid w:val="0024448D"/>
    <w:rsid w:val="00244D59"/>
    <w:rsid w:val="0024600C"/>
    <w:rsid w:val="002464FB"/>
    <w:rsid w:val="00252C65"/>
    <w:rsid w:val="00252F10"/>
    <w:rsid w:val="00253336"/>
    <w:rsid w:val="0025456A"/>
    <w:rsid w:val="00254EF1"/>
    <w:rsid w:val="00256B45"/>
    <w:rsid w:val="0026164E"/>
    <w:rsid w:val="00264D36"/>
    <w:rsid w:val="00266490"/>
    <w:rsid w:val="00266FEA"/>
    <w:rsid w:val="002672F9"/>
    <w:rsid w:val="00267BB9"/>
    <w:rsid w:val="002708D4"/>
    <w:rsid w:val="0027221D"/>
    <w:rsid w:val="00272C9B"/>
    <w:rsid w:val="00276156"/>
    <w:rsid w:val="00277590"/>
    <w:rsid w:val="002778C8"/>
    <w:rsid w:val="0028082B"/>
    <w:rsid w:val="002809C9"/>
    <w:rsid w:val="0028541E"/>
    <w:rsid w:val="00287A9A"/>
    <w:rsid w:val="00291DFD"/>
    <w:rsid w:val="002A52D8"/>
    <w:rsid w:val="002A541C"/>
    <w:rsid w:val="002B0BD3"/>
    <w:rsid w:val="002B2D13"/>
    <w:rsid w:val="002B37AE"/>
    <w:rsid w:val="002B5F22"/>
    <w:rsid w:val="002B6D61"/>
    <w:rsid w:val="002C1B64"/>
    <w:rsid w:val="002C20C1"/>
    <w:rsid w:val="002C2377"/>
    <w:rsid w:val="002C7C10"/>
    <w:rsid w:val="002D2973"/>
    <w:rsid w:val="002D6E2C"/>
    <w:rsid w:val="002D6F2A"/>
    <w:rsid w:val="002D7508"/>
    <w:rsid w:val="002E01E6"/>
    <w:rsid w:val="002E1971"/>
    <w:rsid w:val="002E2DC5"/>
    <w:rsid w:val="002E4522"/>
    <w:rsid w:val="002F595E"/>
    <w:rsid w:val="00302536"/>
    <w:rsid w:val="0030463C"/>
    <w:rsid w:val="00305DEE"/>
    <w:rsid w:val="00313C48"/>
    <w:rsid w:val="00313D0B"/>
    <w:rsid w:val="003147AC"/>
    <w:rsid w:val="003147B9"/>
    <w:rsid w:val="003207C8"/>
    <w:rsid w:val="00320AD5"/>
    <w:rsid w:val="00320E57"/>
    <w:rsid w:val="00326BA8"/>
    <w:rsid w:val="00326F74"/>
    <w:rsid w:val="003270D1"/>
    <w:rsid w:val="00332126"/>
    <w:rsid w:val="00334790"/>
    <w:rsid w:val="003361B3"/>
    <w:rsid w:val="00337431"/>
    <w:rsid w:val="00341A3E"/>
    <w:rsid w:val="00343DC2"/>
    <w:rsid w:val="003447A5"/>
    <w:rsid w:val="00346567"/>
    <w:rsid w:val="00346C7B"/>
    <w:rsid w:val="00351A2B"/>
    <w:rsid w:val="003520E8"/>
    <w:rsid w:val="00353D46"/>
    <w:rsid w:val="00354579"/>
    <w:rsid w:val="003549A5"/>
    <w:rsid w:val="003577D5"/>
    <w:rsid w:val="00360932"/>
    <w:rsid w:val="003631A2"/>
    <w:rsid w:val="00364C75"/>
    <w:rsid w:val="00365A9B"/>
    <w:rsid w:val="003669B3"/>
    <w:rsid w:val="00370E0C"/>
    <w:rsid w:val="003742EC"/>
    <w:rsid w:val="00374C93"/>
    <w:rsid w:val="0037590D"/>
    <w:rsid w:val="0037625F"/>
    <w:rsid w:val="00381F36"/>
    <w:rsid w:val="0038207C"/>
    <w:rsid w:val="00382458"/>
    <w:rsid w:val="0038401E"/>
    <w:rsid w:val="00384117"/>
    <w:rsid w:val="003843E9"/>
    <w:rsid w:val="003857BA"/>
    <w:rsid w:val="00393E1B"/>
    <w:rsid w:val="00396C45"/>
    <w:rsid w:val="0039734F"/>
    <w:rsid w:val="003A0F63"/>
    <w:rsid w:val="003A33AD"/>
    <w:rsid w:val="003A7D95"/>
    <w:rsid w:val="003B1A5F"/>
    <w:rsid w:val="003B4A71"/>
    <w:rsid w:val="003B5017"/>
    <w:rsid w:val="003C302B"/>
    <w:rsid w:val="003C5A9F"/>
    <w:rsid w:val="003D1C93"/>
    <w:rsid w:val="003D2C8D"/>
    <w:rsid w:val="003D50CA"/>
    <w:rsid w:val="003D5559"/>
    <w:rsid w:val="003D61D9"/>
    <w:rsid w:val="003E583F"/>
    <w:rsid w:val="003E655E"/>
    <w:rsid w:val="003E74B4"/>
    <w:rsid w:val="003F0A4D"/>
    <w:rsid w:val="003F7527"/>
    <w:rsid w:val="00402D75"/>
    <w:rsid w:val="004037B8"/>
    <w:rsid w:val="00405281"/>
    <w:rsid w:val="00405364"/>
    <w:rsid w:val="004063CE"/>
    <w:rsid w:val="004072DD"/>
    <w:rsid w:val="004109F3"/>
    <w:rsid w:val="00413CAA"/>
    <w:rsid w:val="00415394"/>
    <w:rsid w:val="00417F93"/>
    <w:rsid w:val="00422C2F"/>
    <w:rsid w:val="00423BCB"/>
    <w:rsid w:val="00425C8C"/>
    <w:rsid w:val="00430E3C"/>
    <w:rsid w:val="00431210"/>
    <w:rsid w:val="0043268A"/>
    <w:rsid w:val="00433841"/>
    <w:rsid w:val="0043504F"/>
    <w:rsid w:val="00437332"/>
    <w:rsid w:val="00440522"/>
    <w:rsid w:val="00440960"/>
    <w:rsid w:val="004434FC"/>
    <w:rsid w:val="00443D61"/>
    <w:rsid w:val="00446DE0"/>
    <w:rsid w:val="00450120"/>
    <w:rsid w:val="00452660"/>
    <w:rsid w:val="004527D0"/>
    <w:rsid w:val="00452AD1"/>
    <w:rsid w:val="004540EC"/>
    <w:rsid w:val="0045567E"/>
    <w:rsid w:val="00460FA1"/>
    <w:rsid w:val="00461387"/>
    <w:rsid w:val="00465368"/>
    <w:rsid w:val="00466764"/>
    <w:rsid w:val="00466815"/>
    <w:rsid w:val="00467ABD"/>
    <w:rsid w:val="00467CAB"/>
    <w:rsid w:val="00474D36"/>
    <w:rsid w:val="00475D0E"/>
    <w:rsid w:val="00476692"/>
    <w:rsid w:val="00476B5B"/>
    <w:rsid w:val="00480B39"/>
    <w:rsid w:val="00480D68"/>
    <w:rsid w:val="00482F6B"/>
    <w:rsid w:val="00484876"/>
    <w:rsid w:val="0048567A"/>
    <w:rsid w:val="004942D4"/>
    <w:rsid w:val="004960D0"/>
    <w:rsid w:val="00496EBB"/>
    <w:rsid w:val="00496F39"/>
    <w:rsid w:val="00497CD0"/>
    <w:rsid w:val="004A4266"/>
    <w:rsid w:val="004A5665"/>
    <w:rsid w:val="004B27FD"/>
    <w:rsid w:val="004B40C5"/>
    <w:rsid w:val="004B536B"/>
    <w:rsid w:val="004B6C87"/>
    <w:rsid w:val="004C0FCF"/>
    <w:rsid w:val="004C2364"/>
    <w:rsid w:val="004C3F14"/>
    <w:rsid w:val="004C578A"/>
    <w:rsid w:val="004D0004"/>
    <w:rsid w:val="004D0310"/>
    <w:rsid w:val="004D1714"/>
    <w:rsid w:val="004D2E9B"/>
    <w:rsid w:val="004D41BB"/>
    <w:rsid w:val="004D42BF"/>
    <w:rsid w:val="004D6A11"/>
    <w:rsid w:val="004D6CF2"/>
    <w:rsid w:val="004D6D56"/>
    <w:rsid w:val="004D6E7C"/>
    <w:rsid w:val="004E1F3B"/>
    <w:rsid w:val="004E2724"/>
    <w:rsid w:val="004E30E4"/>
    <w:rsid w:val="004E4598"/>
    <w:rsid w:val="004E45CA"/>
    <w:rsid w:val="004E4605"/>
    <w:rsid w:val="004E558F"/>
    <w:rsid w:val="004E5804"/>
    <w:rsid w:val="004F2660"/>
    <w:rsid w:val="00503A37"/>
    <w:rsid w:val="00503EC0"/>
    <w:rsid w:val="0050459F"/>
    <w:rsid w:val="00506163"/>
    <w:rsid w:val="00506376"/>
    <w:rsid w:val="00511233"/>
    <w:rsid w:val="005116B9"/>
    <w:rsid w:val="00511731"/>
    <w:rsid w:val="00515312"/>
    <w:rsid w:val="005240EB"/>
    <w:rsid w:val="00525722"/>
    <w:rsid w:val="00531CF3"/>
    <w:rsid w:val="005324C4"/>
    <w:rsid w:val="00544937"/>
    <w:rsid w:val="0054786B"/>
    <w:rsid w:val="005505A6"/>
    <w:rsid w:val="00550C2B"/>
    <w:rsid w:val="005535FD"/>
    <w:rsid w:val="0055366F"/>
    <w:rsid w:val="00555D86"/>
    <w:rsid w:val="005561F6"/>
    <w:rsid w:val="00560687"/>
    <w:rsid w:val="0056137F"/>
    <w:rsid w:val="00561DB2"/>
    <w:rsid w:val="00563D83"/>
    <w:rsid w:val="0056738A"/>
    <w:rsid w:val="00567596"/>
    <w:rsid w:val="005706B6"/>
    <w:rsid w:val="00571336"/>
    <w:rsid w:val="00574C61"/>
    <w:rsid w:val="005804FC"/>
    <w:rsid w:val="00583B11"/>
    <w:rsid w:val="00583E98"/>
    <w:rsid w:val="0058407E"/>
    <w:rsid w:val="00586709"/>
    <w:rsid w:val="00593CF2"/>
    <w:rsid w:val="00594BF9"/>
    <w:rsid w:val="005959F9"/>
    <w:rsid w:val="00595C65"/>
    <w:rsid w:val="00595F96"/>
    <w:rsid w:val="005962EA"/>
    <w:rsid w:val="005969E7"/>
    <w:rsid w:val="005A011F"/>
    <w:rsid w:val="005A1901"/>
    <w:rsid w:val="005B0515"/>
    <w:rsid w:val="005B0904"/>
    <w:rsid w:val="005B6466"/>
    <w:rsid w:val="005B6D96"/>
    <w:rsid w:val="005B7F91"/>
    <w:rsid w:val="005C2978"/>
    <w:rsid w:val="005C2CB6"/>
    <w:rsid w:val="005C6EEF"/>
    <w:rsid w:val="005D1E8C"/>
    <w:rsid w:val="005D342C"/>
    <w:rsid w:val="005D65EA"/>
    <w:rsid w:val="005D7DEC"/>
    <w:rsid w:val="005E0636"/>
    <w:rsid w:val="005E145F"/>
    <w:rsid w:val="005E5F54"/>
    <w:rsid w:val="005E785F"/>
    <w:rsid w:val="005F1095"/>
    <w:rsid w:val="005F18A4"/>
    <w:rsid w:val="005F2327"/>
    <w:rsid w:val="005F2D07"/>
    <w:rsid w:val="005F2E5B"/>
    <w:rsid w:val="005F6FBE"/>
    <w:rsid w:val="00601121"/>
    <w:rsid w:val="00602A16"/>
    <w:rsid w:val="00603243"/>
    <w:rsid w:val="00603DA1"/>
    <w:rsid w:val="00603EE8"/>
    <w:rsid w:val="006067BA"/>
    <w:rsid w:val="00610DAB"/>
    <w:rsid w:val="00610ED9"/>
    <w:rsid w:val="006116D7"/>
    <w:rsid w:val="00611E80"/>
    <w:rsid w:val="00613E61"/>
    <w:rsid w:val="00614005"/>
    <w:rsid w:val="00625307"/>
    <w:rsid w:val="00626683"/>
    <w:rsid w:val="00626CEF"/>
    <w:rsid w:val="00626FF8"/>
    <w:rsid w:val="00632595"/>
    <w:rsid w:val="00632739"/>
    <w:rsid w:val="00634590"/>
    <w:rsid w:val="006418A3"/>
    <w:rsid w:val="00651412"/>
    <w:rsid w:val="00651C18"/>
    <w:rsid w:val="00652C81"/>
    <w:rsid w:val="0065330A"/>
    <w:rsid w:val="006538F2"/>
    <w:rsid w:val="00654310"/>
    <w:rsid w:val="006550E4"/>
    <w:rsid w:val="00656337"/>
    <w:rsid w:val="006565D1"/>
    <w:rsid w:val="006572D2"/>
    <w:rsid w:val="00657AD7"/>
    <w:rsid w:val="00660DE8"/>
    <w:rsid w:val="0066306B"/>
    <w:rsid w:val="006638F7"/>
    <w:rsid w:val="00663922"/>
    <w:rsid w:val="00664246"/>
    <w:rsid w:val="00664CA2"/>
    <w:rsid w:val="0066571E"/>
    <w:rsid w:val="00665F1D"/>
    <w:rsid w:val="0066607C"/>
    <w:rsid w:val="0067046A"/>
    <w:rsid w:val="00671227"/>
    <w:rsid w:val="006722CE"/>
    <w:rsid w:val="006757DE"/>
    <w:rsid w:val="00681B87"/>
    <w:rsid w:val="006825F5"/>
    <w:rsid w:val="006831DE"/>
    <w:rsid w:val="0068334B"/>
    <w:rsid w:val="00685CB0"/>
    <w:rsid w:val="006878E6"/>
    <w:rsid w:val="00687F5B"/>
    <w:rsid w:val="006909C4"/>
    <w:rsid w:val="00691338"/>
    <w:rsid w:val="00693267"/>
    <w:rsid w:val="00694331"/>
    <w:rsid w:val="006944E4"/>
    <w:rsid w:val="00694BEC"/>
    <w:rsid w:val="00696A32"/>
    <w:rsid w:val="006A2FA3"/>
    <w:rsid w:val="006A75D3"/>
    <w:rsid w:val="006B43F9"/>
    <w:rsid w:val="006B4949"/>
    <w:rsid w:val="006B561E"/>
    <w:rsid w:val="006B5E3C"/>
    <w:rsid w:val="006B795A"/>
    <w:rsid w:val="006C0769"/>
    <w:rsid w:val="006C0E0D"/>
    <w:rsid w:val="006C3D7B"/>
    <w:rsid w:val="006C4463"/>
    <w:rsid w:val="006C7D3A"/>
    <w:rsid w:val="006D0FF6"/>
    <w:rsid w:val="006D1203"/>
    <w:rsid w:val="006D13C1"/>
    <w:rsid w:val="006D7E0E"/>
    <w:rsid w:val="006E0351"/>
    <w:rsid w:val="006E089B"/>
    <w:rsid w:val="006E0F16"/>
    <w:rsid w:val="006E38E0"/>
    <w:rsid w:val="006E516A"/>
    <w:rsid w:val="006E5885"/>
    <w:rsid w:val="006F7966"/>
    <w:rsid w:val="007000BE"/>
    <w:rsid w:val="0070499E"/>
    <w:rsid w:val="00710C03"/>
    <w:rsid w:val="00717172"/>
    <w:rsid w:val="007204A9"/>
    <w:rsid w:val="0072272F"/>
    <w:rsid w:val="0072654A"/>
    <w:rsid w:val="00731B33"/>
    <w:rsid w:val="00732877"/>
    <w:rsid w:val="00733E75"/>
    <w:rsid w:val="00734713"/>
    <w:rsid w:val="0073618D"/>
    <w:rsid w:val="00742319"/>
    <w:rsid w:val="007439ED"/>
    <w:rsid w:val="00745264"/>
    <w:rsid w:val="00745B9A"/>
    <w:rsid w:val="00746CDE"/>
    <w:rsid w:val="00747BEB"/>
    <w:rsid w:val="00750746"/>
    <w:rsid w:val="00751C76"/>
    <w:rsid w:val="00757896"/>
    <w:rsid w:val="0075798A"/>
    <w:rsid w:val="00757C64"/>
    <w:rsid w:val="0076584A"/>
    <w:rsid w:val="00770FEA"/>
    <w:rsid w:val="00771739"/>
    <w:rsid w:val="00775684"/>
    <w:rsid w:val="007759B2"/>
    <w:rsid w:val="00775C66"/>
    <w:rsid w:val="007766E9"/>
    <w:rsid w:val="0078146D"/>
    <w:rsid w:val="0078205F"/>
    <w:rsid w:val="00782240"/>
    <w:rsid w:val="00787100"/>
    <w:rsid w:val="00790C08"/>
    <w:rsid w:val="007937A9"/>
    <w:rsid w:val="00793EC2"/>
    <w:rsid w:val="0079574D"/>
    <w:rsid w:val="007A0BC0"/>
    <w:rsid w:val="007A0C1D"/>
    <w:rsid w:val="007A5509"/>
    <w:rsid w:val="007B2AC7"/>
    <w:rsid w:val="007B4C99"/>
    <w:rsid w:val="007B74EC"/>
    <w:rsid w:val="007C24C9"/>
    <w:rsid w:val="007C4177"/>
    <w:rsid w:val="007C5EEE"/>
    <w:rsid w:val="007D200B"/>
    <w:rsid w:val="007D396B"/>
    <w:rsid w:val="007E266E"/>
    <w:rsid w:val="007E3051"/>
    <w:rsid w:val="007E4412"/>
    <w:rsid w:val="007E5A55"/>
    <w:rsid w:val="007E5E05"/>
    <w:rsid w:val="007F0318"/>
    <w:rsid w:val="007F15AF"/>
    <w:rsid w:val="007F5799"/>
    <w:rsid w:val="00802E8B"/>
    <w:rsid w:val="00804666"/>
    <w:rsid w:val="00805A0B"/>
    <w:rsid w:val="00806528"/>
    <w:rsid w:val="008075EB"/>
    <w:rsid w:val="008104BC"/>
    <w:rsid w:val="00815DD7"/>
    <w:rsid w:val="00824209"/>
    <w:rsid w:val="00824BF5"/>
    <w:rsid w:val="008300D1"/>
    <w:rsid w:val="00832B9A"/>
    <w:rsid w:val="008331CB"/>
    <w:rsid w:val="00833A3C"/>
    <w:rsid w:val="00835699"/>
    <w:rsid w:val="00840961"/>
    <w:rsid w:val="00841180"/>
    <w:rsid w:val="00842716"/>
    <w:rsid w:val="00845019"/>
    <w:rsid w:val="0084572A"/>
    <w:rsid w:val="00852A87"/>
    <w:rsid w:val="00854E3C"/>
    <w:rsid w:val="00857FD1"/>
    <w:rsid w:val="00861606"/>
    <w:rsid w:val="00861D9B"/>
    <w:rsid w:val="008629A4"/>
    <w:rsid w:val="00866480"/>
    <w:rsid w:val="00866556"/>
    <w:rsid w:val="00866AD5"/>
    <w:rsid w:val="00866D30"/>
    <w:rsid w:val="00872B6D"/>
    <w:rsid w:val="00872F05"/>
    <w:rsid w:val="00876B07"/>
    <w:rsid w:val="008807BA"/>
    <w:rsid w:val="00881485"/>
    <w:rsid w:val="00882A63"/>
    <w:rsid w:val="00891597"/>
    <w:rsid w:val="00894237"/>
    <w:rsid w:val="008944B2"/>
    <w:rsid w:val="00894937"/>
    <w:rsid w:val="00894B07"/>
    <w:rsid w:val="00894C66"/>
    <w:rsid w:val="00896830"/>
    <w:rsid w:val="00897549"/>
    <w:rsid w:val="00897D0A"/>
    <w:rsid w:val="008A6427"/>
    <w:rsid w:val="008A66C4"/>
    <w:rsid w:val="008A77B1"/>
    <w:rsid w:val="008A7A37"/>
    <w:rsid w:val="008B0721"/>
    <w:rsid w:val="008B24E5"/>
    <w:rsid w:val="008B373D"/>
    <w:rsid w:val="008B55E6"/>
    <w:rsid w:val="008B65D7"/>
    <w:rsid w:val="008C2F28"/>
    <w:rsid w:val="008C32D6"/>
    <w:rsid w:val="008C6DF4"/>
    <w:rsid w:val="008C7D0A"/>
    <w:rsid w:val="008D305B"/>
    <w:rsid w:val="008D3100"/>
    <w:rsid w:val="008D4985"/>
    <w:rsid w:val="008D6F5A"/>
    <w:rsid w:val="008D791E"/>
    <w:rsid w:val="008E09D4"/>
    <w:rsid w:val="008E0FFC"/>
    <w:rsid w:val="008E1FE1"/>
    <w:rsid w:val="008F394C"/>
    <w:rsid w:val="008F5FFA"/>
    <w:rsid w:val="009039EC"/>
    <w:rsid w:val="00906BE8"/>
    <w:rsid w:val="00906D64"/>
    <w:rsid w:val="00913179"/>
    <w:rsid w:val="0091368E"/>
    <w:rsid w:val="009149DA"/>
    <w:rsid w:val="009177E6"/>
    <w:rsid w:val="00921B79"/>
    <w:rsid w:val="00925A14"/>
    <w:rsid w:val="00935027"/>
    <w:rsid w:val="0093519D"/>
    <w:rsid w:val="00936998"/>
    <w:rsid w:val="0094372C"/>
    <w:rsid w:val="00946176"/>
    <w:rsid w:val="00947149"/>
    <w:rsid w:val="0095408D"/>
    <w:rsid w:val="009570B3"/>
    <w:rsid w:val="00963DE2"/>
    <w:rsid w:val="0096536C"/>
    <w:rsid w:val="00965E03"/>
    <w:rsid w:val="0097155B"/>
    <w:rsid w:val="009719BA"/>
    <w:rsid w:val="00972CA8"/>
    <w:rsid w:val="009807E9"/>
    <w:rsid w:val="00982695"/>
    <w:rsid w:val="00982C4C"/>
    <w:rsid w:val="00983702"/>
    <w:rsid w:val="00983C77"/>
    <w:rsid w:val="00984717"/>
    <w:rsid w:val="009865C9"/>
    <w:rsid w:val="00986F8D"/>
    <w:rsid w:val="00987B4B"/>
    <w:rsid w:val="00991406"/>
    <w:rsid w:val="0099338E"/>
    <w:rsid w:val="009941DE"/>
    <w:rsid w:val="0099614C"/>
    <w:rsid w:val="009965FC"/>
    <w:rsid w:val="009967E2"/>
    <w:rsid w:val="009A05E1"/>
    <w:rsid w:val="009A0F5E"/>
    <w:rsid w:val="009A2FD6"/>
    <w:rsid w:val="009A4502"/>
    <w:rsid w:val="009A738A"/>
    <w:rsid w:val="009B1116"/>
    <w:rsid w:val="009B2001"/>
    <w:rsid w:val="009B289E"/>
    <w:rsid w:val="009B5F90"/>
    <w:rsid w:val="009B61D8"/>
    <w:rsid w:val="009B7944"/>
    <w:rsid w:val="009B7CBB"/>
    <w:rsid w:val="009C1364"/>
    <w:rsid w:val="009C2CE6"/>
    <w:rsid w:val="009C7EDC"/>
    <w:rsid w:val="009D1397"/>
    <w:rsid w:val="009D1A09"/>
    <w:rsid w:val="009D2F29"/>
    <w:rsid w:val="009D5247"/>
    <w:rsid w:val="009D62D6"/>
    <w:rsid w:val="009E0236"/>
    <w:rsid w:val="009E20A2"/>
    <w:rsid w:val="009E2D1D"/>
    <w:rsid w:val="009E3DE5"/>
    <w:rsid w:val="009E5127"/>
    <w:rsid w:val="009E5608"/>
    <w:rsid w:val="009E693E"/>
    <w:rsid w:val="009F2944"/>
    <w:rsid w:val="009F4DBE"/>
    <w:rsid w:val="009F5823"/>
    <w:rsid w:val="00A00778"/>
    <w:rsid w:val="00A00FDA"/>
    <w:rsid w:val="00A0230E"/>
    <w:rsid w:val="00A05562"/>
    <w:rsid w:val="00A06DA0"/>
    <w:rsid w:val="00A145E6"/>
    <w:rsid w:val="00A15078"/>
    <w:rsid w:val="00A15F55"/>
    <w:rsid w:val="00A20A84"/>
    <w:rsid w:val="00A20B00"/>
    <w:rsid w:val="00A23CB9"/>
    <w:rsid w:val="00A269BA"/>
    <w:rsid w:val="00A31DD3"/>
    <w:rsid w:val="00A34131"/>
    <w:rsid w:val="00A34C37"/>
    <w:rsid w:val="00A34D00"/>
    <w:rsid w:val="00A3557D"/>
    <w:rsid w:val="00A40F8E"/>
    <w:rsid w:val="00A42E88"/>
    <w:rsid w:val="00A44866"/>
    <w:rsid w:val="00A524D6"/>
    <w:rsid w:val="00A541A4"/>
    <w:rsid w:val="00A544AF"/>
    <w:rsid w:val="00A568AA"/>
    <w:rsid w:val="00A61935"/>
    <w:rsid w:val="00A61E1F"/>
    <w:rsid w:val="00A61ED5"/>
    <w:rsid w:val="00A63DFE"/>
    <w:rsid w:val="00A649AD"/>
    <w:rsid w:val="00A656DC"/>
    <w:rsid w:val="00A67045"/>
    <w:rsid w:val="00A716DE"/>
    <w:rsid w:val="00A7227C"/>
    <w:rsid w:val="00A72DE1"/>
    <w:rsid w:val="00A746D6"/>
    <w:rsid w:val="00A805DF"/>
    <w:rsid w:val="00A84D22"/>
    <w:rsid w:val="00A874D7"/>
    <w:rsid w:val="00A920C5"/>
    <w:rsid w:val="00A955DD"/>
    <w:rsid w:val="00A97CDD"/>
    <w:rsid w:val="00AA0C84"/>
    <w:rsid w:val="00AA1445"/>
    <w:rsid w:val="00AA2328"/>
    <w:rsid w:val="00AA2340"/>
    <w:rsid w:val="00AA2E22"/>
    <w:rsid w:val="00AA317B"/>
    <w:rsid w:val="00AA4A49"/>
    <w:rsid w:val="00AA5AC1"/>
    <w:rsid w:val="00AA6A43"/>
    <w:rsid w:val="00AA73A8"/>
    <w:rsid w:val="00AB3958"/>
    <w:rsid w:val="00AB6938"/>
    <w:rsid w:val="00AB796E"/>
    <w:rsid w:val="00AC225F"/>
    <w:rsid w:val="00AC4E88"/>
    <w:rsid w:val="00AC588A"/>
    <w:rsid w:val="00AC5909"/>
    <w:rsid w:val="00AD0AF3"/>
    <w:rsid w:val="00AD32CA"/>
    <w:rsid w:val="00AD5BC1"/>
    <w:rsid w:val="00AD6A22"/>
    <w:rsid w:val="00AD7EC7"/>
    <w:rsid w:val="00AE137A"/>
    <w:rsid w:val="00AE31C9"/>
    <w:rsid w:val="00AE33FD"/>
    <w:rsid w:val="00AE3468"/>
    <w:rsid w:val="00AE6C61"/>
    <w:rsid w:val="00AF0122"/>
    <w:rsid w:val="00AF0C02"/>
    <w:rsid w:val="00AF4F4A"/>
    <w:rsid w:val="00AF5156"/>
    <w:rsid w:val="00B028BB"/>
    <w:rsid w:val="00B02924"/>
    <w:rsid w:val="00B07354"/>
    <w:rsid w:val="00B078FC"/>
    <w:rsid w:val="00B10A8A"/>
    <w:rsid w:val="00B14AF3"/>
    <w:rsid w:val="00B15A64"/>
    <w:rsid w:val="00B172B9"/>
    <w:rsid w:val="00B2484A"/>
    <w:rsid w:val="00B24C77"/>
    <w:rsid w:val="00B26ED5"/>
    <w:rsid w:val="00B277AD"/>
    <w:rsid w:val="00B320B3"/>
    <w:rsid w:val="00B322DB"/>
    <w:rsid w:val="00B32777"/>
    <w:rsid w:val="00B3435A"/>
    <w:rsid w:val="00B34E5B"/>
    <w:rsid w:val="00B354E0"/>
    <w:rsid w:val="00B42ABF"/>
    <w:rsid w:val="00B44131"/>
    <w:rsid w:val="00B466C7"/>
    <w:rsid w:val="00B47EC0"/>
    <w:rsid w:val="00B520E3"/>
    <w:rsid w:val="00B52973"/>
    <w:rsid w:val="00B543FF"/>
    <w:rsid w:val="00B55798"/>
    <w:rsid w:val="00B566D1"/>
    <w:rsid w:val="00B618D1"/>
    <w:rsid w:val="00B61EBD"/>
    <w:rsid w:val="00B62B51"/>
    <w:rsid w:val="00B6437C"/>
    <w:rsid w:val="00B65473"/>
    <w:rsid w:val="00B65500"/>
    <w:rsid w:val="00B65614"/>
    <w:rsid w:val="00B65A48"/>
    <w:rsid w:val="00B670F0"/>
    <w:rsid w:val="00B747DC"/>
    <w:rsid w:val="00B76E00"/>
    <w:rsid w:val="00B7730A"/>
    <w:rsid w:val="00B7791F"/>
    <w:rsid w:val="00B8142A"/>
    <w:rsid w:val="00B86DC5"/>
    <w:rsid w:val="00B86FDD"/>
    <w:rsid w:val="00B90058"/>
    <w:rsid w:val="00B91426"/>
    <w:rsid w:val="00B916D4"/>
    <w:rsid w:val="00B93069"/>
    <w:rsid w:val="00B9317C"/>
    <w:rsid w:val="00B9375A"/>
    <w:rsid w:val="00BA1A37"/>
    <w:rsid w:val="00BA1F21"/>
    <w:rsid w:val="00BA2B4E"/>
    <w:rsid w:val="00BA4DC8"/>
    <w:rsid w:val="00BA5830"/>
    <w:rsid w:val="00BA6838"/>
    <w:rsid w:val="00BB215A"/>
    <w:rsid w:val="00BB2D74"/>
    <w:rsid w:val="00BB51AC"/>
    <w:rsid w:val="00BB7419"/>
    <w:rsid w:val="00BC0471"/>
    <w:rsid w:val="00BC0E2F"/>
    <w:rsid w:val="00BC2695"/>
    <w:rsid w:val="00BC2750"/>
    <w:rsid w:val="00BC44C4"/>
    <w:rsid w:val="00BD0DCC"/>
    <w:rsid w:val="00BD236B"/>
    <w:rsid w:val="00BD237E"/>
    <w:rsid w:val="00BD36B6"/>
    <w:rsid w:val="00BD4726"/>
    <w:rsid w:val="00BD55DA"/>
    <w:rsid w:val="00BD574B"/>
    <w:rsid w:val="00BD63C7"/>
    <w:rsid w:val="00BD70DD"/>
    <w:rsid w:val="00BE0CA1"/>
    <w:rsid w:val="00BE26B1"/>
    <w:rsid w:val="00BE2985"/>
    <w:rsid w:val="00BE2A85"/>
    <w:rsid w:val="00BE4049"/>
    <w:rsid w:val="00BE553E"/>
    <w:rsid w:val="00BE6E0D"/>
    <w:rsid w:val="00BE7FC1"/>
    <w:rsid w:val="00BF08E0"/>
    <w:rsid w:val="00BF2F4F"/>
    <w:rsid w:val="00BF3F01"/>
    <w:rsid w:val="00BF51D4"/>
    <w:rsid w:val="00BF76BC"/>
    <w:rsid w:val="00BF7C44"/>
    <w:rsid w:val="00C0521A"/>
    <w:rsid w:val="00C061C8"/>
    <w:rsid w:val="00C06DC2"/>
    <w:rsid w:val="00C121B9"/>
    <w:rsid w:val="00C133C9"/>
    <w:rsid w:val="00C14B18"/>
    <w:rsid w:val="00C158BB"/>
    <w:rsid w:val="00C1699C"/>
    <w:rsid w:val="00C17946"/>
    <w:rsid w:val="00C203FA"/>
    <w:rsid w:val="00C20B84"/>
    <w:rsid w:val="00C20FD9"/>
    <w:rsid w:val="00C2636D"/>
    <w:rsid w:val="00C27B5B"/>
    <w:rsid w:val="00C27BEC"/>
    <w:rsid w:val="00C3143B"/>
    <w:rsid w:val="00C314E4"/>
    <w:rsid w:val="00C32387"/>
    <w:rsid w:val="00C32D75"/>
    <w:rsid w:val="00C359D1"/>
    <w:rsid w:val="00C3653C"/>
    <w:rsid w:val="00C40702"/>
    <w:rsid w:val="00C40944"/>
    <w:rsid w:val="00C425B3"/>
    <w:rsid w:val="00C45C78"/>
    <w:rsid w:val="00C506B2"/>
    <w:rsid w:val="00C50864"/>
    <w:rsid w:val="00C5137F"/>
    <w:rsid w:val="00C52194"/>
    <w:rsid w:val="00C53F9E"/>
    <w:rsid w:val="00C54144"/>
    <w:rsid w:val="00C55DC8"/>
    <w:rsid w:val="00C602BF"/>
    <w:rsid w:val="00C62659"/>
    <w:rsid w:val="00C66296"/>
    <w:rsid w:val="00C7071C"/>
    <w:rsid w:val="00C72B27"/>
    <w:rsid w:val="00C7589B"/>
    <w:rsid w:val="00C805EB"/>
    <w:rsid w:val="00C81A82"/>
    <w:rsid w:val="00C81D37"/>
    <w:rsid w:val="00C84AF0"/>
    <w:rsid w:val="00C979A7"/>
    <w:rsid w:val="00CA2AA6"/>
    <w:rsid w:val="00CA3DBA"/>
    <w:rsid w:val="00CA4B67"/>
    <w:rsid w:val="00CA7FEF"/>
    <w:rsid w:val="00CB13F8"/>
    <w:rsid w:val="00CB3DEA"/>
    <w:rsid w:val="00CB4936"/>
    <w:rsid w:val="00CB74D9"/>
    <w:rsid w:val="00CC031D"/>
    <w:rsid w:val="00CC19D4"/>
    <w:rsid w:val="00CC40E2"/>
    <w:rsid w:val="00CC5081"/>
    <w:rsid w:val="00CC79B8"/>
    <w:rsid w:val="00CD11B8"/>
    <w:rsid w:val="00CD2175"/>
    <w:rsid w:val="00CD4BD6"/>
    <w:rsid w:val="00CE23C9"/>
    <w:rsid w:val="00CE4421"/>
    <w:rsid w:val="00CF0DDD"/>
    <w:rsid w:val="00CF2766"/>
    <w:rsid w:val="00CF7B4F"/>
    <w:rsid w:val="00D02A99"/>
    <w:rsid w:val="00D0502B"/>
    <w:rsid w:val="00D05A1A"/>
    <w:rsid w:val="00D07D92"/>
    <w:rsid w:val="00D10E6C"/>
    <w:rsid w:val="00D1118B"/>
    <w:rsid w:val="00D210FA"/>
    <w:rsid w:val="00D2244F"/>
    <w:rsid w:val="00D225B1"/>
    <w:rsid w:val="00D227DF"/>
    <w:rsid w:val="00D22B85"/>
    <w:rsid w:val="00D265D8"/>
    <w:rsid w:val="00D26D17"/>
    <w:rsid w:val="00D27FCE"/>
    <w:rsid w:val="00D30654"/>
    <w:rsid w:val="00D339E7"/>
    <w:rsid w:val="00D33E3B"/>
    <w:rsid w:val="00D3450C"/>
    <w:rsid w:val="00D3576F"/>
    <w:rsid w:val="00D41410"/>
    <w:rsid w:val="00D41512"/>
    <w:rsid w:val="00D42DB4"/>
    <w:rsid w:val="00D466D5"/>
    <w:rsid w:val="00D47A29"/>
    <w:rsid w:val="00D5315B"/>
    <w:rsid w:val="00D539C3"/>
    <w:rsid w:val="00D5594F"/>
    <w:rsid w:val="00D57619"/>
    <w:rsid w:val="00D63754"/>
    <w:rsid w:val="00D6672D"/>
    <w:rsid w:val="00D70F90"/>
    <w:rsid w:val="00D7168B"/>
    <w:rsid w:val="00D81E7C"/>
    <w:rsid w:val="00D82210"/>
    <w:rsid w:val="00D82D09"/>
    <w:rsid w:val="00D8426C"/>
    <w:rsid w:val="00D85C1B"/>
    <w:rsid w:val="00D900D8"/>
    <w:rsid w:val="00D9471B"/>
    <w:rsid w:val="00D95616"/>
    <w:rsid w:val="00DA1AA7"/>
    <w:rsid w:val="00DA23BF"/>
    <w:rsid w:val="00DA4C6B"/>
    <w:rsid w:val="00DA795B"/>
    <w:rsid w:val="00DB2454"/>
    <w:rsid w:val="00DB4758"/>
    <w:rsid w:val="00DB670E"/>
    <w:rsid w:val="00DB75E0"/>
    <w:rsid w:val="00DC0AA7"/>
    <w:rsid w:val="00DC21F9"/>
    <w:rsid w:val="00DC4D26"/>
    <w:rsid w:val="00DC5806"/>
    <w:rsid w:val="00DC77A9"/>
    <w:rsid w:val="00DC7877"/>
    <w:rsid w:val="00DD14C9"/>
    <w:rsid w:val="00DD3843"/>
    <w:rsid w:val="00DD4390"/>
    <w:rsid w:val="00DD46A1"/>
    <w:rsid w:val="00DE045C"/>
    <w:rsid w:val="00DE350F"/>
    <w:rsid w:val="00DF2E02"/>
    <w:rsid w:val="00DF3B33"/>
    <w:rsid w:val="00DF49CC"/>
    <w:rsid w:val="00DF4A3A"/>
    <w:rsid w:val="00DF51ED"/>
    <w:rsid w:val="00DF6535"/>
    <w:rsid w:val="00E00697"/>
    <w:rsid w:val="00E02743"/>
    <w:rsid w:val="00E04CE8"/>
    <w:rsid w:val="00E05BD9"/>
    <w:rsid w:val="00E06274"/>
    <w:rsid w:val="00E06CD3"/>
    <w:rsid w:val="00E139FD"/>
    <w:rsid w:val="00E13DAE"/>
    <w:rsid w:val="00E15946"/>
    <w:rsid w:val="00E22115"/>
    <w:rsid w:val="00E22AF0"/>
    <w:rsid w:val="00E243D3"/>
    <w:rsid w:val="00E26126"/>
    <w:rsid w:val="00E27C00"/>
    <w:rsid w:val="00E31B63"/>
    <w:rsid w:val="00E31F40"/>
    <w:rsid w:val="00E3303A"/>
    <w:rsid w:val="00E34CB0"/>
    <w:rsid w:val="00E354F4"/>
    <w:rsid w:val="00E36707"/>
    <w:rsid w:val="00E368F4"/>
    <w:rsid w:val="00E439FF"/>
    <w:rsid w:val="00E46F6E"/>
    <w:rsid w:val="00E53069"/>
    <w:rsid w:val="00E55FE4"/>
    <w:rsid w:val="00E57203"/>
    <w:rsid w:val="00E57D9F"/>
    <w:rsid w:val="00E61CD5"/>
    <w:rsid w:val="00E64695"/>
    <w:rsid w:val="00E64E5A"/>
    <w:rsid w:val="00E65E11"/>
    <w:rsid w:val="00E66403"/>
    <w:rsid w:val="00E67A3F"/>
    <w:rsid w:val="00E7024B"/>
    <w:rsid w:val="00E7227E"/>
    <w:rsid w:val="00E73386"/>
    <w:rsid w:val="00E740F8"/>
    <w:rsid w:val="00E745DD"/>
    <w:rsid w:val="00E75327"/>
    <w:rsid w:val="00E76016"/>
    <w:rsid w:val="00E81D7F"/>
    <w:rsid w:val="00E82A84"/>
    <w:rsid w:val="00E876D5"/>
    <w:rsid w:val="00E87782"/>
    <w:rsid w:val="00E90849"/>
    <w:rsid w:val="00E91BA7"/>
    <w:rsid w:val="00E91D17"/>
    <w:rsid w:val="00E9341D"/>
    <w:rsid w:val="00E964F5"/>
    <w:rsid w:val="00E96537"/>
    <w:rsid w:val="00E966AF"/>
    <w:rsid w:val="00EA2E6C"/>
    <w:rsid w:val="00EA337F"/>
    <w:rsid w:val="00EA4B2F"/>
    <w:rsid w:val="00EB0943"/>
    <w:rsid w:val="00EB0E56"/>
    <w:rsid w:val="00EB360D"/>
    <w:rsid w:val="00EB5934"/>
    <w:rsid w:val="00EB5BAE"/>
    <w:rsid w:val="00EB67B1"/>
    <w:rsid w:val="00EB6BCB"/>
    <w:rsid w:val="00EB752C"/>
    <w:rsid w:val="00EB7D82"/>
    <w:rsid w:val="00EC04B1"/>
    <w:rsid w:val="00EC23D7"/>
    <w:rsid w:val="00EC2DE7"/>
    <w:rsid w:val="00EC6CB7"/>
    <w:rsid w:val="00EC73AC"/>
    <w:rsid w:val="00EC773C"/>
    <w:rsid w:val="00EC7B3C"/>
    <w:rsid w:val="00ED031B"/>
    <w:rsid w:val="00ED22FC"/>
    <w:rsid w:val="00ED4474"/>
    <w:rsid w:val="00ED4CA1"/>
    <w:rsid w:val="00ED5FE2"/>
    <w:rsid w:val="00ED7727"/>
    <w:rsid w:val="00ED792E"/>
    <w:rsid w:val="00EE12B3"/>
    <w:rsid w:val="00EE5B73"/>
    <w:rsid w:val="00EE7B6D"/>
    <w:rsid w:val="00EF0157"/>
    <w:rsid w:val="00EF152D"/>
    <w:rsid w:val="00EF2315"/>
    <w:rsid w:val="00EF75D9"/>
    <w:rsid w:val="00EF7A66"/>
    <w:rsid w:val="00EF7C89"/>
    <w:rsid w:val="00EF7F25"/>
    <w:rsid w:val="00F03B78"/>
    <w:rsid w:val="00F04A1B"/>
    <w:rsid w:val="00F07A8A"/>
    <w:rsid w:val="00F10017"/>
    <w:rsid w:val="00F109C3"/>
    <w:rsid w:val="00F12C79"/>
    <w:rsid w:val="00F1705A"/>
    <w:rsid w:val="00F17919"/>
    <w:rsid w:val="00F1795F"/>
    <w:rsid w:val="00F21D6A"/>
    <w:rsid w:val="00F221A0"/>
    <w:rsid w:val="00F24773"/>
    <w:rsid w:val="00F24959"/>
    <w:rsid w:val="00F307EF"/>
    <w:rsid w:val="00F3275E"/>
    <w:rsid w:val="00F34582"/>
    <w:rsid w:val="00F35352"/>
    <w:rsid w:val="00F40542"/>
    <w:rsid w:val="00F4116F"/>
    <w:rsid w:val="00F440F8"/>
    <w:rsid w:val="00F464BB"/>
    <w:rsid w:val="00F4695F"/>
    <w:rsid w:val="00F5280F"/>
    <w:rsid w:val="00F549E4"/>
    <w:rsid w:val="00F60773"/>
    <w:rsid w:val="00F67654"/>
    <w:rsid w:val="00F73085"/>
    <w:rsid w:val="00F75AFC"/>
    <w:rsid w:val="00F76A83"/>
    <w:rsid w:val="00F83DE8"/>
    <w:rsid w:val="00F8538D"/>
    <w:rsid w:val="00F9040A"/>
    <w:rsid w:val="00F9101D"/>
    <w:rsid w:val="00F94C15"/>
    <w:rsid w:val="00F9529A"/>
    <w:rsid w:val="00F96827"/>
    <w:rsid w:val="00F970F3"/>
    <w:rsid w:val="00F97727"/>
    <w:rsid w:val="00FA124B"/>
    <w:rsid w:val="00FA1573"/>
    <w:rsid w:val="00FA3324"/>
    <w:rsid w:val="00FA388E"/>
    <w:rsid w:val="00FA455E"/>
    <w:rsid w:val="00FA77FE"/>
    <w:rsid w:val="00FA7BB4"/>
    <w:rsid w:val="00FB0CCD"/>
    <w:rsid w:val="00FB2265"/>
    <w:rsid w:val="00FB3AC9"/>
    <w:rsid w:val="00FB5A35"/>
    <w:rsid w:val="00FC1BBD"/>
    <w:rsid w:val="00FC28B3"/>
    <w:rsid w:val="00FC304E"/>
    <w:rsid w:val="00FC40AC"/>
    <w:rsid w:val="00FC616F"/>
    <w:rsid w:val="00FD43DF"/>
    <w:rsid w:val="00FD4509"/>
    <w:rsid w:val="00FD4688"/>
    <w:rsid w:val="00FD5C01"/>
    <w:rsid w:val="00FD5D09"/>
    <w:rsid w:val="00FD5D6C"/>
    <w:rsid w:val="00FD6928"/>
    <w:rsid w:val="00FD7AD1"/>
    <w:rsid w:val="00FE464D"/>
    <w:rsid w:val="00FE4998"/>
    <w:rsid w:val="00FE5A72"/>
    <w:rsid w:val="00FF1CD8"/>
    <w:rsid w:val="00FF2D22"/>
    <w:rsid w:val="00FF4407"/>
    <w:rsid w:val="00FF443F"/>
    <w:rsid w:val="00FF7447"/>
    <w:rsid w:val="06D178E8"/>
    <w:rsid w:val="20B36204"/>
    <w:rsid w:val="232E68F3"/>
    <w:rsid w:val="32B20D45"/>
    <w:rsid w:val="73255BB8"/>
    <w:rsid w:val="7CD461B5"/>
    <w:rsid w:val="7E5C66E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D1EB0B"/>
  <w15:docId w15:val="{D196D166-216D-42C5-B34C-7E5F3A594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Bookman Old Style" w:eastAsia="SimSun" w:hAnsi="Bookman Old Style" w:cs="Bookman Old Style"/>
        <w:lang w:val="en-PH" w:eastAsia="en-PH"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after="200"/>
    </w:pPr>
    <w:rPr>
      <w:rFonts w:eastAsia="SimHei" w:cs="Calibri"/>
      <w:sz w:val="22"/>
      <w:lang w:val="en-US" w:eastAsia="ko-KR"/>
    </w:rPr>
  </w:style>
  <w:style w:type="paragraph" w:styleId="Heading1">
    <w:name w:val="heading 1"/>
    <w:basedOn w:val="Normal"/>
    <w:next w:val="Normal"/>
    <w:link w:val="Heading1Char"/>
    <w:uiPriority w:val="9"/>
    <w:qFormat/>
    <w:pPr>
      <w:keepNext/>
      <w:keepLines/>
      <w:spacing w:before="240"/>
      <w:outlineLvl w:val="0"/>
    </w:pPr>
    <w:rPr>
      <w:rFonts w:ascii="Calibri Light" w:hAnsi="Calibri Light" w:cs="SimHei"/>
      <w:color w:val="2D73B3"/>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Calibri Light" w:hAnsi="Calibri Light" w:cs="SimHei"/>
      <w:color w:val="2D73B3"/>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Calibri Light" w:hAnsi="Calibri Light" w:cs="SimHei"/>
      <w:color w:val="1E4E79"/>
      <w:szCs w:val="24"/>
    </w:rPr>
  </w:style>
  <w:style w:type="paragraph" w:styleId="Heading4">
    <w:name w:val="heading 4"/>
    <w:basedOn w:val="Normal"/>
    <w:next w:val="Normal"/>
    <w:link w:val="Heading4Char"/>
    <w:uiPriority w:val="9"/>
    <w:unhideWhenUsed/>
    <w:qFormat/>
    <w:pPr>
      <w:keepNext/>
      <w:keepLines/>
      <w:spacing w:before="40"/>
      <w:outlineLvl w:val="3"/>
    </w:pPr>
    <w:rPr>
      <w:rFonts w:ascii="Calibri Light" w:hAnsi="Calibri Light" w:cs="SimHei"/>
      <w:i/>
      <w:iCs/>
      <w:color w:val="2D73B3"/>
    </w:rPr>
  </w:style>
  <w:style w:type="paragraph" w:styleId="Heading5">
    <w:name w:val="heading 5"/>
    <w:basedOn w:val="Normal"/>
    <w:next w:val="Normal"/>
    <w:link w:val="Heading5Char"/>
    <w:uiPriority w:val="9"/>
    <w:unhideWhenUsed/>
    <w:qFormat/>
    <w:pPr>
      <w:keepNext/>
      <w:keepLines/>
      <w:spacing w:before="40"/>
      <w:outlineLvl w:val="4"/>
    </w:pPr>
    <w:rPr>
      <w:rFonts w:ascii="Calibri Light" w:hAnsi="Calibri Light" w:cs="SimHei"/>
      <w:color w:val="2D73B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line="240" w:lineRule="auto"/>
    </w:pPr>
    <w:rPr>
      <w:rFonts w:ascii="Segoe UI" w:hAnsi="Segoe UI" w:cs="Segoe UI"/>
      <w:sz w:val="20"/>
      <w:szCs w:val="18"/>
    </w:rPr>
  </w:style>
  <w:style w:type="paragraph" w:styleId="CommentText">
    <w:name w:val="annotation text"/>
    <w:basedOn w:val="Normal"/>
    <w:link w:val="CommentTextChar"/>
    <w:uiPriority w:val="99"/>
    <w:unhideWhenUsed/>
    <w:qFormat/>
    <w:pPr>
      <w:spacing w:line="240" w:lineRule="auto"/>
    </w:pPr>
    <w:rPr>
      <w:sz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qFormat/>
    <w:pPr>
      <w:tabs>
        <w:tab w:val="center" w:pos="4680"/>
        <w:tab w:val="right" w:pos="9360"/>
      </w:tabs>
      <w:spacing w:line="240" w:lineRule="auto"/>
    </w:pPr>
  </w:style>
  <w:style w:type="paragraph" w:styleId="ListBullet">
    <w:name w:val="List Bullet"/>
    <w:basedOn w:val="Normal"/>
    <w:uiPriority w:val="99"/>
    <w:unhideWhenUsed/>
    <w:qFormat/>
    <w:pPr>
      <w:numPr>
        <w:numId w:val="1"/>
      </w:numPr>
      <w:contextualSpacing/>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Cs w:val="24"/>
      <w:lang w:eastAsia="en-US"/>
    </w:rPr>
  </w:style>
  <w:style w:type="paragraph" w:styleId="Subtitle">
    <w:name w:val="Subtitle"/>
    <w:basedOn w:val="Normal"/>
    <w:next w:val="Normal"/>
    <w:link w:val="SubtitleChar"/>
    <w:uiPriority w:val="11"/>
    <w:qFormat/>
    <w:pPr>
      <w:spacing w:after="160"/>
    </w:pPr>
    <w:rPr>
      <w:rFonts w:asciiTheme="minorHAnsi" w:eastAsiaTheme="minorEastAsia" w:hAnsiTheme="minorHAnsi" w:cstheme="minorBidi"/>
      <w:color w:val="595959" w:themeColor="text1" w:themeTint="A6"/>
      <w:spacing w:val="15"/>
      <w:szCs w:val="22"/>
    </w:rPr>
  </w:style>
  <w:style w:type="paragraph" w:styleId="TableofFigures">
    <w:name w:val="table of figures"/>
    <w:basedOn w:val="Normal"/>
    <w:next w:val="LOT-NEW"/>
    <w:link w:val="TableofFiguresChar"/>
    <w:uiPriority w:val="99"/>
    <w:unhideWhenUsed/>
    <w:qFormat/>
    <w:rsid w:val="00061C72"/>
    <w:pPr>
      <w:spacing w:after="0" w:line="240" w:lineRule="auto"/>
    </w:pPr>
    <w:rPr>
      <w:rFonts w:ascii="Times New Roman" w:hAnsi="Times New Roman"/>
      <w:sz w:val="24"/>
    </w:rPr>
  </w:style>
  <w:style w:type="paragraph" w:customStyle="1" w:styleId="LOF">
    <w:name w:val="LOF"/>
    <w:basedOn w:val="MainBody"/>
    <w:link w:val="LOFChar"/>
    <w:rsid w:val="00B26ED5"/>
    <w:pPr>
      <w:numPr>
        <w:numId w:val="4"/>
      </w:numPr>
      <w:tabs>
        <w:tab w:val="right" w:leader="dot" w:pos="8630"/>
      </w:tabs>
      <w:jc w:val="center"/>
    </w:pPr>
  </w:style>
  <w:style w:type="paragraph" w:styleId="TOC1">
    <w:name w:val="toc 1"/>
    <w:basedOn w:val="Normal"/>
    <w:next w:val="Normal"/>
    <w:link w:val="TOC1Char"/>
    <w:uiPriority w:val="39"/>
    <w:unhideWhenUsed/>
    <w:qFormat/>
    <w:rsid w:val="00302536"/>
    <w:pPr>
      <w:tabs>
        <w:tab w:val="right" w:leader="dot" w:pos="8630"/>
      </w:tabs>
      <w:spacing w:after="100"/>
    </w:pPr>
    <w:rPr>
      <w:rFonts w:ascii="Times New Roman" w:hAnsi="Times New Roman"/>
      <w:b/>
      <w:sz w:val="24"/>
    </w:rPr>
  </w:style>
  <w:style w:type="paragraph" w:styleId="TOC2">
    <w:name w:val="toc 2"/>
    <w:basedOn w:val="Normal"/>
    <w:next w:val="Normal"/>
    <w:uiPriority w:val="39"/>
    <w:unhideWhenUsed/>
    <w:qFormat/>
    <w:rsid w:val="00302536"/>
    <w:pPr>
      <w:spacing w:after="100"/>
      <w:ind w:left="240"/>
    </w:pPr>
    <w:rPr>
      <w:rFonts w:ascii="Times New Roman" w:hAnsi="Times New Roman"/>
      <w:b/>
      <w:caps/>
      <w:sz w:val="24"/>
    </w:rPr>
  </w:style>
  <w:style w:type="paragraph" w:styleId="TOC3">
    <w:name w:val="toc 3"/>
    <w:basedOn w:val="Normal"/>
    <w:next w:val="Normal"/>
    <w:uiPriority w:val="39"/>
    <w:unhideWhenUsed/>
    <w:qFormat/>
    <w:rsid w:val="00302536"/>
    <w:pPr>
      <w:spacing w:after="100"/>
      <w:ind w:left="480"/>
    </w:pPr>
    <w:rPr>
      <w:rFonts w:ascii="Times New Roman" w:hAnsi="Times New Roman"/>
      <w:sz w:val="24"/>
    </w:rPr>
  </w:style>
  <w:style w:type="paragraph" w:styleId="TOC4">
    <w:name w:val="toc 4"/>
    <w:basedOn w:val="Normal"/>
    <w:next w:val="Normal"/>
    <w:uiPriority w:val="39"/>
    <w:unhideWhenUsed/>
    <w:qFormat/>
    <w:rsid w:val="00302536"/>
    <w:pPr>
      <w:spacing w:after="100"/>
      <w:ind w:left="720"/>
    </w:pPr>
    <w:rPr>
      <w:rFonts w:ascii="Times New Roman" w:hAnsi="Times New Roman"/>
      <w:sz w:val="24"/>
    </w:rPr>
  </w:style>
  <w:style w:type="paragraph" w:styleId="TOC5">
    <w:name w:val="toc 5"/>
    <w:basedOn w:val="Normal"/>
    <w:next w:val="Normal"/>
    <w:uiPriority w:val="39"/>
    <w:unhideWhenUsed/>
    <w:qFormat/>
    <w:rsid w:val="00302536"/>
    <w:pPr>
      <w:spacing w:after="100"/>
      <w:ind w:left="880"/>
    </w:pPr>
    <w:rPr>
      <w:rFonts w:ascii="Times New Roman" w:hAnsi="Times New Roman"/>
      <w:sz w:val="24"/>
    </w:rPr>
  </w:style>
  <w:style w:type="paragraph" w:styleId="TOC6">
    <w:name w:val="toc 6"/>
    <w:basedOn w:val="Normal"/>
    <w:next w:val="Normal"/>
    <w:uiPriority w:val="39"/>
    <w:unhideWhenUsed/>
    <w:qFormat/>
    <w:pPr>
      <w:spacing w:after="100"/>
      <w:ind w:left="1100"/>
    </w:pPr>
    <w:rPr>
      <w:sz w:val="24"/>
    </w:rPr>
  </w:style>
  <w:style w:type="paragraph" w:styleId="TOC7">
    <w:name w:val="toc 7"/>
    <w:basedOn w:val="Normal"/>
    <w:next w:val="Normal"/>
    <w:uiPriority w:val="39"/>
    <w:unhideWhenUsed/>
    <w:qFormat/>
    <w:pPr>
      <w:spacing w:after="100"/>
      <w:ind w:left="1320"/>
    </w:pPr>
    <w:rPr>
      <w:sz w:val="24"/>
    </w:rPr>
  </w:style>
  <w:style w:type="paragraph" w:styleId="TOC8">
    <w:name w:val="toc 8"/>
    <w:basedOn w:val="Normal"/>
    <w:next w:val="Normal"/>
    <w:uiPriority w:val="39"/>
    <w:unhideWhenUsed/>
    <w:qFormat/>
    <w:pPr>
      <w:spacing w:after="100"/>
      <w:ind w:left="1540"/>
    </w:pPr>
    <w:rPr>
      <w:sz w:val="24"/>
    </w:rPr>
  </w:style>
  <w:style w:type="paragraph" w:styleId="TOC9">
    <w:name w:val="toc 9"/>
    <w:basedOn w:val="Normal"/>
    <w:next w:val="Normal"/>
    <w:uiPriority w:val="39"/>
    <w:unhideWhenUsed/>
    <w:qFormat/>
    <w:pPr>
      <w:spacing w:after="100"/>
      <w:ind w:left="1920"/>
    </w:pPr>
    <w:rPr>
      <w:sz w:val="24"/>
    </w:rPr>
  </w:style>
  <w:style w:type="character" w:styleId="CommentReference">
    <w:name w:val="annotation reference"/>
    <w:uiPriority w:val="99"/>
    <w:unhideWhenUsed/>
    <w:qFormat/>
    <w:rPr>
      <w:sz w:val="16"/>
      <w:szCs w:val="16"/>
    </w:rPr>
  </w:style>
  <w:style w:type="character" w:styleId="Emphasis">
    <w:name w:val="Emphasis"/>
    <w:uiPriority w:val="20"/>
    <w:qFormat/>
    <w:rPr>
      <w:i/>
      <w:iCs/>
    </w:rPr>
  </w:style>
  <w:style w:type="character" w:styleId="FollowedHyperlink">
    <w:name w:val="FollowedHyperlink"/>
    <w:uiPriority w:val="99"/>
    <w:unhideWhenUsed/>
    <w:qFormat/>
    <w:rPr>
      <w:color w:val="954F72"/>
      <w:u w:val="single"/>
    </w:rPr>
  </w:style>
  <w:style w:type="character" w:styleId="Hyperlink">
    <w:name w:val="Hyperlink"/>
    <w:uiPriority w:val="99"/>
    <w:unhideWhenUsed/>
    <w:qFormat/>
    <w:rPr>
      <w:color w:val="0563C1"/>
      <w:u w:val="single"/>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paragraph" w:customStyle="1" w:styleId="z-TopofForm1">
    <w:name w:val="z-Top of Form1"/>
    <w:basedOn w:val="Normal"/>
    <w:next w:val="Normal"/>
    <w:link w:val="z-TopofFormChar"/>
    <w:uiPriority w:val="99"/>
    <w:unhideWhenUsed/>
    <w:qFormat/>
    <w:pPr>
      <w:pBdr>
        <w:bottom w:val="single" w:sz="6" w:space="1" w:color="auto"/>
      </w:pBdr>
      <w:spacing w:line="240" w:lineRule="auto"/>
      <w:jc w:val="center"/>
    </w:pPr>
    <w:rPr>
      <w:rFonts w:ascii="Arial" w:eastAsia="Times New Roman" w:hAnsi="Arial" w:cs="Arial"/>
      <w:vanish/>
      <w:sz w:val="16"/>
      <w:szCs w:val="16"/>
    </w:rPr>
  </w:style>
  <w:style w:type="paragraph" w:customStyle="1" w:styleId="z-BottomofForm1">
    <w:name w:val="z-Bottom of Form1"/>
    <w:basedOn w:val="Normal"/>
    <w:next w:val="Normal"/>
    <w:link w:val="z-BottomofFormChar"/>
    <w:uiPriority w:val="99"/>
    <w:unhideWhenUsed/>
    <w:qFormat/>
    <w:pPr>
      <w:pBdr>
        <w:top w:val="single" w:sz="6" w:space="1" w:color="auto"/>
      </w:pBdr>
      <w:spacing w:line="240" w:lineRule="auto"/>
      <w:jc w:val="center"/>
    </w:pPr>
    <w:rPr>
      <w:rFonts w:ascii="Arial" w:eastAsia="Times New Roman" w:hAnsi="Arial" w:cs="Arial"/>
      <w:vanish/>
      <w:sz w:val="16"/>
      <w:szCs w:val="16"/>
    </w:rPr>
  </w:style>
  <w:style w:type="paragraph" w:customStyle="1" w:styleId="TITLE1">
    <w:name w:val="TITLE1"/>
    <w:basedOn w:val="Heading1"/>
    <w:link w:val="TITLE1Char"/>
    <w:qFormat/>
    <w:rsid w:val="00506376"/>
    <w:pPr>
      <w:spacing w:before="0" w:after="0" w:line="480" w:lineRule="auto"/>
      <w:jc w:val="center"/>
    </w:pPr>
    <w:rPr>
      <w:rFonts w:ascii="Times New Roman" w:hAnsi="Times New Roman"/>
      <w:b/>
      <w:caps/>
      <w:color w:val="auto"/>
      <w:sz w:val="24"/>
    </w:rPr>
  </w:style>
  <w:style w:type="paragraph" w:customStyle="1" w:styleId="TITLE2">
    <w:name w:val="TITLE2"/>
    <w:basedOn w:val="Heading2"/>
    <w:link w:val="TITLE2Char"/>
    <w:qFormat/>
    <w:rsid w:val="00506376"/>
    <w:pPr>
      <w:spacing w:before="0" w:after="0" w:line="480" w:lineRule="auto"/>
      <w:jc w:val="center"/>
    </w:pPr>
    <w:rPr>
      <w:rFonts w:ascii="Times New Roman" w:hAnsi="Times New Roman"/>
      <w:b/>
      <w:caps/>
      <w:color w:val="auto"/>
      <w:sz w:val="24"/>
    </w:rPr>
  </w:style>
  <w:style w:type="paragraph" w:customStyle="1" w:styleId="TITLE3">
    <w:name w:val="TITLE3"/>
    <w:basedOn w:val="Heading3"/>
    <w:link w:val="TITLE3Char"/>
    <w:qFormat/>
    <w:rsid w:val="00506376"/>
    <w:pPr>
      <w:spacing w:before="0" w:after="0" w:line="480" w:lineRule="auto"/>
    </w:pPr>
    <w:rPr>
      <w:rFonts w:ascii="Times New Roman" w:hAnsi="Times New Roman"/>
      <w:b/>
      <w:color w:val="auto"/>
      <w:sz w:val="24"/>
    </w:rPr>
  </w:style>
  <w:style w:type="paragraph" w:customStyle="1" w:styleId="Figures">
    <w:name w:val="Figures"/>
    <w:basedOn w:val="Footer"/>
    <w:next w:val="Heading1"/>
    <w:link w:val="FiguresChar"/>
    <w:pPr>
      <w:jc w:val="center"/>
    </w:pPr>
    <w:rPr>
      <w:color w:val="000000"/>
    </w:rPr>
  </w:style>
  <w:style w:type="paragraph" w:customStyle="1" w:styleId="NoSpacing1">
    <w:name w:val="No Spacing1"/>
    <w:link w:val="NoSpacingChar"/>
    <w:uiPriority w:val="1"/>
    <w:qFormat/>
    <w:pPr>
      <w:spacing w:after="200" w:line="276" w:lineRule="auto"/>
    </w:pPr>
    <w:rPr>
      <w:rFonts w:eastAsia="SimHei" w:cs="Calibri"/>
      <w:sz w:val="24"/>
      <w:lang w:val="en-US" w:eastAsia="ko-KR"/>
    </w:rPr>
  </w:style>
  <w:style w:type="paragraph" w:customStyle="1" w:styleId="TOCHeading1">
    <w:name w:val="TOC Heading1"/>
    <w:basedOn w:val="Heading1"/>
    <w:next w:val="Normal"/>
    <w:uiPriority w:val="39"/>
    <w:unhideWhenUsed/>
    <w:qFormat/>
    <w:pPr>
      <w:outlineLvl w:val="9"/>
    </w:pPr>
    <w:rPr>
      <w:lang w:eastAsia="en-US"/>
    </w:rPr>
  </w:style>
  <w:style w:type="paragraph" w:customStyle="1" w:styleId="TOCBody">
    <w:name w:val="TOC Body"/>
    <w:basedOn w:val="TOC1"/>
    <w:next w:val="TOC1"/>
    <w:link w:val="TOCBodyChar"/>
    <w:qFormat/>
    <w:rsid w:val="00506376"/>
    <w:pPr>
      <w:spacing w:line="240" w:lineRule="auto"/>
      <w:ind w:left="475" w:hanging="475"/>
      <w:jc w:val="center"/>
    </w:pPr>
  </w:style>
  <w:style w:type="paragraph" w:customStyle="1" w:styleId="TITLE4">
    <w:name w:val="TITLE4"/>
    <w:basedOn w:val="Heading4"/>
    <w:link w:val="TITLE4Char"/>
    <w:qFormat/>
    <w:rsid w:val="00506376"/>
    <w:pPr>
      <w:spacing w:before="0" w:after="0" w:line="480" w:lineRule="auto"/>
      <w:ind w:left="720"/>
    </w:pPr>
    <w:rPr>
      <w:rFonts w:ascii="Times New Roman" w:hAnsi="Times New Roman"/>
      <w:b/>
      <w:i w:val="0"/>
      <w:color w:val="auto"/>
      <w:sz w:val="24"/>
    </w:rPr>
  </w:style>
  <w:style w:type="paragraph" w:customStyle="1" w:styleId="Revision1">
    <w:name w:val="Revision1"/>
    <w:hidden/>
    <w:uiPriority w:val="99"/>
    <w:semiHidden/>
    <w:qFormat/>
    <w:pPr>
      <w:spacing w:after="200" w:line="276" w:lineRule="auto"/>
    </w:pPr>
    <w:rPr>
      <w:rFonts w:eastAsia="SimHei" w:cs="Calibri"/>
      <w:sz w:val="24"/>
      <w:lang w:val="en-US" w:eastAsia="ko-KR"/>
    </w:rPr>
  </w:style>
  <w:style w:type="paragraph" w:customStyle="1" w:styleId="LOT">
    <w:name w:val="LOT"/>
    <w:basedOn w:val="TableofFigures"/>
    <w:link w:val="LOTChar"/>
    <w:rsid w:val="001F13BD"/>
  </w:style>
  <w:style w:type="paragraph" w:customStyle="1" w:styleId="TOF">
    <w:name w:val="TOF"/>
    <w:basedOn w:val="TableofFigures"/>
    <w:link w:val="TOFChar"/>
    <w:qFormat/>
    <w:pPr>
      <w:tabs>
        <w:tab w:val="right" w:leader="dot" w:pos="8630"/>
      </w:tabs>
      <w:jc w:val="center"/>
    </w:pPr>
  </w:style>
  <w:style w:type="paragraph" w:customStyle="1" w:styleId="features-listcontent">
    <w:name w:val="features-list__content"/>
    <w:basedOn w:val="Normal"/>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pPr>
      <w:autoSpaceDE w:val="0"/>
      <w:autoSpaceDN w:val="0"/>
      <w:adjustRightInd w:val="0"/>
      <w:spacing w:after="200" w:line="276" w:lineRule="auto"/>
    </w:pPr>
    <w:rPr>
      <w:rFonts w:ascii="Times New Roman" w:eastAsia="SimHei" w:hAnsi="Times New Roman" w:cs="Times New Roman"/>
      <w:color w:val="000000"/>
      <w:sz w:val="24"/>
      <w:szCs w:val="24"/>
      <w:lang w:val="en-US" w:eastAsia="zh-CN"/>
    </w:rPr>
  </w:style>
  <w:style w:type="paragraph" w:customStyle="1" w:styleId="xl65">
    <w:name w:val="xl65"/>
    <w:basedOn w:val="Normal"/>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qFormat/>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qFormat/>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8">
    <w:name w:val="xl68"/>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9">
    <w:name w:val="xl69"/>
    <w:basedOn w:val="Normal"/>
    <w:qFormat/>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qFormat/>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qFormat/>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NoSpacing11">
    <w:name w:val="No Spacing11"/>
    <w:uiPriority w:val="1"/>
    <w:qFormat/>
    <w:pPr>
      <w:spacing w:after="200" w:line="276" w:lineRule="auto"/>
    </w:pPr>
    <w:rPr>
      <w:rFonts w:ascii="Calibri" w:eastAsia="Calibri" w:hAnsi="Calibri" w:cs="Times New Roman"/>
      <w:sz w:val="22"/>
      <w:szCs w:val="22"/>
      <w:lang w:val="en-US" w:eastAsia="zh-CN"/>
    </w:rPr>
  </w:style>
  <w:style w:type="paragraph" w:customStyle="1" w:styleId="Standard">
    <w:name w:val="Standard"/>
    <w:pPr>
      <w:widowControl w:val="0"/>
      <w:suppressAutoHyphens/>
      <w:autoSpaceDN w:val="0"/>
      <w:spacing w:after="200" w:line="276" w:lineRule="auto"/>
      <w:textAlignment w:val="baseline"/>
    </w:pPr>
    <w:rPr>
      <w:rFonts w:ascii="Times New Roman" w:eastAsia="Droid Sans Fallback" w:hAnsi="Times New Roman" w:cs="Lohit Hindi"/>
      <w:kern w:val="3"/>
      <w:sz w:val="24"/>
      <w:szCs w:val="24"/>
      <w:lang w:val="en-US" w:eastAsia="zh-CN"/>
    </w:rPr>
  </w:style>
  <w:style w:type="paragraph" w:customStyle="1" w:styleId="ListParagraph11">
    <w:name w:val="List Paragraph11"/>
    <w:basedOn w:val="Normal"/>
    <w:uiPriority w:val="34"/>
    <w:qFormat/>
    <w:pPr>
      <w:widowControl w:val="0"/>
      <w:suppressAutoHyphens/>
      <w:autoSpaceDN w:val="0"/>
      <w:spacing w:line="240" w:lineRule="auto"/>
      <w:ind w:left="720"/>
      <w:contextualSpacing/>
      <w:textAlignment w:val="baseline"/>
    </w:pPr>
    <w:rPr>
      <w:rFonts w:ascii="Times New Roman" w:eastAsia="Droid Sans Fallback" w:hAnsi="Times New Roman" w:cs="Lohit Hindi"/>
      <w:kern w:val="3"/>
      <w:sz w:val="24"/>
      <w:szCs w:val="24"/>
      <w:lang w:eastAsia="zh-CN"/>
    </w:rPr>
  </w:style>
  <w:style w:type="paragraph" w:customStyle="1" w:styleId="CoverSubheader">
    <w:name w:val="Cover Subheader"/>
    <w:basedOn w:val="Normal"/>
    <w:pPr>
      <w:widowControl w:val="0"/>
      <w:suppressAutoHyphens/>
      <w:autoSpaceDN w:val="0"/>
      <w:spacing w:line="240" w:lineRule="auto"/>
      <w:jc w:val="right"/>
    </w:pPr>
    <w:rPr>
      <w:rFonts w:ascii="Times New Roman" w:eastAsia="Droid Sans Fallback" w:hAnsi="Times New Roman" w:cs="Lohit Hindi"/>
      <w:kern w:val="3"/>
      <w:sz w:val="32"/>
      <w:szCs w:val="32"/>
      <w:lang w:eastAsia="zh-CN"/>
    </w:rPr>
  </w:style>
  <w:style w:type="paragraph" w:customStyle="1" w:styleId="intro">
    <w:name w:val="intro"/>
    <w:basedOn w:val="Normal"/>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customStyle="1" w:styleId="5yl5">
    <w:name w:val="_5yl5"/>
    <w:basedOn w:val="DefaultParagraphFont"/>
    <w:qFormat/>
  </w:style>
  <w:style w:type="character" w:customStyle="1" w:styleId="hvr">
    <w:name w:val="hvr"/>
    <w:basedOn w:val="DefaultParagraphFon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dt6">
    <w:name w:val="dt6"/>
    <w:basedOn w:val="DefaultParagraphFont"/>
  </w:style>
  <w:style w:type="character" w:customStyle="1" w:styleId="z-TopofFormChar">
    <w:name w:val="z-Top of Form Char"/>
    <w:link w:val="z-TopofForm1"/>
    <w:uiPriority w:val="99"/>
    <w:semiHidden/>
    <w:qFormat/>
    <w:rPr>
      <w:rFonts w:ascii="Arial" w:eastAsia="Times New Roman" w:hAnsi="Arial" w:cs="Arial"/>
      <w:vanish/>
      <w:sz w:val="16"/>
      <w:szCs w:val="16"/>
    </w:rPr>
  </w:style>
  <w:style w:type="character" w:customStyle="1" w:styleId="z-BottomofFormChar">
    <w:name w:val="z-Bottom of Form Char"/>
    <w:link w:val="z-BottomofForm1"/>
    <w:uiPriority w:val="99"/>
    <w:semiHidden/>
    <w:qFormat/>
    <w:rPr>
      <w:rFonts w:ascii="Arial" w:eastAsia="Times New Roman" w:hAnsi="Arial" w:cs="Arial"/>
      <w:vanish/>
      <w:sz w:val="16"/>
      <w:szCs w:val="16"/>
    </w:rPr>
  </w:style>
  <w:style w:type="character" w:customStyle="1" w:styleId="Heading1Char">
    <w:name w:val="Heading 1 Char"/>
    <w:link w:val="Heading1"/>
    <w:qFormat/>
    <w:rPr>
      <w:rFonts w:ascii="Calibri Light" w:eastAsia="SimHei" w:hAnsi="Calibri Light" w:cs="SimHei"/>
      <w:color w:val="2D73B3"/>
      <w:sz w:val="32"/>
      <w:szCs w:val="32"/>
    </w:rPr>
  </w:style>
  <w:style w:type="character" w:customStyle="1" w:styleId="TITLE1Char">
    <w:name w:val="TITLE1 Char"/>
    <w:link w:val="TITLE1"/>
    <w:qFormat/>
    <w:rsid w:val="00506376"/>
    <w:rPr>
      <w:rFonts w:ascii="Times New Roman" w:eastAsia="SimHei" w:hAnsi="Times New Roman" w:cs="SimHei"/>
      <w:b/>
      <w:caps/>
      <w:sz w:val="24"/>
      <w:szCs w:val="32"/>
      <w:lang w:val="en-US" w:eastAsia="ko-KR"/>
    </w:rPr>
  </w:style>
  <w:style w:type="character" w:customStyle="1" w:styleId="Heading2Char">
    <w:name w:val="Heading 2 Char"/>
    <w:link w:val="Heading2"/>
    <w:uiPriority w:val="9"/>
    <w:qFormat/>
    <w:rPr>
      <w:rFonts w:ascii="Calibri Light" w:eastAsia="SimHei" w:hAnsi="Calibri Light" w:cs="SimHei"/>
      <w:color w:val="2D73B3"/>
      <w:sz w:val="26"/>
      <w:szCs w:val="26"/>
    </w:rPr>
  </w:style>
  <w:style w:type="character" w:customStyle="1" w:styleId="TITLE2Char">
    <w:name w:val="TITLE2 Char"/>
    <w:link w:val="TITLE2"/>
    <w:qFormat/>
    <w:rsid w:val="00506376"/>
    <w:rPr>
      <w:rFonts w:ascii="Times New Roman" w:eastAsia="SimHei" w:hAnsi="Times New Roman" w:cs="SimHei"/>
      <w:b/>
      <w:caps/>
      <w:sz w:val="24"/>
      <w:szCs w:val="26"/>
      <w:lang w:val="en-US" w:eastAsia="ko-KR"/>
    </w:rPr>
  </w:style>
  <w:style w:type="character" w:customStyle="1" w:styleId="Heading3Char">
    <w:name w:val="Heading 3 Char"/>
    <w:link w:val="Heading3"/>
    <w:uiPriority w:val="9"/>
    <w:semiHidden/>
    <w:qFormat/>
    <w:rPr>
      <w:rFonts w:ascii="Calibri Light" w:eastAsia="SimHei" w:hAnsi="Calibri Light" w:cs="SimHei"/>
      <w:color w:val="1E4E79"/>
      <w:sz w:val="24"/>
      <w:szCs w:val="24"/>
    </w:rPr>
  </w:style>
  <w:style w:type="character" w:customStyle="1" w:styleId="TITLE3Char">
    <w:name w:val="TITLE3 Char"/>
    <w:link w:val="TITLE3"/>
    <w:qFormat/>
    <w:rsid w:val="00506376"/>
    <w:rPr>
      <w:rFonts w:ascii="Times New Roman" w:eastAsia="SimHei" w:hAnsi="Times New Roman" w:cs="SimHei"/>
      <w:b/>
      <w:sz w:val="24"/>
      <w:szCs w:val="24"/>
      <w:lang w:val="en-US" w:eastAsia="ko-KR"/>
    </w:rPr>
  </w:style>
  <w:style w:type="character" w:customStyle="1" w:styleId="FiguresChar">
    <w:name w:val="Figures Char"/>
    <w:link w:val="Figures"/>
    <w:qFormat/>
    <w:rPr>
      <w:rFonts w:ascii="Bookman Old Style" w:hAnsi="Bookman Old Style"/>
      <w:color w:val="000000"/>
      <w:sz w:val="24"/>
    </w:rPr>
  </w:style>
  <w:style w:type="character" w:customStyle="1" w:styleId="TOC1Char">
    <w:name w:val="TOC 1 Char"/>
    <w:link w:val="TOC1"/>
    <w:uiPriority w:val="39"/>
    <w:qFormat/>
    <w:rsid w:val="00302536"/>
    <w:rPr>
      <w:rFonts w:ascii="Times New Roman" w:eastAsia="SimHei" w:hAnsi="Times New Roman" w:cs="Calibri"/>
      <w:b/>
      <w:sz w:val="24"/>
      <w:lang w:val="en-US" w:eastAsia="ko-KR"/>
    </w:rPr>
  </w:style>
  <w:style w:type="character" w:customStyle="1" w:styleId="TOCBodyChar">
    <w:name w:val="TOC Body Char"/>
    <w:link w:val="TOCBody"/>
    <w:qFormat/>
    <w:rsid w:val="00506376"/>
    <w:rPr>
      <w:rFonts w:ascii="Times New Roman" w:eastAsia="SimHei" w:hAnsi="Times New Roman" w:cs="Calibri"/>
      <w:b/>
      <w:sz w:val="24"/>
      <w:lang w:val="en-US" w:eastAsia="ko-KR"/>
    </w:rPr>
  </w:style>
  <w:style w:type="character" w:customStyle="1" w:styleId="Heading4Char">
    <w:name w:val="Heading 4 Char"/>
    <w:link w:val="Heading4"/>
    <w:uiPriority w:val="9"/>
    <w:semiHidden/>
    <w:qFormat/>
    <w:rPr>
      <w:rFonts w:ascii="Calibri Light" w:eastAsia="SimHei" w:hAnsi="Calibri Light" w:cs="SimHei"/>
      <w:i/>
      <w:iCs/>
      <w:color w:val="2D73B3"/>
      <w:sz w:val="24"/>
    </w:rPr>
  </w:style>
  <w:style w:type="character" w:customStyle="1" w:styleId="TITLE4Char">
    <w:name w:val="TITLE4 Char"/>
    <w:link w:val="TITLE4"/>
    <w:qFormat/>
    <w:rsid w:val="00506376"/>
    <w:rPr>
      <w:rFonts w:ascii="Times New Roman" w:eastAsia="SimHei" w:hAnsi="Times New Roman" w:cs="SimHei"/>
      <w:b/>
      <w:iCs/>
      <w:sz w:val="24"/>
      <w:lang w:val="en-US" w:eastAsia="ko-KR"/>
    </w:rPr>
  </w:style>
  <w:style w:type="character" w:customStyle="1" w:styleId="CommentTextChar">
    <w:name w:val="Comment Text Char"/>
    <w:link w:val="CommentText"/>
    <w:uiPriority w:val="99"/>
    <w:semiHidden/>
    <w:qFormat/>
    <w:rPr>
      <w:sz w:val="20"/>
      <w:szCs w:val="20"/>
    </w:rPr>
  </w:style>
  <w:style w:type="character" w:customStyle="1" w:styleId="CommentSubjectChar">
    <w:name w:val="Comment Subject Char"/>
    <w:link w:val="CommentSubject"/>
    <w:uiPriority w:val="99"/>
    <w:semiHidden/>
    <w:qFormat/>
    <w:rPr>
      <w:b/>
      <w:bCs/>
      <w:sz w:val="20"/>
      <w:szCs w:val="20"/>
    </w:rPr>
  </w:style>
  <w:style w:type="character" w:customStyle="1" w:styleId="BalloonTextChar">
    <w:name w:val="Balloon Text Char"/>
    <w:link w:val="BalloonText"/>
    <w:uiPriority w:val="99"/>
    <w:semiHidden/>
    <w:qFormat/>
    <w:rPr>
      <w:rFonts w:ascii="Segoe UI" w:hAnsi="Segoe UI" w:cs="Segoe UI"/>
      <w:sz w:val="20"/>
      <w:szCs w:val="18"/>
    </w:rPr>
  </w:style>
  <w:style w:type="character" w:customStyle="1" w:styleId="TableofFiguresChar">
    <w:name w:val="Table of Figures Char"/>
    <w:link w:val="TableofFigures"/>
    <w:uiPriority w:val="99"/>
    <w:rsid w:val="00061C72"/>
    <w:rPr>
      <w:rFonts w:ascii="Times New Roman" w:eastAsia="SimHei" w:hAnsi="Times New Roman" w:cs="Calibri"/>
      <w:sz w:val="24"/>
      <w:lang w:val="en-US" w:eastAsia="ko-KR"/>
    </w:rPr>
  </w:style>
  <w:style w:type="character" w:customStyle="1" w:styleId="LOTChar">
    <w:name w:val="LOT Char"/>
    <w:link w:val="LOT"/>
    <w:qFormat/>
    <w:rsid w:val="001F13BD"/>
    <w:rPr>
      <w:rFonts w:eastAsia="SimHei" w:cs="Calibri"/>
      <w:sz w:val="24"/>
      <w:lang w:val="en-US" w:eastAsia="ko-KR"/>
    </w:rPr>
  </w:style>
  <w:style w:type="character" w:customStyle="1" w:styleId="LOFChar">
    <w:name w:val="LOF Char"/>
    <w:link w:val="LOF"/>
    <w:rsid w:val="00B26ED5"/>
    <w:rPr>
      <w:rFonts w:ascii="Times New Roman" w:eastAsia="SimHei" w:hAnsi="Times New Roman" w:cs="Times New Roman"/>
      <w:sz w:val="24"/>
      <w:szCs w:val="24"/>
      <w:lang w:val="en-US" w:eastAsia="ko-KR"/>
    </w:rPr>
  </w:style>
  <w:style w:type="character" w:customStyle="1" w:styleId="TOFChar">
    <w:name w:val="TOF Char"/>
    <w:link w:val="TOF"/>
    <w:qFormat/>
    <w:rPr>
      <w:sz w:val="24"/>
    </w:rPr>
  </w:style>
  <w:style w:type="character" w:customStyle="1" w:styleId="Heading5Char">
    <w:name w:val="Heading 5 Char"/>
    <w:link w:val="Heading5"/>
    <w:uiPriority w:val="9"/>
    <w:semiHidden/>
    <w:qFormat/>
    <w:rPr>
      <w:rFonts w:ascii="Calibri Light" w:eastAsia="SimHei" w:hAnsi="Calibri Light" w:cs="SimHei"/>
      <w:color w:val="2D73B3"/>
    </w:rPr>
  </w:style>
  <w:style w:type="character" w:customStyle="1" w:styleId="apple-converted-space">
    <w:name w:val="apple-converted-space"/>
    <w:basedOn w:val="DefaultParagraphFont"/>
  </w:style>
  <w:style w:type="character" w:customStyle="1" w:styleId="a">
    <w:name w:val="a"/>
    <w:basedOn w:val="DefaultParagraphFont"/>
  </w:style>
  <w:style w:type="character" w:customStyle="1" w:styleId="ilad">
    <w:name w:val="il_ad"/>
  </w:style>
  <w:style w:type="character" w:customStyle="1" w:styleId="CommentSubjectChar1">
    <w:name w:val="Comment Subject Char1"/>
    <w:semiHidden/>
    <w:qFormat/>
    <w:rPr>
      <w:rFonts w:ascii="Calibri" w:eastAsia="Calibri" w:hAnsi="Calibri" w:cs="SimHei"/>
      <w:b/>
      <w:bCs/>
      <w:sz w:val="20"/>
      <w:szCs w:val="20"/>
      <w:lang w:val="en-US" w:eastAsia="en-US"/>
    </w:rPr>
  </w:style>
  <w:style w:type="character" w:customStyle="1" w:styleId="searchmatch">
    <w:name w:val="searchmatch"/>
    <w:basedOn w:val="DefaultParagraphFont"/>
  </w:style>
  <w:style w:type="character" w:customStyle="1" w:styleId="NoSpacingChar">
    <w:name w:val="No Spacing Char"/>
    <w:link w:val="NoSpacing1"/>
    <w:uiPriority w:val="1"/>
    <w:qFormat/>
    <w:rPr>
      <w:rFonts w:ascii="Bookman Old Style" w:eastAsia="SimHei" w:hAnsi="Bookman Old Style" w:cs="Calibri"/>
      <w:sz w:val="24"/>
      <w:lang w:val="en-US" w:eastAsia="ko-KR"/>
    </w:rPr>
  </w:style>
  <w:style w:type="paragraph" w:customStyle="1" w:styleId="TOCHeading2">
    <w:name w:val="TOC Heading2"/>
    <w:basedOn w:val="Heading1"/>
    <w:next w:val="Normal"/>
    <w:uiPriority w:val="39"/>
    <w:unhideWhenUsed/>
    <w:qFormat/>
    <w:pPr>
      <w:outlineLvl w:val="9"/>
    </w:pPr>
    <w:rPr>
      <w:rFonts w:eastAsia="Times New Roman" w:cs="Times New Roman"/>
      <w:color w:val="2E74B5"/>
      <w:lang w:eastAsia="en-US"/>
    </w:rPr>
  </w:style>
  <w:style w:type="paragraph" w:styleId="ListParagraph">
    <w:name w:val="List Paragraph"/>
    <w:basedOn w:val="Normal"/>
    <w:uiPriority w:val="34"/>
    <w:qFormat/>
    <w:pPr>
      <w:ind w:left="720"/>
      <w:contextualSpacing/>
    </w:pPr>
  </w:style>
  <w:style w:type="paragraph" w:customStyle="1" w:styleId="ListParagraph4">
    <w:name w:val="List Paragraph4"/>
    <w:basedOn w:val="Normal"/>
    <w:uiPriority w:val="99"/>
    <w:qFormat/>
    <w:pPr>
      <w:spacing w:line="276" w:lineRule="auto"/>
      <w:ind w:left="720"/>
      <w:contextualSpacing/>
    </w:pPr>
    <w:rPr>
      <w:rFonts w:asciiTheme="minorHAnsi" w:eastAsiaTheme="minorHAnsi" w:hAnsiTheme="minorHAnsi" w:cstheme="minorBidi"/>
      <w:szCs w:val="22"/>
      <w:lang w:eastAsia="en-US"/>
    </w:rPr>
  </w:style>
  <w:style w:type="character" w:customStyle="1" w:styleId="one-click-content">
    <w:name w:val="one-click-content"/>
    <w:basedOn w:val="DefaultParagraphFont"/>
  </w:style>
  <w:style w:type="character" w:customStyle="1" w:styleId="one-click">
    <w:name w:val="one-click"/>
    <w:basedOn w:val="DefaultParagraphFont"/>
  </w:style>
  <w:style w:type="character" w:customStyle="1" w:styleId="luna-def-number">
    <w:name w:val="luna-def-number"/>
    <w:basedOn w:val="DefaultParagraphFont"/>
    <w:qFormat/>
  </w:style>
  <w:style w:type="paragraph" w:customStyle="1" w:styleId="CapstoneBody">
    <w:name w:val="CapstoneBody"/>
    <w:basedOn w:val="Normal"/>
    <w:link w:val="CapstoneBodyChar"/>
    <w:qFormat/>
    <w:rsid w:val="00583B11"/>
    <w:pPr>
      <w:spacing w:after="0" w:line="480" w:lineRule="auto"/>
    </w:pPr>
    <w:rPr>
      <w:rFonts w:ascii="Times New Roman" w:hAnsi="Times New Roman"/>
      <w:sz w:val="24"/>
      <w:szCs w:val="24"/>
    </w:rPr>
  </w:style>
  <w:style w:type="character" w:customStyle="1" w:styleId="CapstoneBodyChar">
    <w:name w:val="CapstoneBody Char"/>
    <w:basedOn w:val="DefaultParagraphFont"/>
    <w:link w:val="CapstoneBody"/>
    <w:qFormat/>
    <w:rsid w:val="00583B11"/>
    <w:rPr>
      <w:rFonts w:ascii="Times New Roman" w:eastAsia="SimHei" w:hAnsi="Times New Roman" w:cs="Calibri"/>
      <w:sz w:val="24"/>
      <w:szCs w:val="24"/>
      <w:lang w:val="en-US" w:eastAsia="ko-KR"/>
    </w:rPr>
  </w:style>
  <w:style w:type="paragraph" w:customStyle="1" w:styleId="MainBody">
    <w:name w:val="MainBody"/>
    <w:basedOn w:val="Normal"/>
    <w:link w:val="MainBodyChar"/>
    <w:qFormat/>
    <w:rsid w:val="00506376"/>
    <w:pPr>
      <w:spacing w:after="0" w:line="480" w:lineRule="auto"/>
      <w:ind w:firstLine="720"/>
      <w:jc w:val="both"/>
    </w:pPr>
    <w:rPr>
      <w:rFonts w:ascii="Times New Roman" w:hAnsi="Times New Roman" w:cs="Times New Roman"/>
      <w:sz w:val="24"/>
      <w:szCs w:val="24"/>
    </w:rPr>
  </w:style>
  <w:style w:type="character" w:customStyle="1" w:styleId="MainBodyChar">
    <w:name w:val="MainBody Char"/>
    <w:basedOn w:val="DefaultParagraphFont"/>
    <w:link w:val="MainBody"/>
    <w:qFormat/>
    <w:rsid w:val="00506376"/>
    <w:rPr>
      <w:rFonts w:ascii="Times New Roman" w:eastAsia="SimHei" w:hAnsi="Times New Roman" w:cs="Times New Roman"/>
      <w:sz w:val="24"/>
      <w:szCs w:val="24"/>
      <w:lang w:val="en-US" w:eastAsia="ko-KR"/>
    </w:rPr>
  </w:style>
  <w:style w:type="character" w:customStyle="1" w:styleId="SubtitleChar">
    <w:name w:val="Subtitle Char"/>
    <w:basedOn w:val="DefaultParagraphFont"/>
    <w:link w:val="Subtitle"/>
    <w:uiPriority w:val="11"/>
    <w:qFormat/>
    <w:rPr>
      <w:rFonts w:asciiTheme="minorHAnsi" w:eastAsiaTheme="minorEastAsia" w:hAnsiTheme="minorHAnsi" w:cstheme="minorBidi"/>
      <w:color w:val="595959" w:themeColor="text1" w:themeTint="A6"/>
      <w:spacing w:val="15"/>
      <w:sz w:val="22"/>
      <w:szCs w:val="22"/>
      <w:lang w:val="en-US" w:eastAsia="ko-KR"/>
    </w:rPr>
  </w:style>
  <w:style w:type="table" w:customStyle="1" w:styleId="GridTable5Dark-Accent31">
    <w:name w:val="Grid Table 5 Dark - Accent 31"/>
    <w:basedOn w:val="TableNormal"/>
    <w:uiPriority w:val="50"/>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Bibliography">
    <w:name w:val="Bibliography"/>
    <w:basedOn w:val="Normal"/>
    <w:next w:val="Normal"/>
    <w:link w:val="BibliographyChar"/>
    <w:uiPriority w:val="37"/>
    <w:unhideWhenUsed/>
    <w:rsid w:val="004E4605"/>
    <w:pPr>
      <w:spacing w:after="160" w:line="240" w:lineRule="auto"/>
      <w:ind w:left="720" w:hanging="720"/>
    </w:pPr>
    <w:rPr>
      <w:sz w:val="24"/>
    </w:rPr>
  </w:style>
  <w:style w:type="paragraph" w:customStyle="1" w:styleId="myReference">
    <w:name w:val="myReference"/>
    <w:basedOn w:val="Bibliography"/>
    <w:link w:val="myReferenceChar"/>
    <w:rsid w:val="00601121"/>
  </w:style>
  <w:style w:type="character" w:customStyle="1" w:styleId="BibliographyChar">
    <w:name w:val="Bibliography Char"/>
    <w:basedOn w:val="DefaultParagraphFont"/>
    <w:link w:val="Bibliography"/>
    <w:uiPriority w:val="37"/>
    <w:rsid w:val="004E4605"/>
    <w:rPr>
      <w:rFonts w:eastAsia="SimHei" w:cs="Calibri"/>
      <w:sz w:val="24"/>
      <w:lang w:val="en-US" w:eastAsia="ko-KR"/>
    </w:rPr>
  </w:style>
  <w:style w:type="character" w:customStyle="1" w:styleId="myReferenceChar">
    <w:name w:val="myReference Char"/>
    <w:basedOn w:val="BibliographyChar"/>
    <w:link w:val="myReference"/>
    <w:rsid w:val="00601121"/>
    <w:rPr>
      <w:rFonts w:eastAsia="SimHei" w:cs="Calibri"/>
      <w:sz w:val="24"/>
      <w:lang w:val="en-US" w:eastAsia="ko-KR"/>
    </w:rPr>
  </w:style>
  <w:style w:type="paragraph" w:styleId="TOAHeading">
    <w:name w:val="toa heading"/>
    <w:basedOn w:val="Normal"/>
    <w:next w:val="Normal"/>
    <w:uiPriority w:val="99"/>
    <w:semiHidden/>
    <w:unhideWhenUsed/>
    <w:rsid w:val="00474D36"/>
    <w:pPr>
      <w:spacing w:before="120"/>
    </w:pPr>
    <w:rPr>
      <w:rFonts w:asciiTheme="majorHAnsi" w:eastAsiaTheme="majorEastAsia" w:hAnsiTheme="majorHAnsi" w:cstheme="majorBidi"/>
      <w:b/>
      <w:bCs/>
      <w:sz w:val="24"/>
      <w:szCs w:val="24"/>
    </w:rPr>
  </w:style>
  <w:style w:type="paragraph" w:customStyle="1" w:styleId="LOF-NEW">
    <w:name w:val="LOF-NEW"/>
    <w:basedOn w:val="MainBody"/>
    <w:link w:val="LOF-NEWChar"/>
    <w:qFormat/>
    <w:rsid w:val="00ED4474"/>
    <w:pPr>
      <w:numPr>
        <w:numId w:val="5"/>
      </w:numPr>
      <w:spacing w:line="240" w:lineRule="auto"/>
      <w:ind w:left="0" w:firstLine="0"/>
      <w:jc w:val="center"/>
    </w:pPr>
  </w:style>
  <w:style w:type="paragraph" w:customStyle="1" w:styleId="LOT-NEW">
    <w:name w:val="LOT-NEW"/>
    <w:basedOn w:val="LOT"/>
    <w:link w:val="LOT-NEWChar"/>
    <w:qFormat/>
    <w:rsid w:val="00595C65"/>
    <w:pPr>
      <w:numPr>
        <w:numId w:val="6"/>
      </w:numPr>
      <w:ind w:left="0" w:firstLine="0"/>
    </w:pPr>
  </w:style>
  <w:style w:type="character" w:customStyle="1" w:styleId="LOF-NEWChar">
    <w:name w:val="LOF-NEW Char"/>
    <w:basedOn w:val="MainBodyChar"/>
    <w:link w:val="LOF-NEW"/>
    <w:qFormat/>
    <w:rsid w:val="00ED4474"/>
    <w:rPr>
      <w:rFonts w:ascii="Times New Roman" w:eastAsia="SimHei" w:hAnsi="Times New Roman" w:cs="Times New Roman"/>
      <w:sz w:val="24"/>
      <w:szCs w:val="24"/>
      <w:lang w:val="en-US" w:eastAsia="ko-KR"/>
    </w:rPr>
  </w:style>
  <w:style w:type="paragraph" w:customStyle="1" w:styleId="H1">
    <w:name w:val="H1"/>
    <w:basedOn w:val="MainBody"/>
    <w:link w:val="H1Char"/>
    <w:qFormat/>
    <w:rsid w:val="00162DDD"/>
    <w:pPr>
      <w:ind w:firstLine="0"/>
      <w:jc w:val="center"/>
    </w:pPr>
    <w:rPr>
      <w:rFonts w:eastAsia="Times New Roman"/>
      <w:b/>
      <w:lang w:eastAsia="en-US"/>
    </w:rPr>
  </w:style>
  <w:style w:type="character" w:customStyle="1" w:styleId="LOT-NEWChar">
    <w:name w:val="LOT-NEW Char"/>
    <w:basedOn w:val="LOTChar"/>
    <w:link w:val="LOT-NEW"/>
    <w:qFormat/>
    <w:rsid w:val="00595C65"/>
    <w:rPr>
      <w:rFonts w:ascii="Times New Roman" w:eastAsia="SimHei" w:hAnsi="Times New Roman" w:cs="Calibri"/>
      <w:sz w:val="24"/>
      <w:lang w:val="en-US" w:eastAsia="ko-KR"/>
    </w:rPr>
  </w:style>
  <w:style w:type="character" w:customStyle="1" w:styleId="H1Char">
    <w:name w:val="H1 Char"/>
    <w:basedOn w:val="MainBodyChar"/>
    <w:link w:val="H1"/>
    <w:rsid w:val="00162DDD"/>
    <w:rPr>
      <w:rFonts w:ascii="Times New Roman" w:eastAsia="Times New Roman" w:hAnsi="Times New Roman" w:cs="Times New Roman"/>
      <w:b/>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3565">
      <w:bodyDiv w:val="1"/>
      <w:marLeft w:val="0"/>
      <w:marRight w:val="0"/>
      <w:marTop w:val="0"/>
      <w:marBottom w:val="0"/>
      <w:divBdr>
        <w:top w:val="none" w:sz="0" w:space="0" w:color="auto"/>
        <w:left w:val="none" w:sz="0" w:space="0" w:color="auto"/>
        <w:bottom w:val="none" w:sz="0" w:space="0" w:color="auto"/>
        <w:right w:val="none" w:sz="0" w:space="0" w:color="auto"/>
      </w:divBdr>
    </w:div>
    <w:div w:id="591090381">
      <w:bodyDiv w:val="1"/>
      <w:marLeft w:val="0"/>
      <w:marRight w:val="0"/>
      <w:marTop w:val="0"/>
      <w:marBottom w:val="0"/>
      <w:divBdr>
        <w:top w:val="none" w:sz="0" w:space="0" w:color="auto"/>
        <w:left w:val="none" w:sz="0" w:space="0" w:color="auto"/>
        <w:bottom w:val="none" w:sz="0" w:space="0" w:color="auto"/>
        <w:right w:val="none" w:sz="0" w:space="0" w:color="auto"/>
      </w:divBdr>
    </w:div>
    <w:div w:id="608243533">
      <w:bodyDiv w:val="1"/>
      <w:marLeft w:val="0"/>
      <w:marRight w:val="0"/>
      <w:marTop w:val="0"/>
      <w:marBottom w:val="0"/>
      <w:divBdr>
        <w:top w:val="none" w:sz="0" w:space="0" w:color="auto"/>
        <w:left w:val="none" w:sz="0" w:space="0" w:color="auto"/>
        <w:bottom w:val="none" w:sz="0" w:space="0" w:color="auto"/>
        <w:right w:val="none" w:sz="0" w:space="0" w:color="auto"/>
      </w:divBdr>
    </w:div>
    <w:div w:id="782771328">
      <w:bodyDiv w:val="1"/>
      <w:marLeft w:val="0"/>
      <w:marRight w:val="0"/>
      <w:marTop w:val="0"/>
      <w:marBottom w:val="0"/>
      <w:divBdr>
        <w:top w:val="none" w:sz="0" w:space="0" w:color="auto"/>
        <w:left w:val="none" w:sz="0" w:space="0" w:color="auto"/>
        <w:bottom w:val="none" w:sz="0" w:space="0" w:color="auto"/>
        <w:right w:val="none" w:sz="0" w:space="0" w:color="auto"/>
      </w:divBdr>
    </w:div>
    <w:div w:id="905073546">
      <w:bodyDiv w:val="1"/>
      <w:marLeft w:val="0"/>
      <w:marRight w:val="0"/>
      <w:marTop w:val="0"/>
      <w:marBottom w:val="0"/>
      <w:divBdr>
        <w:top w:val="none" w:sz="0" w:space="0" w:color="auto"/>
        <w:left w:val="none" w:sz="0" w:space="0" w:color="auto"/>
        <w:bottom w:val="none" w:sz="0" w:space="0" w:color="auto"/>
        <w:right w:val="none" w:sz="0" w:space="0" w:color="auto"/>
      </w:divBdr>
    </w:div>
    <w:div w:id="916944191">
      <w:bodyDiv w:val="1"/>
      <w:marLeft w:val="0"/>
      <w:marRight w:val="0"/>
      <w:marTop w:val="0"/>
      <w:marBottom w:val="0"/>
      <w:divBdr>
        <w:top w:val="none" w:sz="0" w:space="0" w:color="auto"/>
        <w:left w:val="none" w:sz="0" w:space="0" w:color="auto"/>
        <w:bottom w:val="none" w:sz="0" w:space="0" w:color="auto"/>
        <w:right w:val="none" w:sz="0" w:space="0" w:color="auto"/>
      </w:divBdr>
    </w:div>
    <w:div w:id="1002123962">
      <w:bodyDiv w:val="1"/>
      <w:marLeft w:val="0"/>
      <w:marRight w:val="0"/>
      <w:marTop w:val="0"/>
      <w:marBottom w:val="0"/>
      <w:divBdr>
        <w:top w:val="none" w:sz="0" w:space="0" w:color="auto"/>
        <w:left w:val="none" w:sz="0" w:space="0" w:color="auto"/>
        <w:bottom w:val="none" w:sz="0" w:space="0" w:color="auto"/>
        <w:right w:val="none" w:sz="0" w:space="0" w:color="auto"/>
      </w:divBdr>
    </w:div>
    <w:div w:id="1044795683">
      <w:bodyDiv w:val="1"/>
      <w:marLeft w:val="0"/>
      <w:marRight w:val="0"/>
      <w:marTop w:val="0"/>
      <w:marBottom w:val="0"/>
      <w:divBdr>
        <w:top w:val="none" w:sz="0" w:space="0" w:color="auto"/>
        <w:left w:val="none" w:sz="0" w:space="0" w:color="auto"/>
        <w:bottom w:val="none" w:sz="0" w:space="0" w:color="auto"/>
        <w:right w:val="none" w:sz="0" w:space="0" w:color="auto"/>
      </w:divBdr>
    </w:div>
    <w:div w:id="1084377774">
      <w:bodyDiv w:val="1"/>
      <w:marLeft w:val="0"/>
      <w:marRight w:val="0"/>
      <w:marTop w:val="0"/>
      <w:marBottom w:val="0"/>
      <w:divBdr>
        <w:top w:val="none" w:sz="0" w:space="0" w:color="auto"/>
        <w:left w:val="none" w:sz="0" w:space="0" w:color="auto"/>
        <w:bottom w:val="none" w:sz="0" w:space="0" w:color="auto"/>
        <w:right w:val="none" w:sz="0" w:space="0" w:color="auto"/>
      </w:divBdr>
    </w:div>
    <w:div w:id="1363555967">
      <w:bodyDiv w:val="1"/>
      <w:marLeft w:val="0"/>
      <w:marRight w:val="0"/>
      <w:marTop w:val="0"/>
      <w:marBottom w:val="0"/>
      <w:divBdr>
        <w:top w:val="none" w:sz="0" w:space="0" w:color="auto"/>
        <w:left w:val="none" w:sz="0" w:space="0" w:color="auto"/>
        <w:bottom w:val="none" w:sz="0" w:space="0" w:color="auto"/>
        <w:right w:val="none" w:sz="0" w:space="0" w:color="auto"/>
      </w:divBdr>
    </w:div>
    <w:div w:id="1397632719">
      <w:bodyDiv w:val="1"/>
      <w:marLeft w:val="0"/>
      <w:marRight w:val="0"/>
      <w:marTop w:val="0"/>
      <w:marBottom w:val="0"/>
      <w:divBdr>
        <w:top w:val="none" w:sz="0" w:space="0" w:color="auto"/>
        <w:left w:val="none" w:sz="0" w:space="0" w:color="auto"/>
        <w:bottom w:val="none" w:sz="0" w:space="0" w:color="auto"/>
        <w:right w:val="none" w:sz="0" w:space="0" w:color="auto"/>
      </w:divBdr>
    </w:div>
    <w:div w:id="1621105728">
      <w:bodyDiv w:val="1"/>
      <w:marLeft w:val="0"/>
      <w:marRight w:val="0"/>
      <w:marTop w:val="0"/>
      <w:marBottom w:val="0"/>
      <w:divBdr>
        <w:top w:val="none" w:sz="0" w:space="0" w:color="auto"/>
        <w:left w:val="none" w:sz="0" w:space="0" w:color="auto"/>
        <w:bottom w:val="none" w:sz="0" w:space="0" w:color="auto"/>
        <w:right w:val="none" w:sz="0" w:space="0" w:color="auto"/>
      </w:divBdr>
    </w:div>
    <w:div w:id="1694768854">
      <w:bodyDiv w:val="1"/>
      <w:marLeft w:val="0"/>
      <w:marRight w:val="0"/>
      <w:marTop w:val="0"/>
      <w:marBottom w:val="0"/>
      <w:divBdr>
        <w:top w:val="none" w:sz="0" w:space="0" w:color="auto"/>
        <w:left w:val="none" w:sz="0" w:space="0" w:color="auto"/>
        <w:bottom w:val="none" w:sz="0" w:space="0" w:color="auto"/>
        <w:right w:val="none" w:sz="0" w:space="0" w:color="auto"/>
      </w:divBdr>
    </w:div>
    <w:div w:id="1980189933">
      <w:bodyDiv w:val="1"/>
      <w:marLeft w:val="0"/>
      <w:marRight w:val="0"/>
      <w:marTop w:val="0"/>
      <w:marBottom w:val="0"/>
      <w:divBdr>
        <w:top w:val="none" w:sz="0" w:space="0" w:color="auto"/>
        <w:left w:val="none" w:sz="0" w:space="0" w:color="auto"/>
        <w:bottom w:val="none" w:sz="0" w:space="0" w:color="auto"/>
        <w:right w:val="none" w:sz="0" w:space="0" w:color="auto"/>
      </w:divBdr>
    </w:div>
    <w:div w:id="19824661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jp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001ECD60-C9ED-42E0-B790-350DAC5F5780}</b:Guid>
    <b:Title>https://www.google.com.ph</b:Title>
    <b:InternetSiteTitle>https://www.google.com.ph</b:InternetSiteTitle>
    <b:URL>https://www.google.com.ph/search?safe=strict&amp;ei=Ec7PW_3cGIyuvwTT-YW4DQ&amp;q=who+is+discover+the+html&amp;oq=who+is+discover+the+html&amp;gs_l=psy-ab.3...0.0.1.21.0.0.0.0.0.0.0.0..0.0....0...1c..64.psy-ab..0.0.0....0.XGtvzuMeGDM</b:URL>
    <b:RefOrder>1</b:RefOrder>
  </b:Source>
  <b:Source>
    <b:Tag>www5</b:Tag>
    <b:SourceType>InternetSite</b:SourceType>
    <b:Guid>{FE9B36EA-A33E-4786-AB5D-3BB9C20C9E8B}</b:Guid>
    <b:Title>www.google.com.ph</b:Title>
    <b:InternetSiteTitle>www.google.com.ph</b:InternetSiteTitle>
    <b:URL>https://www.google.com.ph/search?safe=strict&amp;ei=T87PW6TRH8PbvgT9oJCIAw&amp;q=who+is+discover+the+css&amp;oq=who+is+discover+the+css&amp;gs_l=psy-ab.3..0i22i10i30k1.147452.148596.0.149566.4.4.0.0.0.0.138.505.1j3.4.0....0...1c.1.64.psy-ab..0.4.504...0j0i10k1j0i22i30k1.</b:URL>
    <b:RefOrder>2</b:RefOrder>
  </b:Source>
  <b:Source>
    <b:Tag>htt1</b:Tag>
    <b:SourceType>InternetSite</b:SourceType>
    <b:Guid>{02CD597E-A6DD-416F-B003-3F3C95E7F3E1}</b:Guid>
    <b:Title>https://www.google.com.ph</b:Title>
    <b:InternetSiteTitle>https://www.google.com.ph</b:InternetSiteTitle>
    <b:URL>https://www.google.com.ph/search?safe=strict&amp;ei=T87PW6TRH8PbvgT9oJCIAw&amp;q=who+is+discover+the+css&amp;oq=who+is+discover+the+css&amp;gs_l=psy-ab.3..0i22i10i30k1.147452.148596.0.149566.4.4.0.0.0.0.138.505.1j3.4.0....0...1c.1.64.psy-ab..0.4.504...0j0i10k1j0i22i30k1.</b:URL>
    <b:RefOrder>3</b:RefOrder>
  </b:Source>
  <b:Source>
    <b:Tag>htt2</b:Tag>
    <b:SourceType>InternetSite</b:SourceType>
    <b:Guid>{5B75E063-8D26-46C0-B000-D652B3F139AF}</b:Guid>
    <b:Title>https://techterms.com</b:Title>
    <b:InternetSiteTitle>https://techterms.com</b:InternetSiteTitle>
    <b:URL>https://techterms.com/definition/php</b:URL>
    <b:RefOrder>4</b:RefOrder>
  </b:Source>
  <b:Source>
    <b:Tag>htt3</b:Tag>
    <b:SourceType>InternetSite</b:SourceType>
    <b:Guid>{F3982947-A6DB-4A37-9036-99C457340248}</b:Guid>
    <b:Title>https://techterms.com</b:Title>
    <b:InternetSiteTitle>https://techterms.com</b:InternetSiteTitle>
    <b:URL>https://techterms.com/definition/javascript</b:URL>
    <b:RefOrder>5</b:RefOrder>
  </b:Source>
  <b:Source>
    <b:Tag>htt4</b:Tag>
    <b:SourceType>InternetSite</b:SourceType>
    <b:Guid>{AB490BEF-DA65-4634-92EF-EE6C9FF9A603}</b:Guid>
    <b:Title>https://techterms.com</b:Title>
    <b:InternetSiteTitle>https://techterms.com</b:InternetSiteTitle>
    <b:URL>https://techterms.com/definition/jquery</b:URL>
    <b:RefOrder>6</b:RefOrder>
  </b:Source>
  <b:Source>
    <b:Tag>htt5</b:Tag>
    <b:SourceType>InternetSite</b:SourceType>
    <b:Guid>{2AF6D3B0-D1C6-4CF3-A1AA-4724D336D4BB}</b:Guid>
    <b:Title>https://www.seguetech.com</b:Title>
    <b:InternetSiteTitle>https://www.seguetech.com</b:InternetSiteTitle>
    <b:URL>https://www.seguetech.com/ajax-technology/</b:URL>
    <b:RefOrder>7</b:RefOrder>
  </b:Source>
  <b:Source>
    <b:Tag>htt6</b:Tag>
    <b:SourceType>InternetSite</b:SourceType>
    <b:Guid>{F8BAA68F-F08E-47FD-8523-C71890783F54}</b:Guid>
    <b:Title>https://www.theserverside.com</b:Title>
    <b:InternetSiteTitle>https://www.theserverside.com</b:InternetSiteTitle>
    <b:URL>https://www.theserverside.com/definition/HTML-Hypertext-Markup-Language</b:URL>
    <b:RefOrder>8</b:RefOrder>
  </b:Source>
  <b:Source>
    <b:Tag>htt7</b:Tag>
    <b:SourceType>InternetSite</b:SourceType>
    <b:Guid>{FBE20965-0BEC-477A-B886-FB1A0A9ADF2D}</b:Guid>
    <b:Title>https://techterms.com</b:Title>
    <b:InternetSiteTitle>https://techterms.com</b:InternetSiteTitle>
    <b:URL>https://techterms.com/definition/css</b:URL>
    <b:RefOrder>9</b:RefOrder>
  </b:Source>
  <b:Source>
    <b:Tag>htt8</b:Tag>
    <b:SourceType>InternetSite</b:SourceType>
    <b:Guid>{360C53E5-FEC9-4CF9-98D4-1493849F222E}</b:Guid>
    <b:Title>https://www.intelligentspas.com</b:Title>
    <b:InternetSiteTitle>https://www.intelligentspas.com</b:InternetSiteTitle>
    <b:URL>https://www.intelligentspas.com/spa-operations-treatments-manuals.html</b:URL>
    <b:RefOrder>10</b:RefOrder>
  </b:Source>
  <b:Source>
    <b:Tag>htt9</b:Tag>
    <b:SourceType>InternetSite</b:SourceType>
    <b:Guid>{EC6BEAE9-B1FB-45BD-AE51-9F6CD13B7E35}</b:Guid>
    <b:Title>https://www.dictionary.com</b:Title>
    <b:InternetSiteTitle>https://www.dictionary.com</b:InternetSiteTitle>
    <b:URL>https://www.dictionary.com/browse/booking</b:URL>
    <b:RefOrder>11</b:RefOrder>
  </b:Source>
  <b:Source>
    <b:Tag>htt10</b:Tag>
    <b:SourceType>InternetSite</b:SourceType>
    <b:Guid>{AB1A5FEF-ABD3-4A34-92F5-F1C2F969EDE1}</b:Guid>
    <b:Title>https://en.wikipedia.org</b:Title>
    <b:InternetSiteTitle>https://en.wikipedia.org</b:InternetSiteTitle>
    <b:URL>https://en.wikipedia.org/wiki/Schedule</b:URL>
    <b:RefOrder>12</b:RefOrder>
  </b:Source>
  <b:Source>
    <b:Tag>htt11</b:Tag>
    <b:SourceType>InternetSite</b:SourceType>
    <b:Guid>{A99A2C82-E466-4407-B1F8-B5F6DFE2D3E3}</b:Guid>
    <b:Title>https://en.wikipedia.org</b:Title>
    <b:InternetSiteTitle>https://en.wikipedia.org</b:InternetSiteTitle>
    <b:URL>https://en.wikipedia.org/wiki/Customer</b:URL>
    <b:RefOrder>13</b:RefOrder>
  </b:Source>
  <b:Source>
    <b:Tag>htt12</b:Tag>
    <b:SourceType>InternetSite</b:SourceType>
    <b:Guid>{9A479031-48B5-48D0-ACF3-515F91416EE7}</b:Guid>
    <b:Title>https://www.merriam-webster.com</b:Title>
    <b:InternetSiteTitle>https://www.merriam-webster.com</b:InternetSiteTitle>
    <b:URL>https://www.merriam-webster.com/dictionary/employee</b:URL>
    <b:RefOrder>14</b:RefOrder>
  </b:Source>
  <b:Source>
    <b:Tag>htt13</b:Tag>
    <b:SourceType>InternetSite</b:SourceType>
    <b:Guid>{7560CE38-63A6-4CB5-B023-576587603AE0}</b:Guid>
    <b:Title>https://www.merriam-webster.com</b:Title>
    <b:InternetSiteTitle>https://www.merriam-webster.com</b:InternetSiteTitle>
    <b:URL>https://www.merriam-webster.com/dictionary/manager</b:URL>
    <b:RefOrder>15</b:RefOrder>
  </b:Source>
  <b:Source>
    <b:Tag>htt14</b:Tag>
    <b:SourceType>InternetSite</b:SourceType>
    <b:Guid>{C4346006-E200-4A22-94C3-E5BED4105E53}</b:Guid>
    <b:Title>https://www.merriam-webster.com</b:Title>
    <b:InternetSiteTitle>https://www.merriam-webster.com</b:InternetSiteTitle>
    <b:URL>https://www.merriam-webster.com/dictionary/owner</b:URL>
    <b:RefOrder>16</b:RefOrder>
  </b:Source>
  <b:Source>
    <b:Tag>htt15</b:Tag>
    <b:SourceType>InternetSite</b:SourceType>
    <b:Guid>{36DE06E4-A1FA-4403-AFEB-7AF5CBA96874}</b:Guid>
    <b:Title>https://en.wikipedia.org</b:Title>
    <b:InternetSiteTitle>https://en.wikipedia.org</b:InternetSiteTitle>
    <b:URL>https://en.wikipedia.org/wiki/Data</b:URL>
    <b:RefOrder>17</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233F67-59A6-411D-AD51-613091E20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61</Pages>
  <Words>8870</Words>
  <Characters>5056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Majesty Spa Booking and Online Services</vt:lpstr>
    </vt:vector>
  </TitlesOfParts>
  <Company>Microsoft</Company>
  <LinksUpToDate>false</LinksUpToDate>
  <CharactersWithSpaces>5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jesty Spa Booking and Online Services</dc:title>
  <dc:creator>user</dc:creator>
  <cp:lastModifiedBy>Joshua Balansa</cp:lastModifiedBy>
  <cp:revision>449</cp:revision>
  <cp:lastPrinted>2018-11-08T08:37:00Z</cp:lastPrinted>
  <dcterms:created xsi:type="dcterms:W3CDTF">2021-11-28T01:42:00Z</dcterms:created>
  <dcterms:modified xsi:type="dcterms:W3CDTF">2023-03-21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q7k9BFS"/&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KSOProductBuildVer">
    <vt:lpwstr>1033-11.2.0.9396</vt:lpwstr>
  </property>
</Properties>
</file>